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DE34CD" w14:textId="77777777" w:rsidR="00442EEA" w:rsidRDefault="00442EEA" w:rsidP="00442EEA">
      <w:pPr>
        <w:ind w:firstLine="0"/>
        <w:jc w:val="center"/>
        <w:rPr>
          <w:rFonts w:eastAsiaTheme="majorEastAsia" w:cstheme="minorHAnsi"/>
          <w:b/>
          <w:bCs/>
          <w:spacing w:val="-10"/>
          <w:kern w:val="28"/>
        </w:rPr>
      </w:pPr>
      <w:r w:rsidRPr="00B0141D">
        <w:rPr>
          <w:rFonts w:eastAsiaTheme="majorEastAsia" w:cstheme="minorHAnsi"/>
          <w:b/>
          <w:bCs/>
          <w:spacing w:val="-10"/>
          <w:kern w:val="28"/>
        </w:rPr>
        <w:t xml:space="preserve">The </w:t>
      </w:r>
      <w:r>
        <w:rPr>
          <w:rFonts w:eastAsiaTheme="majorEastAsia" w:cstheme="minorHAnsi"/>
          <w:b/>
          <w:bCs/>
          <w:spacing w:val="-10"/>
          <w:kern w:val="28"/>
        </w:rPr>
        <w:t>Impact</w:t>
      </w:r>
      <w:r w:rsidRPr="00B0141D">
        <w:rPr>
          <w:rFonts w:eastAsiaTheme="majorEastAsia" w:cstheme="minorHAnsi"/>
          <w:b/>
          <w:bCs/>
          <w:spacing w:val="-10"/>
          <w:kern w:val="28"/>
        </w:rPr>
        <w:t xml:space="preserve"> of </w:t>
      </w:r>
      <w:r>
        <w:rPr>
          <w:rFonts w:eastAsiaTheme="majorEastAsia" w:cstheme="minorHAnsi"/>
          <w:b/>
          <w:bCs/>
          <w:spacing w:val="-10"/>
          <w:kern w:val="28"/>
        </w:rPr>
        <w:t xml:space="preserve">Perinatal </w:t>
      </w:r>
      <w:r w:rsidRPr="00B0141D">
        <w:rPr>
          <w:rFonts w:eastAsiaTheme="majorEastAsia" w:cstheme="minorHAnsi"/>
          <w:b/>
          <w:bCs/>
          <w:spacing w:val="-10"/>
          <w:kern w:val="28"/>
        </w:rPr>
        <w:t>Exposure to Paternal Anxiety on Offspring</w:t>
      </w:r>
      <w:r>
        <w:rPr>
          <w:rFonts w:eastAsiaTheme="majorEastAsia" w:cstheme="minorHAnsi"/>
          <w:b/>
          <w:bCs/>
          <w:spacing w:val="-10"/>
          <w:kern w:val="28"/>
        </w:rPr>
        <w:t xml:space="preserve">: A Prospective Study Using the </w:t>
      </w:r>
      <w:r w:rsidRPr="002E715E">
        <w:rPr>
          <w:rFonts w:eastAsiaTheme="majorEastAsia" w:cstheme="minorHAnsi"/>
          <w:b/>
          <w:bCs/>
          <w:spacing w:val="-10"/>
          <w:kern w:val="28"/>
        </w:rPr>
        <w:t>Avon Longitudinal Study of Parents and Children</w:t>
      </w:r>
      <w:r>
        <w:rPr>
          <w:rFonts w:eastAsiaTheme="majorEastAsia" w:cstheme="minorHAnsi"/>
          <w:b/>
          <w:bCs/>
          <w:spacing w:val="-10"/>
          <w:kern w:val="28"/>
        </w:rPr>
        <w:t xml:space="preserve"> (ALSPAC) Cohort</w:t>
      </w:r>
    </w:p>
    <w:p w14:paraId="2C9C4B4E" w14:textId="77777777" w:rsidR="00442EEA" w:rsidRPr="000A6959" w:rsidRDefault="00442EEA" w:rsidP="00442EEA">
      <w:pPr>
        <w:pStyle w:val="NormalWeb"/>
        <w:spacing w:before="0" w:beforeAutospacing="0" w:line="480" w:lineRule="auto"/>
        <w:ind w:firstLine="0"/>
        <w:jc w:val="center"/>
        <w:rPr>
          <w:rFonts w:cstheme="minorHAnsi"/>
        </w:rPr>
      </w:pPr>
      <w:r w:rsidRPr="00C6751D">
        <w:rPr>
          <w:rFonts w:cstheme="minorHAnsi"/>
        </w:rPr>
        <w:t>Francesca Zecchinato</w:t>
      </w:r>
      <w:r w:rsidRPr="005B67EF">
        <w:rPr>
          <w:rFonts w:cstheme="minorHAnsi"/>
          <w:vertAlign w:val="superscript"/>
        </w:rPr>
        <w:t>1</w:t>
      </w:r>
      <w:r>
        <w:rPr>
          <w:rFonts w:cstheme="minorHAnsi"/>
        </w:rPr>
        <w:t xml:space="preserve">, </w:t>
      </w:r>
      <w:r w:rsidRPr="00C6751D">
        <w:rPr>
          <w:rFonts w:cstheme="minorHAnsi"/>
        </w:rPr>
        <w:t xml:space="preserve">Jana </w:t>
      </w:r>
      <w:r>
        <w:rPr>
          <w:rFonts w:cstheme="minorHAnsi"/>
        </w:rPr>
        <w:t xml:space="preserve">M. </w:t>
      </w:r>
      <w:r w:rsidRPr="00C6751D">
        <w:rPr>
          <w:rFonts w:cstheme="minorHAnsi"/>
        </w:rPr>
        <w:t>Kreppner</w:t>
      </w:r>
      <w:r w:rsidRPr="005B67EF">
        <w:rPr>
          <w:rFonts w:cstheme="minorHAnsi"/>
          <w:vertAlign w:val="superscript"/>
        </w:rPr>
        <w:t>1</w:t>
      </w:r>
      <w:r>
        <w:rPr>
          <w:rFonts w:cstheme="minorHAnsi"/>
        </w:rPr>
        <w:t>,</w:t>
      </w:r>
      <w:r w:rsidRPr="00C6751D">
        <w:rPr>
          <w:rFonts w:cstheme="minorHAnsi"/>
        </w:rPr>
        <w:t xml:space="preserve"> Peter J. Lawrence</w:t>
      </w:r>
      <w:r w:rsidRPr="005B67EF">
        <w:rPr>
          <w:rFonts w:cstheme="minorHAnsi"/>
          <w:vertAlign w:val="superscript"/>
        </w:rPr>
        <w:t>1</w:t>
      </w:r>
    </w:p>
    <w:p w14:paraId="0301B6F9" w14:textId="77777777" w:rsidR="00442EEA" w:rsidRDefault="00442EEA" w:rsidP="00442EEA">
      <w:pPr>
        <w:pStyle w:val="NormalWeb"/>
        <w:spacing w:before="0" w:beforeAutospacing="0" w:line="480" w:lineRule="auto"/>
        <w:ind w:firstLine="0"/>
        <w:jc w:val="center"/>
        <w:rPr>
          <w:rFonts w:cstheme="minorHAnsi"/>
        </w:rPr>
      </w:pPr>
      <w:r w:rsidRPr="00475AB4">
        <w:rPr>
          <w:rFonts w:cstheme="minorHAnsi"/>
          <w:position w:val="10"/>
          <w:sz w:val="15"/>
          <w:szCs w:val="15"/>
        </w:rPr>
        <w:t>1</w:t>
      </w:r>
      <w:r w:rsidRPr="00C6751D">
        <w:rPr>
          <w:rFonts w:cstheme="minorHAnsi"/>
        </w:rPr>
        <w:t>Centre for Innovation in Mental Health, School of Psychology, Faculty of Environmental and Life Sciences, University of Southampton, Southampton, UK</w:t>
      </w:r>
    </w:p>
    <w:p w14:paraId="73D51471" w14:textId="77777777" w:rsidR="00442EEA" w:rsidRPr="00EF55C8" w:rsidRDefault="00442EEA" w:rsidP="00442EEA">
      <w:pPr>
        <w:pStyle w:val="NormalWeb"/>
        <w:spacing w:before="0" w:beforeAutospacing="0" w:after="0" w:afterAutospacing="0" w:line="480" w:lineRule="auto"/>
        <w:ind w:firstLine="0"/>
        <w:rPr>
          <w:rFonts w:cstheme="minorHAnsi"/>
          <w:b/>
          <w:bCs/>
        </w:rPr>
      </w:pPr>
      <w:r w:rsidRPr="00EF55C8">
        <w:rPr>
          <w:rFonts w:cstheme="minorHAnsi"/>
          <w:b/>
          <w:bCs/>
        </w:rPr>
        <w:t xml:space="preserve">Authors’ </w:t>
      </w:r>
      <w:r>
        <w:rPr>
          <w:rFonts w:cstheme="minorHAnsi"/>
          <w:b/>
          <w:bCs/>
        </w:rPr>
        <w:t>N</w:t>
      </w:r>
      <w:r w:rsidRPr="00EF55C8">
        <w:rPr>
          <w:rFonts w:cstheme="minorHAnsi"/>
          <w:b/>
          <w:bCs/>
        </w:rPr>
        <w:t xml:space="preserve">ames and </w:t>
      </w:r>
      <w:r>
        <w:rPr>
          <w:rFonts w:cstheme="minorHAnsi"/>
          <w:b/>
          <w:bCs/>
        </w:rPr>
        <w:t>A</w:t>
      </w:r>
      <w:r w:rsidRPr="00EF55C8">
        <w:rPr>
          <w:rFonts w:cstheme="minorHAnsi"/>
          <w:b/>
          <w:bCs/>
        </w:rPr>
        <w:t>ffiliations</w:t>
      </w:r>
    </w:p>
    <w:p w14:paraId="507E36C7" w14:textId="77777777" w:rsidR="00442EEA" w:rsidRPr="002A34C4" w:rsidRDefault="00442EEA" w:rsidP="00442EEA">
      <w:pPr>
        <w:pStyle w:val="NormalWeb"/>
        <w:spacing w:before="0" w:beforeAutospacing="0" w:after="0" w:afterAutospacing="0" w:line="480" w:lineRule="auto"/>
        <w:ind w:firstLine="0"/>
        <w:rPr>
          <w:rFonts w:cstheme="minorHAnsi"/>
        </w:rPr>
      </w:pPr>
      <w:r w:rsidRPr="002A34C4">
        <w:rPr>
          <w:rFonts w:cstheme="minorHAnsi"/>
        </w:rPr>
        <w:t>Francesca Zecchinato, MSc (</w:t>
      </w:r>
      <w:r w:rsidRPr="002A34C4">
        <w:rPr>
          <w:rFonts w:cstheme="minorHAnsi"/>
          <w:i/>
          <w:iCs/>
        </w:rPr>
        <w:t>Corresponding author</w:t>
      </w:r>
      <w:r w:rsidRPr="002A34C4">
        <w:rPr>
          <w:rFonts w:cstheme="minorHAnsi"/>
        </w:rPr>
        <w:t>) 0000-0002-4639-8830</w:t>
      </w:r>
      <w:r w:rsidRPr="002A34C4">
        <w:rPr>
          <w:rFonts w:cstheme="minorHAnsi"/>
        </w:rPr>
        <w:br/>
        <w:t>Centre for Innovation in Mental Health,</w:t>
      </w:r>
      <w:r>
        <w:rPr>
          <w:rFonts w:cstheme="minorHAnsi"/>
        </w:rPr>
        <w:t xml:space="preserve"> </w:t>
      </w:r>
      <w:r w:rsidRPr="002A34C4">
        <w:rPr>
          <w:rFonts w:cstheme="minorHAnsi"/>
        </w:rPr>
        <w:t xml:space="preserve">School of Psychology, Faculty of Environmental and Life Sciences, University of Southampton, Southampton, UK SO17 1BJ </w:t>
      </w:r>
    </w:p>
    <w:p w14:paraId="1508474A" w14:textId="77777777" w:rsidR="00442EEA" w:rsidRPr="002A34C4" w:rsidRDefault="00442EEA" w:rsidP="00442EEA">
      <w:pPr>
        <w:pStyle w:val="NormalWeb"/>
        <w:spacing w:before="0" w:beforeAutospacing="0" w:after="0" w:afterAutospacing="0" w:line="480" w:lineRule="auto"/>
        <w:ind w:firstLine="0"/>
        <w:rPr>
          <w:rFonts w:cstheme="minorHAnsi"/>
        </w:rPr>
      </w:pPr>
      <w:r w:rsidRPr="002A34C4">
        <w:rPr>
          <w:rFonts w:cstheme="minorHAnsi"/>
        </w:rPr>
        <w:t>F.Zecchinato@soton.ac.uk</w:t>
      </w:r>
    </w:p>
    <w:p w14:paraId="79A390EF" w14:textId="77777777" w:rsidR="00442EEA" w:rsidRPr="002A34C4" w:rsidRDefault="00442EEA" w:rsidP="00442EEA">
      <w:pPr>
        <w:pStyle w:val="NormalWeb"/>
        <w:spacing w:before="0" w:beforeAutospacing="0" w:after="0" w:afterAutospacing="0" w:line="480" w:lineRule="auto"/>
        <w:ind w:firstLine="0"/>
        <w:rPr>
          <w:rFonts w:cstheme="minorHAnsi"/>
        </w:rPr>
      </w:pPr>
      <w:r w:rsidRPr="002A34C4">
        <w:rPr>
          <w:rFonts w:cstheme="minorHAnsi"/>
        </w:rPr>
        <w:t>Prof Jana Kreppner</w:t>
      </w:r>
      <w:r>
        <w:rPr>
          <w:rFonts w:cstheme="minorHAnsi"/>
        </w:rPr>
        <w:t>, PhD</w:t>
      </w:r>
      <w:r w:rsidRPr="002A34C4">
        <w:rPr>
          <w:rFonts w:cstheme="minorHAnsi"/>
        </w:rPr>
        <w:t xml:space="preserve"> 0000-0003-3527-9083</w:t>
      </w:r>
      <w:r w:rsidRPr="002A34C4">
        <w:rPr>
          <w:rFonts w:cstheme="minorHAnsi"/>
        </w:rPr>
        <w:br/>
        <w:t>Centre for Innovation in Mental Health,</w:t>
      </w:r>
      <w:r>
        <w:rPr>
          <w:rFonts w:cstheme="minorHAnsi"/>
        </w:rPr>
        <w:t xml:space="preserve"> </w:t>
      </w:r>
      <w:r w:rsidRPr="002A34C4">
        <w:rPr>
          <w:rFonts w:cstheme="minorHAnsi"/>
        </w:rPr>
        <w:t>School of Psychology,</w:t>
      </w:r>
      <w:r>
        <w:rPr>
          <w:rFonts w:cstheme="minorHAnsi"/>
        </w:rPr>
        <w:t xml:space="preserve"> </w:t>
      </w:r>
      <w:r w:rsidRPr="002A34C4">
        <w:rPr>
          <w:rFonts w:cstheme="minorHAnsi"/>
        </w:rPr>
        <w:t>Faculty of Environmental and Life Sciences,</w:t>
      </w:r>
      <w:r>
        <w:rPr>
          <w:rFonts w:cstheme="minorHAnsi"/>
        </w:rPr>
        <w:t xml:space="preserve"> </w:t>
      </w:r>
      <w:r w:rsidRPr="002A34C4">
        <w:rPr>
          <w:rFonts w:cstheme="minorHAnsi"/>
        </w:rPr>
        <w:t xml:space="preserve">University of Southampton, Southampton, UK SO17 1BJ </w:t>
      </w:r>
    </w:p>
    <w:p w14:paraId="12FC23BA" w14:textId="77777777" w:rsidR="00442EEA" w:rsidRPr="002A34C4" w:rsidRDefault="00442EEA" w:rsidP="00442EEA">
      <w:pPr>
        <w:pStyle w:val="NormalWeb"/>
        <w:spacing w:before="0" w:beforeAutospacing="0" w:after="0" w:afterAutospacing="0" w:line="480" w:lineRule="auto"/>
        <w:ind w:firstLine="0"/>
        <w:rPr>
          <w:rFonts w:cstheme="minorHAnsi"/>
        </w:rPr>
      </w:pPr>
      <w:r w:rsidRPr="002A34C4">
        <w:rPr>
          <w:rFonts w:cstheme="minorHAnsi"/>
        </w:rPr>
        <w:t xml:space="preserve">J.Kreppner@soton.ac.uk </w:t>
      </w:r>
    </w:p>
    <w:p w14:paraId="6DF356A2" w14:textId="77777777" w:rsidR="00442EEA" w:rsidRPr="002A34C4" w:rsidRDefault="00442EEA" w:rsidP="00442EEA">
      <w:pPr>
        <w:pStyle w:val="NormalWeb"/>
        <w:spacing w:before="0" w:beforeAutospacing="0" w:after="0" w:afterAutospacing="0" w:line="480" w:lineRule="auto"/>
        <w:ind w:firstLine="0"/>
        <w:rPr>
          <w:rFonts w:cstheme="minorHAnsi"/>
        </w:rPr>
      </w:pPr>
      <w:r w:rsidRPr="002A34C4">
        <w:rPr>
          <w:rFonts w:cstheme="minorHAnsi"/>
        </w:rPr>
        <w:t>Dr Peter J. Lawrence</w:t>
      </w:r>
      <w:r>
        <w:rPr>
          <w:rFonts w:cstheme="minorHAnsi"/>
        </w:rPr>
        <w:t>, PhD</w:t>
      </w:r>
      <w:r w:rsidRPr="002A34C4">
        <w:rPr>
          <w:rFonts w:cstheme="minorHAnsi"/>
        </w:rPr>
        <w:t xml:space="preserve"> 0000-0001-6181-433X</w:t>
      </w:r>
      <w:r w:rsidRPr="002A34C4">
        <w:rPr>
          <w:rFonts w:cstheme="minorHAnsi"/>
        </w:rPr>
        <w:br/>
        <w:t>Centre for Innovation in Mental Health,</w:t>
      </w:r>
      <w:r>
        <w:rPr>
          <w:rFonts w:cstheme="minorHAnsi"/>
        </w:rPr>
        <w:t xml:space="preserve"> </w:t>
      </w:r>
      <w:r w:rsidRPr="002A34C4">
        <w:rPr>
          <w:rFonts w:cstheme="minorHAnsi"/>
        </w:rPr>
        <w:t xml:space="preserve">School of Psychology, Faculty of Environmental and Life Sciences, University of Southampton, Southampton, UK SO17 1BJ </w:t>
      </w:r>
    </w:p>
    <w:p w14:paraId="2B4F6A4E" w14:textId="77777777" w:rsidR="00442EEA" w:rsidRDefault="00442EEA" w:rsidP="00442EEA">
      <w:pPr>
        <w:pStyle w:val="NormalWeb"/>
        <w:spacing w:before="0" w:beforeAutospacing="0" w:after="0" w:afterAutospacing="0" w:line="480" w:lineRule="auto"/>
        <w:ind w:firstLine="0"/>
        <w:rPr>
          <w:rFonts w:cstheme="minorHAnsi"/>
        </w:rPr>
      </w:pPr>
      <w:r w:rsidRPr="002A34C4">
        <w:rPr>
          <w:rFonts w:cstheme="minorHAnsi"/>
        </w:rPr>
        <w:t xml:space="preserve">P.J.Lawrence@soton.ac.uk </w:t>
      </w:r>
    </w:p>
    <w:p w14:paraId="20AE0A14" w14:textId="77777777" w:rsidR="00442EEA" w:rsidRDefault="00442EEA" w:rsidP="00442EEA">
      <w:pPr>
        <w:ind w:firstLine="0"/>
        <w:rPr>
          <w:rFonts w:cstheme="minorHAnsi"/>
        </w:rPr>
      </w:pPr>
      <w:r w:rsidRPr="00BE72F2">
        <w:rPr>
          <w:rFonts w:cstheme="minorHAnsi"/>
          <w:b/>
          <w:bCs/>
        </w:rPr>
        <w:t>Short title</w:t>
      </w:r>
      <w:r>
        <w:rPr>
          <w:rFonts w:cstheme="minorHAnsi"/>
        </w:rPr>
        <w:t xml:space="preserve"> </w:t>
      </w:r>
    </w:p>
    <w:p w14:paraId="4FC56FA4" w14:textId="77777777" w:rsidR="00442EEA" w:rsidRDefault="00442EEA" w:rsidP="00442EEA">
      <w:pPr>
        <w:ind w:firstLine="0"/>
        <w:rPr>
          <w:rFonts w:eastAsiaTheme="majorEastAsia"/>
          <w:b/>
          <w:bCs/>
        </w:rPr>
      </w:pPr>
      <w:r>
        <w:rPr>
          <w:rFonts w:cstheme="minorHAnsi"/>
        </w:rPr>
        <w:t>Child outcomes of perinatal exposure to paternal anxiety</w:t>
      </w:r>
    </w:p>
    <w:p w14:paraId="6458C044" w14:textId="77777777" w:rsidR="00442EEA" w:rsidRDefault="00442EEA" w:rsidP="00442EEA">
      <w:pPr>
        <w:ind w:firstLine="0"/>
        <w:rPr>
          <w:rFonts w:eastAsiaTheme="majorEastAsia"/>
          <w:b/>
          <w:bCs/>
        </w:rPr>
      </w:pPr>
      <w:r w:rsidRPr="00906247">
        <w:rPr>
          <w:rFonts w:eastAsiaTheme="majorEastAsia"/>
          <w:b/>
          <w:bCs/>
        </w:rPr>
        <w:t>Acknowledgments</w:t>
      </w:r>
    </w:p>
    <w:p w14:paraId="3BD4DACD" w14:textId="77777777" w:rsidR="00442EEA" w:rsidRDefault="00442EEA" w:rsidP="00442EEA">
      <w:pPr>
        <w:ind w:firstLine="0"/>
        <w:rPr>
          <w:rFonts w:eastAsiaTheme="majorEastAsia"/>
        </w:rPr>
      </w:pPr>
      <w:r w:rsidRPr="00906247">
        <w:rPr>
          <w:rFonts w:eastAsiaTheme="majorEastAsia"/>
        </w:rPr>
        <w:t xml:space="preserve">We are extremely grateful to all the families who took part in this study, the midwives for their help in recruiting them, and the whole ALSPAC team, which includes interviewers, </w:t>
      </w:r>
      <w:r w:rsidRPr="00906247">
        <w:rPr>
          <w:rFonts w:eastAsiaTheme="majorEastAsia"/>
        </w:rPr>
        <w:lastRenderedPageBreak/>
        <w:t>computer and laboratory technicians, clerical workers, research scientists, volunteers, managers, receptionists and nurses.</w:t>
      </w:r>
    </w:p>
    <w:p w14:paraId="6FDACC1A" w14:textId="77777777" w:rsidR="00442EEA" w:rsidRDefault="00442EEA" w:rsidP="00442EEA">
      <w:pPr>
        <w:ind w:firstLine="0"/>
        <w:rPr>
          <w:rFonts w:eastAsiaTheme="majorEastAsia"/>
          <w:b/>
          <w:bCs/>
        </w:rPr>
      </w:pPr>
      <w:r>
        <w:rPr>
          <w:rFonts w:eastAsiaTheme="majorEastAsia"/>
          <w:b/>
          <w:bCs/>
        </w:rPr>
        <w:t>Declaration of Interest</w:t>
      </w:r>
    </w:p>
    <w:p w14:paraId="37D4F549" w14:textId="77777777" w:rsidR="00442EEA" w:rsidRDefault="00442EEA" w:rsidP="00442EEA">
      <w:pPr>
        <w:ind w:firstLine="0"/>
        <w:rPr>
          <w:rFonts w:eastAsiaTheme="majorEastAsia"/>
        </w:rPr>
      </w:pPr>
      <w:r w:rsidRPr="00303493">
        <w:rPr>
          <w:rFonts w:eastAsiaTheme="majorEastAsia"/>
        </w:rPr>
        <w:t>N</w:t>
      </w:r>
      <w:r w:rsidRPr="00C302F1">
        <w:rPr>
          <w:rFonts w:eastAsiaTheme="majorEastAsia"/>
        </w:rPr>
        <w:t>one.</w:t>
      </w:r>
    </w:p>
    <w:p w14:paraId="7FD2C476" w14:textId="77777777" w:rsidR="00442EEA" w:rsidRDefault="00442EEA" w:rsidP="00442EEA">
      <w:pPr>
        <w:ind w:firstLine="0"/>
        <w:rPr>
          <w:rFonts w:eastAsiaTheme="majorEastAsia"/>
          <w:b/>
          <w:bCs/>
        </w:rPr>
      </w:pPr>
      <w:r w:rsidRPr="008A71B6">
        <w:rPr>
          <w:rFonts w:eastAsiaTheme="majorEastAsia"/>
          <w:b/>
          <w:bCs/>
        </w:rPr>
        <w:t>Funding Statement</w:t>
      </w:r>
    </w:p>
    <w:p w14:paraId="53C7E5FE" w14:textId="77777777" w:rsidR="00442EEA" w:rsidRPr="008078B5" w:rsidRDefault="00442EEA" w:rsidP="00442EEA">
      <w:pPr>
        <w:ind w:firstLine="0"/>
        <w:rPr>
          <w:rFonts w:eastAsiaTheme="majorEastAsia"/>
        </w:rPr>
      </w:pPr>
      <w:r w:rsidRPr="00366B4B">
        <w:rPr>
          <w:rFonts w:eastAsiaTheme="majorEastAsia"/>
        </w:rPr>
        <w:t xml:space="preserve">The UK Medical Research Council and </w:t>
      </w:r>
      <w:proofErr w:type="spellStart"/>
      <w:r w:rsidRPr="00366B4B">
        <w:rPr>
          <w:rFonts w:eastAsiaTheme="majorEastAsia"/>
        </w:rPr>
        <w:t>Wellcome</w:t>
      </w:r>
      <w:proofErr w:type="spellEnd"/>
      <w:r w:rsidRPr="00366B4B">
        <w:rPr>
          <w:rFonts w:eastAsiaTheme="majorEastAsia"/>
        </w:rPr>
        <w:t xml:space="preserve"> (Grant ref: 217065/Z/19/Z) and the University of Bristol provide core support for ALSPAC. This publication is the work of the authors and </w:t>
      </w:r>
      <w:r>
        <w:rPr>
          <w:rFonts w:eastAsiaTheme="majorEastAsia"/>
        </w:rPr>
        <w:t>Peter J. Lawrence and Francesca Zecchinato w</w:t>
      </w:r>
      <w:r w:rsidRPr="00366B4B">
        <w:rPr>
          <w:rFonts w:eastAsiaTheme="majorEastAsia"/>
        </w:rPr>
        <w:t>ill serve as guarantors for the contents of this paper</w:t>
      </w:r>
      <w:r>
        <w:rPr>
          <w:rFonts w:eastAsiaTheme="majorEastAsia"/>
        </w:rPr>
        <w:t xml:space="preserve">. </w:t>
      </w:r>
      <w:r w:rsidRPr="00540054">
        <w:rPr>
          <w:rFonts w:eastAsiaTheme="majorEastAsia"/>
        </w:rPr>
        <w:t>A comprehensive list of grants funding is available on the ALSPAC website (</w:t>
      </w:r>
      <w:hyperlink r:id="rId11" w:history="1">
        <w:r w:rsidRPr="00FD66D8">
          <w:rPr>
            <w:rStyle w:val="Hyperlink"/>
            <w:rFonts w:eastAsiaTheme="majorEastAsia"/>
          </w:rPr>
          <w:t>http://www.bristol.ac.uk/alspac/external/documents/grant-acknowledgements.pdf</w:t>
        </w:r>
      </w:hyperlink>
      <w:r w:rsidRPr="00540054">
        <w:rPr>
          <w:rFonts w:eastAsiaTheme="majorEastAsia"/>
        </w:rPr>
        <w:t>)</w:t>
      </w:r>
      <w:r>
        <w:rPr>
          <w:rFonts w:eastAsiaTheme="majorEastAsia"/>
        </w:rPr>
        <w:t xml:space="preserve">. </w:t>
      </w:r>
      <w:r w:rsidRPr="005977FB">
        <w:rPr>
          <w:rFonts w:eastAsiaTheme="majorEastAsia"/>
        </w:rPr>
        <w:t xml:space="preserve">This research was specifically funded </w:t>
      </w:r>
      <w:r w:rsidRPr="001247E4">
        <w:rPr>
          <w:rFonts w:eastAsiaTheme="majorEastAsia"/>
        </w:rPr>
        <w:t>the Economic and Social Research Council (ESRC) South Coast Doctoral Training Partnership (SCDTP) Grant Number ES/P000673/1</w:t>
      </w:r>
      <w:r>
        <w:rPr>
          <w:rFonts w:eastAsiaTheme="majorEastAsia"/>
        </w:rPr>
        <w:t>.</w:t>
      </w:r>
    </w:p>
    <w:p w14:paraId="36CF1651" w14:textId="77777777" w:rsidR="00442EEA" w:rsidRDefault="00442EEA" w:rsidP="00442EEA">
      <w:pPr>
        <w:ind w:firstLine="0"/>
        <w:rPr>
          <w:rFonts w:eastAsiaTheme="majorEastAsia"/>
          <w:b/>
          <w:bCs/>
        </w:rPr>
      </w:pPr>
      <w:r w:rsidRPr="006251C3">
        <w:rPr>
          <w:rFonts w:eastAsiaTheme="majorEastAsia"/>
          <w:b/>
          <w:bCs/>
        </w:rPr>
        <w:t>Author Contribution</w:t>
      </w:r>
    </w:p>
    <w:p w14:paraId="4198017C" w14:textId="77777777" w:rsidR="00442EEA" w:rsidRDefault="00442EEA" w:rsidP="00442EEA">
      <w:pPr>
        <w:ind w:firstLine="0"/>
        <w:rPr>
          <w:rFonts w:eastAsiaTheme="majorEastAsia"/>
        </w:rPr>
      </w:pPr>
      <w:r>
        <w:rPr>
          <w:rFonts w:eastAsiaTheme="majorEastAsia"/>
        </w:rPr>
        <w:t>P.J.L</w:t>
      </w:r>
      <w:r w:rsidRPr="006251C3">
        <w:rPr>
          <w:rFonts w:eastAsiaTheme="majorEastAsia"/>
        </w:rPr>
        <w:t xml:space="preserve">., </w:t>
      </w:r>
      <w:r>
        <w:rPr>
          <w:rFonts w:eastAsiaTheme="majorEastAsia"/>
        </w:rPr>
        <w:t>J.M.K</w:t>
      </w:r>
      <w:r w:rsidRPr="006251C3">
        <w:rPr>
          <w:rFonts w:eastAsiaTheme="majorEastAsia"/>
        </w:rPr>
        <w:t xml:space="preserve">. and </w:t>
      </w:r>
      <w:r>
        <w:rPr>
          <w:rFonts w:eastAsiaTheme="majorEastAsia"/>
        </w:rPr>
        <w:t>F.Z</w:t>
      </w:r>
      <w:r w:rsidRPr="006251C3">
        <w:rPr>
          <w:rFonts w:eastAsiaTheme="majorEastAsia"/>
        </w:rPr>
        <w:t xml:space="preserve">. conceptualised the research question and developed the analysis plan. </w:t>
      </w:r>
      <w:r>
        <w:rPr>
          <w:rFonts w:eastAsiaTheme="majorEastAsia"/>
        </w:rPr>
        <w:t>F.Z</w:t>
      </w:r>
      <w:r w:rsidRPr="006251C3">
        <w:rPr>
          <w:rFonts w:eastAsiaTheme="majorEastAsia"/>
        </w:rPr>
        <w:t xml:space="preserve">. analysed the data and drafted the manuscript. </w:t>
      </w:r>
      <w:r>
        <w:rPr>
          <w:rFonts w:eastAsiaTheme="majorEastAsia"/>
        </w:rPr>
        <w:t>P.J.L</w:t>
      </w:r>
      <w:r w:rsidRPr="006251C3">
        <w:rPr>
          <w:rFonts w:eastAsiaTheme="majorEastAsia"/>
        </w:rPr>
        <w:t>.</w:t>
      </w:r>
      <w:r>
        <w:rPr>
          <w:rFonts w:eastAsiaTheme="majorEastAsia"/>
        </w:rPr>
        <w:t xml:space="preserve"> and</w:t>
      </w:r>
      <w:r w:rsidRPr="006251C3">
        <w:rPr>
          <w:rFonts w:eastAsiaTheme="majorEastAsia"/>
        </w:rPr>
        <w:t xml:space="preserve"> </w:t>
      </w:r>
      <w:r>
        <w:rPr>
          <w:rFonts w:eastAsiaTheme="majorEastAsia"/>
        </w:rPr>
        <w:t>J.M.K</w:t>
      </w:r>
      <w:r w:rsidRPr="006251C3">
        <w:rPr>
          <w:rFonts w:eastAsiaTheme="majorEastAsia"/>
        </w:rPr>
        <w:t xml:space="preserve">. reviewed </w:t>
      </w:r>
      <w:proofErr w:type="gramStart"/>
      <w:r w:rsidRPr="006251C3">
        <w:rPr>
          <w:rFonts w:eastAsiaTheme="majorEastAsia"/>
        </w:rPr>
        <w:t>results, and</w:t>
      </w:r>
      <w:proofErr w:type="gramEnd"/>
      <w:r w:rsidRPr="006251C3">
        <w:rPr>
          <w:rFonts w:eastAsiaTheme="majorEastAsia"/>
        </w:rPr>
        <w:t xml:space="preserve"> provided guidance on methodology. All authors reviewed and contributed to the manuscript and approved the final version of the manuscript.</w:t>
      </w:r>
    </w:p>
    <w:p w14:paraId="7F7DC6A3" w14:textId="77777777" w:rsidR="00442EEA" w:rsidRDefault="00442EEA" w:rsidP="00442EEA">
      <w:pPr>
        <w:ind w:firstLine="0"/>
        <w:rPr>
          <w:rFonts w:eastAsiaTheme="majorEastAsia"/>
          <w:b/>
          <w:bCs/>
        </w:rPr>
      </w:pPr>
      <w:r w:rsidRPr="006251C3">
        <w:rPr>
          <w:rFonts w:eastAsiaTheme="majorEastAsia"/>
          <w:b/>
          <w:bCs/>
        </w:rPr>
        <w:t>Data Availability</w:t>
      </w:r>
    </w:p>
    <w:p w14:paraId="173A5E31" w14:textId="77777777" w:rsidR="00442EEA" w:rsidRPr="00120161" w:rsidRDefault="00442EEA" w:rsidP="00442EEA">
      <w:pPr>
        <w:ind w:firstLine="0"/>
        <w:rPr>
          <w:b/>
          <w:bCs/>
        </w:rPr>
      </w:pPr>
      <w:r w:rsidRPr="0030143E">
        <w:rPr>
          <w:rFonts w:eastAsiaTheme="majorEastAsia"/>
        </w:rPr>
        <w:t>Access to ALSPAC data is through a system of managed open access (http://www.bristol.ac.uk/alspac/researchers/access/).</w:t>
      </w:r>
    </w:p>
    <w:p w14:paraId="353C44C2" w14:textId="77777777" w:rsidR="00442EEA" w:rsidRDefault="00442EEA" w:rsidP="00442EEA">
      <w:pPr>
        <w:ind w:firstLine="0"/>
        <w:rPr>
          <w:b/>
          <w:bCs/>
        </w:rPr>
      </w:pPr>
      <w:r w:rsidRPr="00C130C8">
        <w:rPr>
          <w:b/>
          <w:bCs/>
        </w:rPr>
        <w:t>Analytic Code Availability</w:t>
      </w:r>
    </w:p>
    <w:p w14:paraId="0E081B85" w14:textId="3F5F053B" w:rsidR="00270614" w:rsidRPr="00442EEA" w:rsidRDefault="00442EEA" w:rsidP="00442EEA">
      <w:pPr>
        <w:ind w:firstLine="0"/>
      </w:pPr>
      <w:r>
        <w:t>Our protocol and analytic code will be openly accessible via the Open Science Framework (</w:t>
      </w:r>
      <w:r w:rsidRPr="000A2A2B">
        <w:t>https://doi.org/10.17605/OSF.IO/DJUKV</w:t>
      </w:r>
      <w:r>
        <w:t>).</w:t>
      </w:r>
    </w:p>
    <w:p w14:paraId="2895AA63" w14:textId="2AADB59D" w:rsidR="003B14D3" w:rsidRPr="00561DDA" w:rsidRDefault="003B14D3" w:rsidP="004D1499">
      <w:pPr>
        <w:pStyle w:val="Heading1"/>
        <w:tabs>
          <w:tab w:val="left" w:pos="2297"/>
          <w:tab w:val="center" w:pos="4873"/>
        </w:tabs>
      </w:pPr>
      <w:r w:rsidRPr="00D41A2A">
        <w:lastRenderedPageBreak/>
        <w:t>Abstract</w:t>
      </w:r>
    </w:p>
    <w:p w14:paraId="3D9B52A9" w14:textId="3D84705B" w:rsidR="000C153C" w:rsidRPr="00603799" w:rsidRDefault="006D0C28" w:rsidP="0015602C">
      <w:pPr>
        <w:ind w:firstLine="0"/>
        <w:rPr>
          <w:rFonts w:eastAsiaTheme="majorEastAsia"/>
          <w:b/>
          <w:bCs/>
        </w:rPr>
      </w:pPr>
      <w:r>
        <w:rPr>
          <w:rFonts w:eastAsiaTheme="majorEastAsia"/>
          <w:b/>
          <w:bCs/>
        </w:rPr>
        <w:t>Background:</w:t>
      </w:r>
      <w:r w:rsidR="00E81F3C">
        <w:rPr>
          <w:rFonts w:eastAsiaTheme="majorEastAsia"/>
          <w:b/>
          <w:bCs/>
        </w:rPr>
        <w:t xml:space="preserve"> </w:t>
      </w:r>
      <w:r w:rsidR="00A1242D">
        <w:rPr>
          <w:rFonts w:eastAsiaTheme="majorEastAsia"/>
        </w:rPr>
        <w:t xml:space="preserve">Paternal perinatal mental health </w:t>
      </w:r>
      <w:r w:rsidR="00936247">
        <w:rPr>
          <w:rFonts w:eastAsiaTheme="majorEastAsia"/>
        </w:rPr>
        <w:t xml:space="preserve">influences subsequent child </w:t>
      </w:r>
      <w:proofErr w:type="gramStart"/>
      <w:r w:rsidR="00936247">
        <w:rPr>
          <w:rFonts w:eastAsiaTheme="majorEastAsia"/>
        </w:rPr>
        <w:t>development</w:t>
      </w:r>
      <w:r w:rsidR="00A1242D">
        <w:rPr>
          <w:rFonts w:eastAsiaTheme="majorEastAsia"/>
        </w:rPr>
        <w:t>, yet</w:t>
      </w:r>
      <w:proofErr w:type="gramEnd"/>
      <w:r w:rsidR="00936247">
        <w:rPr>
          <w:rFonts w:eastAsiaTheme="majorEastAsia"/>
        </w:rPr>
        <w:t xml:space="preserve"> is</w:t>
      </w:r>
      <w:r w:rsidR="00A1242D">
        <w:rPr>
          <w:rFonts w:eastAsiaTheme="majorEastAsia"/>
        </w:rPr>
        <w:t xml:space="preserve"> under-investigated</w:t>
      </w:r>
      <w:r w:rsidR="00A1242D" w:rsidRPr="009C075A">
        <w:rPr>
          <w:rFonts w:eastAsiaTheme="majorEastAsia"/>
        </w:rPr>
        <w:t>.</w:t>
      </w:r>
      <w:r w:rsidR="009C075A" w:rsidRPr="009C075A">
        <w:rPr>
          <w:rFonts w:eastAsiaTheme="majorEastAsia"/>
        </w:rPr>
        <w:t xml:space="preserve"> This study aims to </w:t>
      </w:r>
      <w:r w:rsidR="00756FD2">
        <w:t>examine the impact of</w:t>
      </w:r>
      <w:r w:rsidR="004A62B2">
        <w:t xml:space="preserve"> different timings of paternal perinatal anxiety (prenatal-only, postnatal-only, and both pre-and postnatally) </w:t>
      </w:r>
      <w:r w:rsidR="00756FD2">
        <w:t>on</w:t>
      </w:r>
      <w:r w:rsidR="004A62B2">
        <w:t xml:space="preserve"> children’s subsequent </w:t>
      </w:r>
      <w:r w:rsidR="003738AC">
        <w:t>emotional</w:t>
      </w:r>
      <w:r w:rsidR="00CE44AC">
        <w:t xml:space="preserve"> and </w:t>
      </w:r>
      <w:r w:rsidR="003738AC" w:rsidRPr="00603799">
        <w:t>behavioural difficulties.</w:t>
      </w:r>
    </w:p>
    <w:p w14:paraId="5AF2143F" w14:textId="1A9E2ACC" w:rsidR="00C14134" w:rsidRPr="00603799" w:rsidRDefault="00C14134" w:rsidP="0015602C">
      <w:pPr>
        <w:ind w:firstLine="0"/>
      </w:pPr>
      <w:r w:rsidRPr="00603799">
        <w:rPr>
          <w:rFonts w:eastAsiaTheme="majorEastAsia"/>
          <w:b/>
          <w:bCs/>
        </w:rPr>
        <w:t>Method:</w:t>
      </w:r>
      <w:r w:rsidR="00E81F3C" w:rsidRPr="00603799">
        <w:rPr>
          <w:rFonts w:eastAsiaTheme="majorEastAsia"/>
          <w:b/>
          <w:bCs/>
        </w:rPr>
        <w:t xml:space="preserve"> </w:t>
      </w:r>
      <w:r w:rsidR="000A3E27" w:rsidRPr="00603799">
        <w:t xml:space="preserve">We </w:t>
      </w:r>
      <w:r w:rsidR="00D07322" w:rsidRPr="00603799">
        <w:t>us</w:t>
      </w:r>
      <w:r w:rsidR="00852949" w:rsidRPr="00603799">
        <w:t>ed</w:t>
      </w:r>
      <w:r w:rsidR="00D07322" w:rsidRPr="00603799">
        <w:t xml:space="preserve"> data from the </w:t>
      </w:r>
      <w:r w:rsidR="00852949" w:rsidRPr="00603799">
        <w:t>Avon Longitudinal Study of Parents and Children</w:t>
      </w:r>
      <w:r w:rsidR="00D07322" w:rsidRPr="00603799">
        <w:t xml:space="preserve"> </w:t>
      </w:r>
      <w:r w:rsidR="00852949" w:rsidRPr="00603799">
        <w:t>and</w:t>
      </w:r>
      <w:r w:rsidR="00D07322" w:rsidRPr="00603799">
        <w:t xml:space="preserve"> </w:t>
      </w:r>
      <w:r w:rsidR="0045654E" w:rsidRPr="00603799">
        <w:t>test</w:t>
      </w:r>
      <w:r w:rsidR="00017217" w:rsidRPr="00603799">
        <w:t>ed</w:t>
      </w:r>
      <w:r w:rsidR="007E37ED" w:rsidRPr="00603799">
        <w:t xml:space="preserve"> the </w:t>
      </w:r>
      <w:r w:rsidR="00936247" w:rsidRPr="00603799">
        <w:t xml:space="preserve">prospective </w:t>
      </w:r>
      <w:r w:rsidR="007E37ED" w:rsidRPr="00603799">
        <w:t xml:space="preserve">associations </w:t>
      </w:r>
      <w:r w:rsidR="001A0D40" w:rsidRPr="00603799">
        <w:t xml:space="preserve">between anxiety in fathers and </w:t>
      </w:r>
      <w:r w:rsidR="00F527F3" w:rsidRPr="00603799">
        <w:t xml:space="preserve">adverse mental health </w:t>
      </w:r>
      <w:r w:rsidR="00B01626" w:rsidRPr="00603799">
        <w:t>outcomes</w:t>
      </w:r>
      <w:r w:rsidR="001613A1" w:rsidRPr="00603799">
        <w:t xml:space="preserve"> </w:t>
      </w:r>
      <w:r w:rsidR="000126F8" w:rsidRPr="00603799">
        <w:t>in children</w:t>
      </w:r>
      <w:r w:rsidR="008731D6" w:rsidRPr="00603799">
        <w:t xml:space="preserve"> at </w:t>
      </w:r>
      <w:r w:rsidR="00F73A8D" w:rsidRPr="00603799">
        <w:t>3 years,</w:t>
      </w:r>
      <w:r w:rsidR="00E81F3C" w:rsidRPr="00603799">
        <w:t xml:space="preserve"> </w:t>
      </w:r>
      <w:r w:rsidR="00F73A8D" w:rsidRPr="00603799">
        <w:t>6 month</w:t>
      </w:r>
      <w:r w:rsidR="00ED4453" w:rsidRPr="00603799">
        <w:t>s</w:t>
      </w:r>
      <w:r w:rsidR="008731D6" w:rsidRPr="00603799">
        <w:t xml:space="preserve"> </w:t>
      </w:r>
      <w:r w:rsidR="000126F8" w:rsidRPr="00603799">
        <w:t xml:space="preserve">and </w:t>
      </w:r>
      <w:r w:rsidR="00ED4453" w:rsidRPr="00603799">
        <w:t>7 years,</w:t>
      </w:r>
      <w:r w:rsidR="00E81F3C" w:rsidRPr="00603799">
        <w:t xml:space="preserve"> </w:t>
      </w:r>
      <w:r w:rsidR="00ED4453" w:rsidRPr="00603799">
        <w:t>7 months</w:t>
      </w:r>
      <w:r w:rsidR="008D6266" w:rsidRPr="00603799">
        <w:t xml:space="preserve">. </w:t>
      </w:r>
    </w:p>
    <w:p w14:paraId="47629F48" w14:textId="40DC9825" w:rsidR="00CF5E3F" w:rsidRPr="00603799" w:rsidRDefault="000018FE" w:rsidP="0015602C">
      <w:pPr>
        <w:ind w:firstLine="0"/>
        <w:rPr>
          <w:rFonts w:eastAsiaTheme="majorEastAsia"/>
        </w:rPr>
      </w:pPr>
      <w:r w:rsidRPr="00603799">
        <w:rPr>
          <w:rFonts w:eastAsiaTheme="majorEastAsia"/>
          <w:b/>
          <w:bCs/>
        </w:rPr>
        <w:t>Results</w:t>
      </w:r>
      <w:r w:rsidR="00C14134" w:rsidRPr="00603799">
        <w:rPr>
          <w:rFonts w:eastAsiaTheme="majorEastAsia"/>
          <w:b/>
          <w:bCs/>
        </w:rPr>
        <w:t>:</w:t>
      </w:r>
      <w:r w:rsidR="00E81F3C" w:rsidRPr="00603799">
        <w:rPr>
          <w:rFonts w:eastAsiaTheme="majorEastAsia"/>
          <w:b/>
          <w:bCs/>
        </w:rPr>
        <w:t xml:space="preserve"> </w:t>
      </w:r>
      <w:r w:rsidR="00F114AE" w:rsidRPr="00603799">
        <w:rPr>
          <w:rFonts w:eastAsiaTheme="majorEastAsia"/>
        </w:rPr>
        <w:t xml:space="preserve">Children whose </w:t>
      </w:r>
      <w:r w:rsidR="00813FE3" w:rsidRPr="00603799">
        <w:rPr>
          <w:rFonts w:eastAsiaTheme="majorEastAsia"/>
        </w:rPr>
        <w:t xml:space="preserve">fathers were anxious in the perinatal period </w:t>
      </w:r>
      <w:r w:rsidR="00B30B16" w:rsidRPr="00603799">
        <w:rPr>
          <w:rFonts w:eastAsiaTheme="majorEastAsia"/>
        </w:rPr>
        <w:t xml:space="preserve">were at higher risk of subsequent adverse outcomes, compared to children </w:t>
      </w:r>
      <w:r w:rsidR="00CF5E3F" w:rsidRPr="00603799">
        <w:rPr>
          <w:rFonts w:eastAsiaTheme="majorEastAsia"/>
        </w:rPr>
        <w:t xml:space="preserve">whose fathers were not anxious perinatally. </w:t>
      </w:r>
      <w:r w:rsidR="009D74C8" w:rsidRPr="00603799">
        <w:t xml:space="preserve">At </w:t>
      </w:r>
      <w:r w:rsidR="00ED4453" w:rsidRPr="00603799">
        <w:t>3 years,</w:t>
      </w:r>
      <w:r w:rsidR="00E81F3C" w:rsidRPr="00603799">
        <w:t xml:space="preserve"> </w:t>
      </w:r>
      <w:r w:rsidR="00ED4453" w:rsidRPr="00603799">
        <w:t>6 months</w:t>
      </w:r>
      <w:r w:rsidR="009D74C8" w:rsidRPr="00603799">
        <w:t xml:space="preserve">, </w:t>
      </w:r>
      <w:r w:rsidR="00E840A1" w:rsidRPr="00603799">
        <w:t xml:space="preserve">the highest risk group was the one with fathers anxious </w:t>
      </w:r>
      <w:r w:rsidR="001312B9" w:rsidRPr="00603799">
        <w:t>p</w:t>
      </w:r>
      <w:r w:rsidR="005D6827" w:rsidRPr="00603799">
        <w:t>rena</w:t>
      </w:r>
      <w:r w:rsidR="001312B9" w:rsidRPr="00603799">
        <w:t>tally</w:t>
      </w:r>
      <w:r w:rsidR="00936247" w:rsidRPr="00603799">
        <w:t>-</w:t>
      </w:r>
      <w:r w:rsidR="00E840A1" w:rsidRPr="00603799">
        <w:t xml:space="preserve">only; </w:t>
      </w:r>
      <w:r w:rsidR="00C14134" w:rsidRPr="00603799">
        <w:t>compared to children with non-anxious fathers</w:t>
      </w:r>
      <w:r w:rsidR="00663D5D" w:rsidRPr="00603799">
        <w:t>,</w:t>
      </w:r>
      <w:r w:rsidR="009D74C8" w:rsidRPr="00603799">
        <w:t xml:space="preserve"> children </w:t>
      </w:r>
      <w:r w:rsidR="008B6429" w:rsidRPr="00603799">
        <w:t xml:space="preserve">in the prenatal-only group </w:t>
      </w:r>
      <w:r w:rsidR="009D74C8" w:rsidRPr="00603799">
        <w:t>were significantly more likely to present</w:t>
      </w:r>
      <w:r w:rsidR="0021187D" w:rsidRPr="00603799">
        <w:t xml:space="preserve"> </w:t>
      </w:r>
      <w:r w:rsidR="004025B3" w:rsidRPr="00603799">
        <w:t>mental health difficulties</w:t>
      </w:r>
      <w:r w:rsidR="00564D97" w:rsidRPr="00603799">
        <w:t>, measured by</w:t>
      </w:r>
      <w:r w:rsidR="009D74C8" w:rsidRPr="00603799">
        <w:t xml:space="preserve"> total</w:t>
      </w:r>
      <w:r w:rsidR="00564D97" w:rsidRPr="00603799">
        <w:t xml:space="preserve"> problem</w:t>
      </w:r>
      <w:r w:rsidR="00E82EE9" w:rsidRPr="00603799">
        <w:t>s</w:t>
      </w:r>
      <w:r w:rsidR="009D74C8" w:rsidRPr="00603799">
        <w:t xml:space="preserve"> </w:t>
      </w:r>
      <w:r w:rsidR="00E840A1" w:rsidRPr="00603799">
        <w:t>(</w:t>
      </w:r>
      <w:proofErr w:type="spellStart"/>
      <w:r w:rsidR="00D11E46" w:rsidRPr="00603799">
        <w:t>unadjOR</w:t>
      </w:r>
      <w:proofErr w:type="spellEnd"/>
      <w:r w:rsidR="00D11E46" w:rsidRPr="00603799">
        <w:t>=1</w:t>
      </w:r>
      <w:r w:rsidR="00EB7C68" w:rsidRPr="00603799">
        <w:t>.</w:t>
      </w:r>
      <w:r w:rsidR="00D11E46" w:rsidRPr="00603799">
        <w:t>82,95%</w:t>
      </w:r>
      <w:proofErr w:type="gramStart"/>
      <w:r w:rsidR="00D11E46" w:rsidRPr="00603799">
        <w:t>CI[</w:t>
      </w:r>
      <w:proofErr w:type="gramEnd"/>
      <w:r w:rsidR="00D11E46" w:rsidRPr="00603799">
        <w:t>1</w:t>
      </w:r>
      <w:r w:rsidR="00EB7C68" w:rsidRPr="00603799">
        <w:t>.</w:t>
      </w:r>
      <w:r w:rsidR="00D11E46" w:rsidRPr="00603799">
        <w:t>28,2</w:t>
      </w:r>
      <w:r w:rsidR="00EB7C68" w:rsidRPr="00603799">
        <w:t>.</w:t>
      </w:r>
      <w:r w:rsidR="00D11E46" w:rsidRPr="00603799">
        <w:t>53]</w:t>
      </w:r>
      <w:r w:rsidR="00E840A1" w:rsidRPr="00603799">
        <w:t>)</w:t>
      </w:r>
      <w:r w:rsidR="00A52F9E" w:rsidRPr="00603799">
        <w:t xml:space="preserve">. </w:t>
      </w:r>
      <w:r w:rsidR="00E757AB" w:rsidRPr="00603799">
        <w:t xml:space="preserve">At </w:t>
      </w:r>
      <w:r w:rsidR="00ED4453" w:rsidRPr="00603799">
        <w:t>7 years,</w:t>
      </w:r>
      <w:r w:rsidR="00E81F3C" w:rsidRPr="00603799">
        <w:t xml:space="preserve"> </w:t>
      </w:r>
      <w:r w:rsidR="00ED4453" w:rsidRPr="00603799">
        <w:t>7 months</w:t>
      </w:r>
      <w:r w:rsidR="00622A1A" w:rsidRPr="00603799">
        <w:t xml:space="preserve">, </w:t>
      </w:r>
      <w:r w:rsidR="00E757AB" w:rsidRPr="00603799">
        <w:t xml:space="preserve">children exposed </w:t>
      </w:r>
      <w:r w:rsidR="00541848" w:rsidRPr="00603799">
        <w:t xml:space="preserve">to paternal anxiety </w:t>
      </w:r>
      <w:r w:rsidR="00E757AB" w:rsidRPr="00603799">
        <w:t>both pre</w:t>
      </w:r>
      <w:r w:rsidR="00936247" w:rsidRPr="00603799">
        <w:t>-</w:t>
      </w:r>
      <w:r w:rsidR="00E757AB" w:rsidRPr="00603799">
        <w:t xml:space="preserve"> and postnatally</w:t>
      </w:r>
      <w:r w:rsidR="003A72B7" w:rsidRPr="00603799">
        <w:t xml:space="preserve"> </w:t>
      </w:r>
      <w:r w:rsidR="00B36FBC" w:rsidRPr="00603799">
        <w:t>were</w:t>
      </w:r>
      <w:r w:rsidR="00E757AB" w:rsidRPr="00603799">
        <w:t xml:space="preserve"> at </w:t>
      </w:r>
      <w:r w:rsidR="005078B1" w:rsidRPr="00603799">
        <w:t>higher</w:t>
      </w:r>
      <w:r w:rsidR="00E757AB" w:rsidRPr="00603799">
        <w:t xml:space="preserve"> risk of any </w:t>
      </w:r>
      <w:r w:rsidR="57F322B7" w:rsidRPr="00603799">
        <w:t xml:space="preserve">psychiatric </w:t>
      </w:r>
      <w:r w:rsidR="00E757AB" w:rsidRPr="00603799">
        <w:t xml:space="preserve">disorder </w:t>
      </w:r>
      <w:r w:rsidR="000453FA" w:rsidRPr="00603799">
        <w:t>(</w:t>
      </w:r>
      <w:proofErr w:type="spellStart"/>
      <w:r w:rsidR="000453FA" w:rsidRPr="00603799">
        <w:t>unadjOR</w:t>
      </w:r>
      <w:proofErr w:type="spellEnd"/>
      <w:r w:rsidR="000453FA" w:rsidRPr="00603799">
        <w:t>=2</w:t>
      </w:r>
      <w:r w:rsidR="00EB7C68" w:rsidRPr="00603799">
        <w:t>.</w:t>
      </w:r>
      <w:r w:rsidR="000453FA" w:rsidRPr="00603799">
        <w:t>35,95%</w:t>
      </w:r>
      <w:proofErr w:type="gramStart"/>
      <w:r w:rsidR="000453FA" w:rsidRPr="00603799">
        <w:t>CI[</w:t>
      </w:r>
      <w:proofErr w:type="gramEnd"/>
      <w:r w:rsidR="000453FA" w:rsidRPr="00603799">
        <w:t>1</w:t>
      </w:r>
      <w:r w:rsidR="00EB7C68" w:rsidRPr="00603799">
        <w:t>.</w:t>
      </w:r>
      <w:r w:rsidR="000453FA" w:rsidRPr="00603799">
        <w:t>60,3</w:t>
      </w:r>
      <w:r w:rsidR="00EB7C68" w:rsidRPr="00603799">
        <w:t>.</w:t>
      </w:r>
      <w:r w:rsidR="000453FA" w:rsidRPr="00603799">
        <w:t xml:space="preserve">37]) </w:t>
      </w:r>
      <w:r w:rsidR="00C14134" w:rsidRPr="00603799">
        <w:t>compared to the non-anxious group</w:t>
      </w:r>
      <w:r w:rsidR="00E757AB" w:rsidRPr="00603799">
        <w:t>.</w:t>
      </w:r>
    </w:p>
    <w:p w14:paraId="1ECC4267" w14:textId="4E7497F2" w:rsidR="00BF40DC" w:rsidRPr="00603799" w:rsidRDefault="000018FE" w:rsidP="0015602C">
      <w:pPr>
        <w:ind w:firstLine="0"/>
      </w:pPr>
      <w:r w:rsidRPr="00603799">
        <w:rPr>
          <w:rFonts w:eastAsiaTheme="majorEastAsia"/>
          <w:b/>
          <w:bCs/>
        </w:rPr>
        <w:t>Conclusion</w:t>
      </w:r>
      <w:r w:rsidR="00743955" w:rsidRPr="00603799">
        <w:rPr>
          <w:rFonts w:eastAsiaTheme="majorEastAsia"/>
          <w:b/>
          <w:bCs/>
        </w:rPr>
        <w:t>s</w:t>
      </w:r>
      <w:r w:rsidR="00C14134" w:rsidRPr="00603799">
        <w:rPr>
          <w:rFonts w:eastAsiaTheme="majorEastAsia"/>
          <w:b/>
          <w:bCs/>
        </w:rPr>
        <w:t>:</w:t>
      </w:r>
      <w:r w:rsidR="00E81F3C" w:rsidRPr="00603799">
        <w:rPr>
          <w:rFonts w:eastAsiaTheme="majorEastAsia"/>
          <w:b/>
          <w:bCs/>
        </w:rPr>
        <w:t xml:space="preserve"> </w:t>
      </w:r>
      <w:r w:rsidR="00BF40DC" w:rsidRPr="00603799">
        <w:t>Paternal perinatal anxiety is a risk factor for child adverse outcomes, even after accounting for maternal mental health, child temperament, and sociodemographic factors, and should not be overlooked in research and clinical practice.</w:t>
      </w:r>
    </w:p>
    <w:p w14:paraId="37AC9ECD" w14:textId="1EBD22B8" w:rsidR="000C153C" w:rsidRPr="00603799" w:rsidRDefault="000C153C" w:rsidP="0015602C">
      <w:pPr>
        <w:ind w:firstLine="0"/>
        <w:rPr>
          <w:rFonts w:eastAsiaTheme="majorEastAsia"/>
        </w:rPr>
      </w:pPr>
      <w:r w:rsidRPr="00603799">
        <w:rPr>
          <w:rFonts w:eastAsiaTheme="majorEastAsia"/>
          <w:b/>
          <w:bCs/>
        </w:rPr>
        <w:t>Keywords:</w:t>
      </w:r>
      <w:r w:rsidRPr="00603799">
        <w:rPr>
          <w:rFonts w:eastAsiaTheme="majorEastAsia"/>
        </w:rPr>
        <w:t xml:space="preserve"> </w:t>
      </w:r>
      <w:r w:rsidR="00CC1E3E" w:rsidRPr="00603799">
        <w:rPr>
          <w:rFonts w:eastAsiaTheme="majorEastAsia"/>
        </w:rPr>
        <w:t>ALSPAC</w:t>
      </w:r>
      <w:r w:rsidR="00042BDB" w:rsidRPr="00603799">
        <w:rPr>
          <w:rFonts w:eastAsiaTheme="majorEastAsia"/>
        </w:rPr>
        <w:t>;</w:t>
      </w:r>
      <w:r w:rsidR="00CC1E3E" w:rsidRPr="00603799">
        <w:rPr>
          <w:rFonts w:eastAsiaTheme="majorEastAsia"/>
        </w:rPr>
        <w:t xml:space="preserve"> </w:t>
      </w:r>
      <w:r w:rsidR="000257F2" w:rsidRPr="00603799">
        <w:rPr>
          <w:rFonts w:eastAsiaTheme="majorEastAsia"/>
        </w:rPr>
        <w:t>anxiety</w:t>
      </w:r>
      <w:r w:rsidR="00042BDB" w:rsidRPr="00603799">
        <w:rPr>
          <w:rFonts w:eastAsiaTheme="majorEastAsia"/>
        </w:rPr>
        <w:t>;</w:t>
      </w:r>
      <w:r w:rsidR="000257F2" w:rsidRPr="00603799">
        <w:rPr>
          <w:rFonts w:eastAsiaTheme="majorEastAsia"/>
        </w:rPr>
        <w:t xml:space="preserve"> </w:t>
      </w:r>
      <w:r w:rsidR="00CC1E3E" w:rsidRPr="00603799">
        <w:rPr>
          <w:rFonts w:eastAsiaTheme="majorEastAsia"/>
        </w:rPr>
        <w:t>child development</w:t>
      </w:r>
      <w:r w:rsidR="00042BDB" w:rsidRPr="00603799">
        <w:rPr>
          <w:rFonts w:eastAsiaTheme="majorEastAsia"/>
        </w:rPr>
        <w:t>;</w:t>
      </w:r>
      <w:r w:rsidR="00CC1E3E" w:rsidRPr="00603799">
        <w:rPr>
          <w:rFonts w:eastAsiaTheme="majorEastAsia"/>
        </w:rPr>
        <w:t xml:space="preserve"> </w:t>
      </w:r>
      <w:r w:rsidRPr="00603799">
        <w:rPr>
          <w:rFonts w:eastAsiaTheme="majorEastAsia"/>
        </w:rPr>
        <w:t>fathers</w:t>
      </w:r>
      <w:r w:rsidR="00042BDB" w:rsidRPr="00603799">
        <w:rPr>
          <w:rFonts w:eastAsiaTheme="majorEastAsia"/>
        </w:rPr>
        <w:t>;</w:t>
      </w:r>
      <w:r w:rsidR="00E872B0" w:rsidRPr="00603799">
        <w:rPr>
          <w:rFonts w:eastAsiaTheme="majorEastAsia"/>
        </w:rPr>
        <w:t xml:space="preserve"> </w:t>
      </w:r>
      <w:r w:rsidR="00CC1E3E" w:rsidRPr="00603799">
        <w:rPr>
          <w:rFonts w:eastAsiaTheme="majorEastAsia"/>
        </w:rPr>
        <w:t>perinatal</w:t>
      </w:r>
      <w:r w:rsidR="000D1942" w:rsidRPr="00603799">
        <w:rPr>
          <w:rFonts w:eastAsiaTheme="majorEastAsia"/>
        </w:rPr>
        <w:t>.</w:t>
      </w:r>
    </w:p>
    <w:p w14:paraId="63F6A1AD" w14:textId="7CEBF78F" w:rsidR="00ED4453" w:rsidRPr="00603799" w:rsidRDefault="00ED4453">
      <w:pPr>
        <w:spacing w:line="240" w:lineRule="auto"/>
        <w:ind w:firstLine="0"/>
      </w:pPr>
    </w:p>
    <w:p w14:paraId="4E67DF25" w14:textId="77777777" w:rsidR="00442EEA" w:rsidRDefault="00442EEA">
      <w:pPr>
        <w:spacing w:line="240" w:lineRule="auto"/>
        <w:ind w:firstLine="0"/>
      </w:pPr>
      <w:r>
        <w:br w:type="page"/>
      </w:r>
    </w:p>
    <w:p w14:paraId="4F27CA94" w14:textId="3B58880B" w:rsidR="00753C35" w:rsidRPr="00603799" w:rsidRDefault="00DB6902" w:rsidP="00E67FB7">
      <w:pPr>
        <w:rPr>
          <w:rFonts w:cs="Calibri"/>
        </w:rPr>
      </w:pPr>
      <w:r w:rsidRPr="00603799">
        <w:lastRenderedPageBreak/>
        <w:t>Anxiety disorders (AD</w:t>
      </w:r>
      <w:r w:rsidR="008121CF" w:rsidRPr="00603799">
        <w:t>s</w:t>
      </w:r>
      <w:r w:rsidRPr="00603799">
        <w:t>) are the most prevalent psychiatric condition worldwide</w:t>
      </w:r>
      <w:r w:rsidR="004A6392" w:rsidRPr="00603799">
        <w:t>, with</w:t>
      </w:r>
      <w:r w:rsidR="67D328EA" w:rsidRPr="00603799">
        <w:t xml:space="preserve"> </w:t>
      </w:r>
      <w:r w:rsidR="00153506" w:rsidRPr="00603799">
        <w:t>a</w:t>
      </w:r>
      <w:r w:rsidR="1F36699E" w:rsidRPr="00603799">
        <w:rPr>
          <w:rFonts w:cs="Calibri"/>
        </w:rPr>
        <w:t>pproximately</w:t>
      </w:r>
      <w:r w:rsidR="00DF5C2A" w:rsidRPr="00603799">
        <w:rPr>
          <w:rFonts w:cs="Calibri"/>
        </w:rPr>
        <w:t xml:space="preserve"> 301 million people liv</w:t>
      </w:r>
      <w:r w:rsidR="004A6392" w:rsidRPr="00603799">
        <w:rPr>
          <w:rFonts w:cs="Calibri"/>
        </w:rPr>
        <w:t>ing</w:t>
      </w:r>
      <w:r w:rsidR="00DF5C2A" w:rsidRPr="00603799">
        <w:rPr>
          <w:rFonts w:cs="Calibri"/>
        </w:rPr>
        <w:t xml:space="preserve"> with an anxiety-related problem</w:t>
      </w:r>
      <w:r w:rsidR="007B3D37" w:rsidRPr="00603799">
        <w:rPr>
          <w:rFonts w:cs="Calibri"/>
        </w:rPr>
        <w:t xml:space="preserve"> </w:t>
      </w:r>
      <w:r w:rsidRPr="00603799">
        <w:rPr>
          <w:rFonts w:cs="Calibri"/>
        </w:rPr>
        <w:fldChar w:fldCharType="begin"/>
      </w:r>
      <w:r w:rsidR="000B62C8" w:rsidRPr="00603799">
        <w:rPr>
          <w:rFonts w:cs="Calibri"/>
        </w:rPr>
        <w:instrText xml:space="preserve"> ADDIN EN.CITE &lt;EndNote&gt;&lt;Cite&gt;&lt;Author&gt;Data&lt;/Author&gt;&lt;Year&gt;2019&lt;/Year&gt;&lt;RecNum&gt;168&lt;/RecNum&gt;&lt;Prefix&gt;Our World in &lt;/Prefix&gt;&lt;DisplayText&gt;(Our World in Data, 2019)&lt;/DisplayText&gt;&lt;record&gt;&lt;rec-number&gt;168&lt;/rec-number&gt;&lt;foreign-keys&gt;&lt;key app="EN" db-id="zavv0r0wqzatw8et5295wvzrrt9svfpp0955" timestamp="1737120968"&gt;168&lt;/key&gt;&lt;/foreign-keys&gt;&lt;ref-type name="Chart or Table"&gt;38&lt;/ref-type&gt;&lt;contributors&gt;&lt;authors&gt;&lt;author&gt;Our World in Data&lt;/author&gt;&lt;/authors&gt;&lt;/contributors&gt;&lt;titles&gt;&lt;title&gt;Number with a mental or neurodevelopmental disorder by type&lt;/title&gt;&lt;/titles&gt;&lt;dates&gt;&lt;year&gt;2019&lt;/year&gt;&lt;/dates&gt;&lt;urls&gt;&lt;related-urls&gt;&lt;url&gt;https://ourworldindata.org/grapher/number-with-mental-and-neurodevelopmental-disorders-by-type&lt;/url&gt;&lt;/related-urls&gt;&lt;/urls&gt;&lt;/record&gt;&lt;/Cite&gt;&lt;/EndNote&gt;</w:instrText>
      </w:r>
      <w:r w:rsidRPr="00603799">
        <w:rPr>
          <w:rFonts w:cs="Calibri"/>
        </w:rPr>
        <w:fldChar w:fldCharType="separate"/>
      </w:r>
      <w:r w:rsidR="003B1D44" w:rsidRPr="00603799">
        <w:rPr>
          <w:rFonts w:cs="Calibri"/>
          <w:noProof/>
        </w:rPr>
        <w:t>(Our World in Data, 2019)</w:t>
      </w:r>
      <w:r w:rsidRPr="00603799">
        <w:rPr>
          <w:rFonts w:cs="Calibri"/>
        </w:rPr>
        <w:fldChar w:fldCharType="end"/>
      </w:r>
      <w:r w:rsidR="007B5C67" w:rsidRPr="00603799">
        <w:rPr>
          <w:rFonts w:cs="Calibri"/>
        </w:rPr>
        <w:t>.</w:t>
      </w:r>
      <w:r w:rsidR="00751DE5" w:rsidRPr="00603799">
        <w:rPr>
          <w:rFonts w:cs="Calibri"/>
        </w:rPr>
        <w:t xml:space="preserve"> </w:t>
      </w:r>
      <w:r w:rsidR="00500469" w:rsidRPr="00603799">
        <w:t>Between 6</w:t>
      </w:r>
      <w:r w:rsidR="00EB7C68" w:rsidRPr="00603799">
        <w:rPr>
          <w:rFonts w:cs="Calibri"/>
        </w:rPr>
        <w:t>.</w:t>
      </w:r>
      <w:r w:rsidR="00500469" w:rsidRPr="00603799">
        <w:t>57% and 13</w:t>
      </w:r>
      <w:r w:rsidR="00EB7C68" w:rsidRPr="00603799">
        <w:rPr>
          <w:rFonts w:cs="Calibri"/>
        </w:rPr>
        <w:t>.</w:t>
      </w:r>
      <w:r w:rsidR="00500469" w:rsidRPr="00603799">
        <w:t xml:space="preserve">54% of new fathers </w:t>
      </w:r>
      <w:r w:rsidR="459631B3" w:rsidRPr="00603799">
        <w:t>have</w:t>
      </w:r>
      <w:r w:rsidR="00500469" w:rsidRPr="00603799">
        <w:t xml:space="preserve"> an </w:t>
      </w:r>
      <w:r w:rsidR="00500469" w:rsidRPr="00603799">
        <w:rPr>
          <w:rFonts w:cs="Calibri"/>
        </w:rPr>
        <w:t>AD</w:t>
      </w:r>
      <w:r w:rsidR="007B5C67" w:rsidRPr="00603799">
        <w:rPr>
          <w:rFonts w:cs="Calibri"/>
        </w:rPr>
        <w:t xml:space="preserve"> </w:t>
      </w:r>
      <w:r w:rsidR="00500469" w:rsidRPr="00603799">
        <w:rPr>
          <w:rFonts w:cs="Calibri"/>
        </w:rPr>
        <w:fldChar w:fldCharType="begin"/>
      </w:r>
      <w:r w:rsidR="000B62C8" w:rsidRPr="00603799">
        <w:rPr>
          <w:rFonts w:cs="Calibri"/>
        </w:rPr>
        <w:instrText xml:space="preserve"> ADDIN EN.CITE &lt;EndNote&gt;&lt;Cite&gt;&lt;Author&gt;Leiferman&lt;/Author&gt;&lt;Year&gt;2021&lt;/Year&gt;&lt;RecNum&gt;185&lt;/RecNum&gt;&lt;DisplayText&gt;(Leiferman et al., 2021)&lt;/DisplayText&gt;&lt;record&gt;&lt;rec-number&gt;185&lt;/rec-number&gt;&lt;foreign-keys&gt;&lt;key app="EN" db-id="zavv0r0wqzatw8et5295wvzrrt9svfpp0955" timestamp="1737120969"&gt;185&lt;/key&gt;&lt;/foreign-keys&gt;&lt;ref-type name="Journal Article"&gt;17&lt;/ref-type&gt;&lt;contributors&gt;&lt;authors&gt;&lt;author&gt;Leiferman, Jenn A&lt;/author&gt;&lt;author&gt;Farewell, Charlotte V&lt;/author&gt;&lt;author&gt;Jewell, Jennifer&lt;/author&gt;&lt;author&gt;Lacy, Rachael&lt;/author&gt;&lt;author&gt;Walls, Jessica&lt;/author&gt;&lt;author&gt;Harnke, Benjamin&lt;/author&gt;&lt;author&gt;Paulson, James F&lt;/author&gt;&lt;/authors&gt;&lt;/contributors&gt;&lt;titles&gt;&lt;title&gt;Anxiety among fathers during the prenatal and postpartum period: a meta-analysis&lt;/title&gt;&lt;secondary-title&gt;Journal of Psychosomatic Obstetrics &amp;amp; Gynecology&lt;/secondary-title&gt;&lt;/titles&gt;&lt;periodical&gt;&lt;full-title&gt;Journal of Psychosomatic Obstetrics &amp;amp; Gynecology&lt;/full-title&gt;&lt;/periodical&gt;&lt;pages&gt;152-161&lt;/pages&gt;&lt;volume&gt;42&lt;/volume&gt;&lt;number&gt;2&lt;/number&gt;&lt;dates&gt;&lt;year&gt;2021&lt;/year&gt;&lt;/dates&gt;&lt;isbn&gt;0167-482X&lt;/isbn&gt;&lt;urls&gt;&lt;/urls&gt;&lt;/record&gt;&lt;/Cite&gt;&lt;/EndNote&gt;</w:instrText>
      </w:r>
      <w:r w:rsidR="00500469" w:rsidRPr="00603799">
        <w:rPr>
          <w:rFonts w:cs="Calibri"/>
        </w:rPr>
        <w:fldChar w:fldCharType="separate"/>
      </w:r>
      <w:r w:rsidR="00F74B5A" w:rsidRPr="00603799">
        <w:rPr>
          <w:rFonts w:cs="Calibri"/>
          <w:noProof/>
        </w:rPr>
        <w:t>(Leiferman et al., 2021)</w:t>
      </w:r>
      <w:r w:rsidR="00500469" w:rsidRPr="00603799">
        <w:rPr>
          <w:rFonts w:cs="Calibri"/>
        </w:rPr>
        <w:fldChar w:fldCharType="end"/>
      </w:r>
      <w:r w:rsidR="007B5C67" w:rsidRPr="00603799">
        <w:rPr>
          <w:rFonts w:cs="Calibri"/>
        </w:rPr>
        <w:t>,</w:t>
      </w:r>
      <w:r w:rsidR="00500469" w:rsidRPr="00603799">
        <w:rPr>
          <w:rFonts w:cs="Calibri"/>
        </w:rPr>
        <w:t xml:space="preserve"> a considerably higher prevalence </w:t>
      </w:r>
      <w:r w:rsidR="004527C3" w:rsidRPr="00603799">
        <w:rPr>
          <w:rFonts w:cs="Calibri"/>
        </w:rPr>
        <w:t xml:space="preserve">than </w:t>
      </w:r>
      <w:r w:rsidR="00500469" w:rsidRPr="00603799">
        <w:rPr>
          <w:rFonts w:cs="Calibri"/>
        </w:rPr>
        <w:t xml:space="preserve">of </w:t>
      </w:r>
      <w:r w:rsidR="00BC116D" w:rsidRPr="00603799">
        <w:rPr>
          <w:rFonts w:cs="Calibri"/>
        </w:rPr>
        <w:t>AD</w:t>
      </w:r>
      <w:r w:rsidR="00500469" w:rsidRPr="00603799">
        <w:rPr>
          <w:rFonts w:cs="Calibri"/>
        </w:rPr>
        <w:t>s in men generally</w:t>
      </w:r>
      <w:r w:rsidR="00F16643" w:rsidRPr="00603799">
        <w:rPr>
          <w:rFonts w:cs="Calibri"/>
        </w:rPr>
        <w:t>,</w:t>
      </w:r>
      <w:r w:rsidR="00500469" w:rsidRPr="00603799">
        <w:rPr>
          <w:rFonts w:cs="Calibri"/>
        </w:rPr>
        <w:t xml:space="preserve"> estimated </w:t>
      </w:r>
      <w:r w:rsidR="003327E3" w:rsidRPr="00603799">
        <w:rPr>
          <w:rFonts w:cs="Calibri"/>
        </w:rPr>
        <w:t>to</w:t>
      </w:r>
      <w:r w:rsidR="000A7CAD" w:rsidRPr="00603799">
        <w:rPr>
          <w:rFonts w:cs="Calibri"/>
        </w:rPr>
        <w:t xml:space="preserve"> </w:t>
      </w:r>
      <w:r w:rsidR="00500469" w:rsidRPr="00603799">
        <w:rPr>
          <w:rFonts w:cs="Calibri"/>
          <w:noProof/>
        </w:rPr>
        <w:t xml:space="preserve">range </w:t>
      </w:r>
      <w:r w:rsidR="003327E3" w:rsidRPr="00603799">
        <w:rPr>
          <w:rFonts w:cs="Calibri"/>
          <w:noProof/>
        </w:rPr>
        <w:t xml:space="preserve">between </w:t>
      </w:r>
      <w:r w:rsidR="00500469" w:rsidRPr="00603799">
        <w:rPr>
          <w:rFonts w:cs="Calibri"/>
          <w:noProof/>
        </w:rPr>
        <w:t>2</w:t>
      </w:r>
      <w:r w:rsidR="00EB7C68" w:rsidRPr="00603799">
        <w:rPr>
          <w:rFonts w:cs="Calibri"/>
        </w:rPr>
        <w:t>.</w:t>
      </w:r>
      <w:r w:rsidR="00500469" w:rsidRPr="00603799">
        <w:rPr>
          <w:rFonts w:cs="Calibri"/>
          <w:noProof/>
        </w:rPr>
        <w:t>2 </w:t>
      </w:r>
      <w:r w:rsidR="003327E3" w:rsidRPr="00603799">
        <w:rPr>
          <w:rFonts w:cs="Calibri"/>
          <w:noProof/>
        </w:rPr>
        <w:t>and</w:t>
      </w:r>
      <w:r w:rsidR="00500469" w:rsidRPr="00603799">
        <w:rPr>
          <w:rFonts w:cs="Calibri"/>
          <w:noProof/>
        </w:rPr>
        <w:t> 3</w:t>
      </w:r>
      <w:r w:rsidR="00EB7C68" w:rsidRPr="00603799">
        <w:rPr>
          <w:rFonts w:cs="Calibri"/>
        </w:rPr>
        <w:t>.</w:t>
      </w:r>
      <w:r w:rsidR="00500469" w:rsidRPr="00603799">
        <w:rPr>
          <w:rFonts w:cs="Calibri"/>
          <w:noProof/>
        </w:rPr>
        <w:t>8%</w:t>
      </w:r>
      <w:r w:rsidR="003B1D44" w:rsidRPr="00603799">
        <w:rPr>
          <w:rFonts w:cs="Calibri"/>
          <w:noProof/>
        </w:rPr>
        <w:t xml:space="preserve"> </w:t>
      </w:r>
      <w:r w:rsidR="00500469" w:rsidRPr="00603799">
        <w:rPr>
          <w:rFonts w:cs="Calibri"/>
        </w:rPr>
        <w:fldChar w:fldCharType="begin"/>
      </w:r>
      <w:r w:rsidR="000B62C8" w:rsidRPr="00603799">
        <w:rPr>
          <w:rFonts w:cs="Calibri"/>
        </w:rPr>
        <w:instrText xml:space="preserve"> ADDIN EN.CITE &lt;EndNote&gt;&lt;Cite&gt;&lt;Author&gt;World Health Organization&lt;/Author&gt;&lt;Year&gt;2017&lt;/Year&gt;&lt;RecNum&gt;377&lt;/RecNum&gt;&lt;DisplayText&gt;(World Health Organization, 2017)&lt;/DisplayText&gt;&lt;record&gt;&lt;rec-number&gt;377&lt;/rec-number&gt;&lt;foreign-keys&gt;&lt;key app="EN" db-id="zavv0r0wqzatw8et5295wvzrrt9svfpp0955" timestamp="1737120971"&gt;377&lt;/key&gt;&lt;/foreign-keys&gt;&lt;ref-type name="Report"&gt;27&lt;/ref-type&gt;&lt;contributors&gt;&lt;authors&gt;&lt;author&gt;World Health Organization,&lt;/author&gt;&lt;/authors&gt;&lt;/contributors&gt;&lt;titles&gt;&lt;title&gt;Depression and other common mental disorders: global health estimates&lt;/title&gt;&lt;/titles&gt;&lt;dates&gt;&lt;year&gt;2017&lt;/year&gt;&lt;/dates&gt;&lt;publisher&gt;World Health Organization&lt;/publisher&gt;&lt;urls&gt;&lt;/urls&gt;&lt;/record&gt;&lt;/Cite&gt;&lt;/EndNote&gt;</w:instrText>
      </w:r>
      <w:r w:rsidR="00500469" w:rsidRPr="00603799">
        <w:rPr>
          <w:rFonts w:cs="Calibri"/>
        </w:rPr>
        <w:fldChar w:fldCharType="separate"/>
      </w:r>
      <w:r w:rsidR="00F74B5A" w:rsidRPr="00603799">
        <w:rPr>
          <w:rFonts w:cs="Calibri"/>
          <w:noProof/>
        </w:rPr>
        <w:t>(World Health Organization, 2017)</w:t>
      </w:r>
      <w:r w:rsidR="00500469" w:rsidRPr="00603799">
        <w:rPr>
          <w:rFonts w:cs="Calibri"/>
        </w:rPr>
        <w:fldChar w:fldCharType="end"/>
      </w:r>
      <w:r w:rsidR="007B5C67" w:rsidRPr="00603799">
        <w:rPr>
          <w:rFonts w:cs="Calibri"/>
        </w:rPr>
        <w:t>,</w:t>
      </w:r>
      <w:r w:rsidR="00500469" w:rsidRPr="00603799">
        <w:rPr>
          <w:rFonts w:cs="Calibri"/>
        </w:rPr>
        <w:t xml:space="preserve"> suggesting that the transition to fatherhood may represent a risk factor for anxiety</w:t>
      </w:r>
      <w:r w:rsidR="007B5C67" w:rsidRPr="00603799">
        <w:rPr>
          <w:rFonts w:cs="Calibri"/>
        </w:rPr>
        <w:t xml:space="preserve"> </w:t>
      </w:r>
      <w:r w:rsidR="00500469" w:rsidRPr="00603799">
        <w:rPr>
          <w:rFonts w:cs="Calibri"/>
        </w:rPr>
        <w:fldChar w:fldCharType="begin"/>
      </w:r>
      <w:r w:rsidR="000B62C8" w:rsidRPr="00603799">
        <w:rPr>
          <w:rFonts w:cs="Calibri"/>
        </w:rPr>
        <w:instrText xml:space="preserve"> ADDIN EN.CITE &lt;EndNote&gt;&lt;Cite&gt;&lt;Author&gt;Leiferman&lt;/Author&gt;&lt;Year&gt;2021&lt;/Year&gt;&lt;RecNum&gt;185&lt;/RecNum&gt;&lt;DisplayText&gt;(Leiferman et al., 2021)&lt;/DisplayText&gt;&lt;record&gt;&lt;rec-number&gt;185&lt;/rec-number&gt;&lt;foreign-keys&gt;&lt;key app="EN" db-id="zavv0r0wqzatw8et5295wvzrrt9svfpp0955" timestamp="1737120969"&gt;185&lt;/key&gt;&lt;/foreign-keys&gt;&lt;ref-type name="Journal Article"&gt;17&lt;/ref-type&gt;&lt;contributors&gt;&lt;authors&gt;&lt;author&gt;Leiferman, Jenn A&lt;/author&gt;&lt;author&gt;Farewell, Charlotte V&lt;/author&gt;&lt;author&gt;Jewell, Jennifer&lt;/author&gt;&lt;author&gt;Lacy, Rachael&lt;/author&gt;&lt;author&gt;Walls, Jessica&lt;/author&gt;&lt;author&gt;Harnke, Benjamin&lt;/author&gt;&lt;author&gt;Paulson, James F&lt;/author&gt;&lt;/authors&gt;&lt;/contributors&gt;&lt;titles&gt;&lt;title&gt;Anxiety among fathers during the prenatal and postpartum period: a meta-analysis&lt;/title&gt;&lt;secondary-title&gt;Journal of Psychosomatic Obstetrics &amp;amp; Gynecology&lt;/secondary-title&gt;&lt;/titles&gt;&lt;periodical&gt;&lt;full-title&gt;Journal of Psychosomatic Obstetrics &amp;amp; Gynecology&lt;/full-title&gt;&lt;/periodical&gt;&lt;pages&gt;152-161&lt;/pages&gt;&lt;volume&gt;42&lt;/volume&gt;&lt;number&gt;2&lt;/number&gt;&lt;dates&gt;&lt;year&gt;2021&lt;/year&gt;&lt;/dates&gt;&lt;isbn&gt;0167-482X&lt;/isbn&gt;&lt;urls&gt;&lt;/urls&gt;&lt;/record&gt;&lt;/Cite&gt;&lt;/EndNote&gt;</w:instrText>
      </w:r>
      <w:r w:rsidR="00500469" w:rsidRPr="00603799">
        <w:rPr>
          <w:rFonts w:cs="Calibri"/>
        </w:rPr>
        <w:fldChar w:fldCharType="separate"/>
      </w:r>
      <w:r w:rsidR="00F74B5A" w:rsidRPr="00603799">
        <w:rPr>
          <w:rFonts w:cs="Calibri"/>
          <w:noProof/>
        </w:rPr>
        <w:t>(Leiferman et al., 2021)</w:t>
      </w:r>
      <w:r w:rsidR="00500469" w:rsidRPr="00603799">
        <w:rPr>
          <w:rFonts w:cs="Calibri"/>
        </w:rPr>
        <w:fldChar w:fldCharType="end"/>
      </w:r>
      <w:r w:rsidR="007B5C67" w:rsidRPr="00603799">
        <w:rPr>
          <w:rFonts w:cs="Calibri"/>
        </w:rPr>
        <w:t>.</w:t>
      </w:r>
      <w:r w:rsidR="00500469" w:rsidRPr="00603799">
        <w:rPr>
          <w:rFonts w:cs="Calibri"/>
        </w:rPr>
        <w:t xml:space="preserve"> </w:t>
      </w:r>
    </w:p>
    <w:p w14:paraId="0C31B5B7" w14:textId="72612381" w:rsidR="0008023E" w:rsidRPr="00603799" w:rsidRDefault="003164D7" w:rsidP="00E67FB7">
      <w:pPr>
        <w:rPr>
          <w:rFonts w:cs="Calibri"/>
        </w:rPr>
      </w:pPr>
      <w:r w:rsidRPr="00603799">
        <w:rPr>
          <w:rFonts w:cs="Calibri"/>
        </w:rPr>
        <w:t>Perinatally, mental health problem onset or exacerbation is</w:t>
      </w:r>
      <w:r w:rsidR="00500469" w:rsidRPr="00603799">
        <w:rPr>
          <w:rFonts w:cs="Calibri"/>
        </w:rPr>
        <w:t xml:space="preserve"> common in both </w:t>
      </w:r>
      <w:r w:rsidRPr="00603799">
        <w:rPr>
          <w:rFonts w:cs="Calibri"/>
        </w:rPr>
        <w:t>fathers and mothers</w:t>
      </w:r>
      <w:r w:rsidR="007B5C67" w:rsidRPr="00603799">
        <w:rPr>
          <w:rFonts w:cs="Calibri"/>
        </w:rPr>
        <w:t xml:space="preserve"> </w:t>
      </w:r>
      <w:r w:rsidR="00500469" w:rsidRPr="00603799">
        <w:rPr>
          <w:rFonts w:cs="Calibri"/>
        </w:rPr>
        <w:fldChar w:fldCharType="begin"/>
      </w:r>
      <w:r w:rsidR="000B62C8" w:rsidRPr="00603799">
        <w:rPr>
          <w:rFonts w:cs="Calibri"/>
        </w:rPr>
        <w:instrText xml:space="preserve"> ADDIN EN.CITE &lt;EndNote&gt;&lt;Cite&gt;&lt;Author&gt;Challacombe&lt;/Author&gt;&lt;Year&gt;2023&lt;/Year&gt;&lt;RecNum&gt;190&lt;/RecNum&gt;&lt;DisplayText&gt;(Challacombe et al., 2023)&lt;/DisplayText&gt;&lt;record&gt;&lt;rec-number&gt;190&lt;/rec-number&gt;&lt;foreign-keys&gt;&lt;key app="EN" db-id="zavv0r0wqzatw8et5295wvzrrt9svfpp0955" timestamp="1737120969"&gt;190&lt;/key&gt;&lt;/foreign-keys&gt;&lt;ref-type name="Journal Article"&gt;17&lt;/ref-type&gt;&lt;contributors&gt;&lt;authors&gt;&lt;author&gt;Challacombe, Fiona L&lt;/author&gt;&lt;author&gt;Pietikäinen, Johanna T&lt;/author&gt;&lt;author&gt;Kiviruusu, Olli&lt;/author&gt;&lt;author&gt;Saarenpää‐Heikkilä, Outi&lt;/author&gt;&lt;author&gt;Paunio, Tiina&lt;/author&gt;&lt;author&gt;Paavonen, E Juulia&lt;/author&gt;&lt;/authors&gt;&lt;/contributors&gt;&lt;titles&gt;&lt;title&gt;Paternal perinatal stress is associated with children&amp;apos;s emotional problems at 2 years&lt;/title&gt;&lt;secondary-title&gt;Journal of Child Psychology and Psychiatry&lt;/secondary-title&gt;&lt;/titles&gt;&lt;periodical&gt;&lt;full-title&gt;Journal of child psychology and psychiatry&lt;/full-title&gt;&lt;/periodical&gt;&lt;pages&gt;277-288&lt;/pages&gt;&lt;volume&gt;64&lt;/volume&gt;&lt;number&gt;2&lt;/number&gt;&lt;dates&gt;&lt;year&gt;2023&lt;/year&gt;&lt;/dates&gt;&lt;isbn&gt;0021-9630&lt;/isbn&gt;&lt;urls&gt;&lt;/urls&gt;&lt;/record&gt;&lt;/Cite&gt;&lt;/EndNote&gt;</w:instrText>
      </w:r>
      <w:r w:rsidR="00500469" w:rsidRPr="00603799">
        <w:rPr>
          <w:rFonts w:cs="Calibri"/>
        </w:rPr>
        <w:fldChar w:fldCharType="separate"/>
      </w:r>
      <w:r w:rsidR="00F74B5A" w:rsidRPr="00603799">
        <w:rPr>
          <w:rFonts w:cs="Calibri"/>
          <w:noProof/>
        </w:rPr>
        <w:t>(Challacombe et al., 2023)</w:t>
      </w:r>
      <w:r w:rsidR="00500469" w:rsidRPr="00603799">
        <w:rPr>
          <w:rFonts w:cs="Calibri"/>
        </w:rPr>
        <w:fldChar w:fldCharType="end"/>
      </w:r>
      <w:r w:rsidR="007B5C67" w:rsidRPr="00603799">
        <w:rPr>
          <w:rFonts w:cs="Calibri"/>
        </w:rPr>
        <w:t>.</w:t>
      </w:r>
      <w:r w:rsidR="004577F2" w:rsidRPr="00603799">
        <w:rPr>
          <w:rFonts w:cs="Calibri"/>
        </w:rPr>
        <w:t xml:space="preserve"> Furthermore, </w:t>
      </w:r>
      <w:r w:rsidR="001C5CB6" w:rsidRPr="00603799">
        <w:rPr>
          <w:rFonts w:cs="Calibri"/>
        </w:rPr>
        <w:t xml:space="preserve">maternal and paternal mental health are </w:t>
      </w:r>
      <w:r w:rsidR="00166522" w:rsidRPr="00603799">
        <w:rPr>
          <w:rFonts w:cs="Calibri"/>
        </w:rPr>
        <w:t>linked</w:t>
      </w:r>
      <w:r w:rsidR="00462246" w:rsidRPr="00603799">
        <w:rPr>
          <w:rFonts w:cs="Calibri"/>
        </w:rPr>
        <w:t>.</w:t>
      </w:r>
      <w:r w:rsidR="00832012" w:rsidRPr="00603799">
        <w:rPr>
          <w:rFonts w:cs="Calibri"/>
        </w:rPr>
        <w:t xml:space="preserve"> </w:t>
      </w:r>
      <w:r w:rsidR="00462246" w:rsidRPr="00603799">
        <w:rPr>
          <w:rFonts w:cs="Calibri"/>
        </w:rPr>
        <w:t>F</w:t>
      </w:r>
      <w:r w:rsidR="00832012" w:rsidRPr="00603799">
        <w:rPr>
          <w:rFonts w:cs="Calibri"/>
        </w:rPr>
        <w:t xml:space="preserve">or </w:t>
      </w:r>
      <w:r w:rsidRPr="00603799">
        <w:rPr>
          <w:rFonts w:cs="Calibri"/>
        </w:rPr>
        <w:t>example</w:t>
      </w:r>
      <w:r w:rsidR="00832012" w:rsidRPr="00603799">
        <w:rPr>
          <w:rFonts w:cs="Calibri"/>
        </w:rPr>
        <w:t>,</w:t>
      </w:r>
      <w:r w:rsidR="007E49B2" w:rsidRPr="00603799">
        <w:rPr>
          <w:rFonts w:cs="Calibri"/>
        </w:rPr>
        <w:t xml:space="preserve"> meta-analytic evidence shows that </w:t>
      </w:r>
      <w:r w:rsidR="00462246" w:rsidRPr="00603799">
        <w:rPr>
          <w:rFonts w:cs="Calibri"/>
        </w:rPr>
        <w:t>maternal depression increase</w:t>
      </w:r>
      <w:r w:rsidR="007E49B2" w:rsidRPr="00603799">
        <w:rPr>
          <w:rFonts w:cs="Calibri"/>
        </w:rPr>
        <w:t>s</w:t>
      </w:r>
      <w:r w:rsidR="00462246" w:rsidRPr="00603799">
        <w:rPr>
          <w:rFonts w:cs="Calibri"/>
        </w:rPr>
        <w:t xml:space="preserve"> the likelihood of paternal postnatal anxiety </w:t>
      </w:r>
      <w:r w:rsidR="00500469" w:rsidRPr="00603799">
        <w:rPr>
          <w:rFonts w:cs="Calibri"/>
        </w:rPr>
        <w:fldChar w:fldCharType="begin"/>
      </w:r>
      <w:r w:rsidR="000B62C8" w:rsidRPr="00603799">
        <w:rPr>
          <w:rFonts w:cs="Calibri"/>
        </w:rPr>
        <w:instrText xml:space="preserve"> ADDIN EN.CITE &lt;EndNote&gt;&lt;Cite&gt;&lt;Author&gt;Chhabra&lt;/Author&gt;&lt;Year&gt;2020&lt;/Year&gt;&lt;RecNum&gt;128&lt;/RecNum&gt;&lt;Prefix&gt;odds ratio [OR]=3.86`, 95%CI [2.54-5.89]`; &lt;/Prefix&gt;&lt;DisplayText&gt;(odds ratio [OR]=3.86, 95%CI [2.54-5.89]; Chhabra et al., 2020)&lt;/DisplayText&gt;&lt;record&gt;&lt;rec-number&gt;128&lt;/rec-number&gt;&lt;foreign-keys&gt;&lt;key app="EN" db-id="zavv0r0wqzatw8et5295wvzrrt9svfpp0955" timestamp="1737120968"&gt;128&lt;/key&gt;&lt;/foreign-keys&gt;&lt;ref-type name="Journal Article"&gt;17&lt;/ref-type&gt;&lt;contributors&gt;&lt;authors&gt;&lt;author&gt;Chhabra, Jasleen&lt;/author&gt;&lt;author&gt;McDermott, Brett&lt;/author&gt;&lt;author&gt;Li, Wendy&lt;/author&gt;&lt;/authors&gt;&lt;/contributors&gt;&lt;titles&gt;&lt;title&gt;Risk factors for paternal perinatal depression and anxiety: A systematic review and meta-analysis&lt;/title&gt;&lt;secondary-title&gt;Psychology of Men &amp;amp; Masculinities&lt;/secondary-title&gt;&lt;/titles&gt;&lt;periodical&gt;&lt;full-title&gt;Psychology of Men &amp;amp; Masculinities&lt;/full-title&gt;&lt;/periodical&gt;&lt;pages&gt;593&lt;/pages&gt;&lt;volume&gt;21&lt;/volume&gt;&lt;number&gt;4&lt;/number&gt;&lt;dates&gt;&lt;year&gt;2020&lt;/year&gt;&lt;/dates&gt;&lt;isbn&gt;1939-151X&lt;/isbn&gt;&lt;urls&gt;&lt;/urls&gt;&lt;/record&gt;&lt;/Cite&gt;&lt;/EndNote&gt;</w:instrText>
      </w:r>
      <w:r w:rsidR="00500469" w:rsidRPr="00603799">
        <w:rPr>
          <w:rFonts w:cs="Calibri"/>
        </w:rPr>
        <w:fldChar w:fldCharType="separate"/>
      </w:r>
      <w:r w:rsidR="000B62C8" w:rsidRPr="00603799">
        <w:rPr>
          <w:rFonts w:cs="Calibri"/>
          <w:noProof/>
        </w:rPr>
        <w:t>(odds ratio [OR]=3.86, 95%CI [2.54-5.89]; Chhabra et al., 2020)</w:t>
      </w:r>
      <w:r w:rsidR="00500469" w:rsidRPr="00603799">
        <w:rPr>
          <w:rFonts w:cs="Calibri"/>
        </w:rPr>
        <w:fldChar w:fldCharType="end"/>
      </w:r>
      <w:r w:rsidR="007B5C67" w:rsidRPr="00603799">
        <w:rPr>
          <w:rFonts w:cs="Calibri"/>
        </w:rPr>
        <w:t>.</w:t>
      </w:r>
      <w:r w:rsidR="00354A17" w:rsidRPr="00603799">
        <w:rPr>
          <w:rFonts w:cs="Calibri"/>
        </w:rPr>
        <w:t xml:space="preserve"> </w:t>
      </w:r>
    </w:p>
    <w:p w14:paraId="31AB3950" w14:textId="195A68EF" w:rsidR="00F3192B" w:rsidRPr="00603799" w:rsidRDefault="00521C3A" w:rsidP="00127ACC">
      <w:r w:rsidRPr="00603799">
        <w:rPr>
          <w:rFonts w:ascii="Calibri" w:hAnsi="Calibri" w:cs="Calibri"/>
        </w:rPr>
        <w:t xml:space="preserve">Children’s </w:t>
      </w:r>
      <w:r w:rsidR="009709F3" w:rsidRPr="00603799">
        <w:rPr>
          <w:rFonts w:ascii="Calibri" w:hAnsi="Calibri" w:cs="Calibri"/>
        </w:rPr>
        <w:t>mental health is affected by the</w:t>
      </w:r>
      <w:r w:rsidR="003164D7" w:rsidRPr="00603799">
        <w:rPr>
          <w:rFonts w:ascii="Calibri" w:hAnsi="Calibri" w:cs="Calibri"/>
        </w:rPr>
        <w:t>ir parents’</w:t>
      </w:r>
      <w:r w:rsidR="009709F3" w:rsidRPr="00603799">
        <w:rPr>
          <w:rFonts w:ascii="Calibri" w:hAnsi="Calibri" w:cs="Calibri"/>
        </w:rPr>
        <w:t xml:space="preserve"> mental health</w:t>
      </w:r>
      <w:r w:rsidR="007B5C67" w:rsidRPr="00603799">
        <w:rPr>
          <w:rFonts w:ascii="Calibri" w:hAnsi="Calibri" w:cs="Calibri"/>
        </w:rPr>
        <w:t xml:space="preserve"> </w:t>
      </w:r>
      <w:r w:rsidR="009709F3" w:rsidRPr="00603799">
        <w:rPr>
          <w:rFonts w:ascii="Calibri" w:hAnsi="Calibri" w:cs="Calibri"/>
        </w:rPr>
        <w:fldChar w:fldCharType="begin"/>
      </w:r>
      <w:r w:rsidR="000B62C8" w:rsidRPr="00603799">
        <w:rPr>
          <w:rFonts w:ascii="Calibri" w:hAnsi="Calibri" w:cs="Calibri"/>
        </w:rPr>
        <w:instrText xml:space="preserve"> ADDIN EN.CITE &lt;EndNote&gt;&lt;Cite&gt;&lt;Author&gt;Uher&lt;/Author&gt;&lt;Year&gt;2023&lt;/Year&gt;&lt;RecNum&gt;490&lt;/RecNum&gt;&lt;DisplayText&gt;(Uher et al., 2023)&lt;/DisplayText&gt;&lt;record&gt;&lt;rec-number&gt;490&lt;/rec-number&gt;&lt;foreign-keys&gt;&lt;key app="EN" db-id="zavv0r0wqzatw8et5295wvzrrt9svfpp0955" timestamp="1737120972"&gt;490&lt;/key&gt;&lt;/foreign-keys&gt;&lt;ref-type name="Journal Article"&gt;17&lt;/ref-type&gt;&lt;contributors&gt;&lt;authors&gt;&lt;author&gt;Uher, Rudolf&lt;/author&gt;&lt;author&gt;Pavlova, Barbara&lt;/author&gt;&lt;author&gt;Radua, Joaquim&lt;/author&gt;&lt;author&gt;Provenzani, Umberto&lt;/author&gt;&lt;author&gt;Najafi, Sara&lt;/author&gt;&lt;author&gt;Fortea, Lydia&lt;/author&gt;&lt;author&gt;Ortuño, Maria&lt;/author&gt;&lt;author&gt;Nazarova, Anna&lt;/author&gt;&lt;author&gt;Perroud, Nader&lt;/author&gt;&lt;author&gt;Palaniyappan, Lena&lt;/author&gt;&lt;/authors&gt;&lt;/contributors&gt;&lt;titles&gt;&lt;title&gt;Transdiagnostic risk of mental disorders in offspring of affected parents: a meta‐analysis of family high‐risk and registry studies&lt;/title&gt;&lt;secondary-title&gt;World Psychiatry&lt;/secondary-title&gt;&lt;/titles&gt;&lt;periodical&gt;&lt;full-title&gt;World Psychiatry&lt;/full-title&gt;&lt;/periodical&gt;&lt;pages&gt;433-448&lt;/pages&gt;&lt;volume&gt;22&lt;/volume&gt;&lt;number&gt;3&lt;/number&gt;&lt;dates&gt;&lt;year&gt;2023&lt;/year&gt;&lt;/dates&gt;&lt;isbn&gt;1723-8617&lt;/isbn&gt;&lt;urls&gt;&lt;/urls&gt;&lt;/record&gt;&lt;/Cite&gt;&lt;/EndNote&gt;</w:instrText>
      </w:r>
      <w:r w:rsidR="009709F3" w:rsidRPr="00603799">
        <w:rPr>
          <w:rFonts w:ascii="Calibri" w:hAnsi="Calibri" w:cs="Calibri"/>
        </w:rPr>
        <w:fldChar w:fldCharType="separate"/>
      </w:r>
      <w:r w:rsidR="00F74B5A" w:rsidRPr="00603799">
        <w:rPr>
          <w:rFonts w:ascii="Calibri" w:hAnsi="Calibri" w:cs="Calibri"/>
          <w:noProof/>
        </w:rPr>
        <w:t>(Uher et al., 2023)</w:t>
      </w:r>
      <w:r w:rsidR="009709F3" w:rsidRPr="00603799">
        <w:rPr>
          <w:rFonts w:ascii="Calibri" w:hAnsi="Calibri" w:cs="Calibri"/>
        </w:rPr>
        <w:fldChar w:fldCharType="end"/>
      </w:r>
      <w:r w:rsidR="007B5C67" w:rsidRPr="00603799">
        <w:rPr>
          <w:rFonts w:ascii="Calibri" w:hAnsi="Calibri" w:cs="Calibri"/>
        </w:rPr>
        <w:t>.</w:t>
      </w:r>
      <w:r w:rsidR="00DB6902" w:rsidRPr="00603799">
        <w:t xml:space="preserve"> </w:t>
      </w:r>
      <w:r w:rsidR="00127ACC" w:rsidRPr="00603799">
        <w:t xml:space="preserve">Particularly, a substantial body of evidence indicates that children whose parents have ADs, compared to children whose parents do not, have a significantly higher risk of mental health problems </w:t>
      </w:r>
      <w:r w:rsidR="00127ACC" w:rsidRPr="00603799">
        <w:fldChar w:fldCharType="begin">
          <w:fldData xml:space="preserve">PEVuZE5vdGU+PENpdGU+PEF1dGhvcj5MYXdyZW5jZTwvQXV0aG9yPjxZZWFyPjIwMTk8L1llYXI+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gyMy04NDA8L3BhZ2Vz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</w:fldData>
        </w:fldChar>
      </w:r>
      <w:r w:rsidR="00EA0BB4" w:rsidRPr="00603799">
        <w:instrText xml:space="preserve"> ADDIN EN.CITE </w:instrText>
      </w:r>
      <w:r w:rsidR="00EA0BB4" w:rsidRPr="00603799">
        <w:fldChar w:fldCharType="begin">
          <w:fldData xml:space="preserve">PEVuZE5vdGU+PENpdGU+PEF1dGhvcj5MYXdyZW5jZTwvQXV0aG9yPjxZZWFyPjIwMTk8L1llYXI+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gyMy04NDA8L3BhZ2Vz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</w:fldData>
        </w:fldChar>
      </w:r>
      <w:r w:rsidR="00EA0BB4" w:rsidRPr="00603799">
        <w:instrText xml:space="preserve"> ADDIN EN.CITE.DATA </w:instrText>
      </w:r>
      <w:r w:rsidR="00EA0BB4" w:rsidRPr="00603799">
        <w:fldChar w:fldCharType="end"/>
      </w:r>
      <w:r w:rsidR="00127ACC" w:rsidRPr="00603799">
        <w:fldChar w:fldCharType="separate"/>
      </w:r>
      <w:r w:rsidR="00EA0BB4" w:rsidRPr="00603799">
        <w:rPr>
          <w:noProof/>
        </w:rPr>
        <w:t>(Ahmadzadeh et al., 2021; Lawrence, Murayama, &amp; Creswell, 2019; Uher et al., 2023; Zecchinato et al., 2024)</w:t>
      </w:r>
      <w:r w:rsidR="00127ACC" w:rsidRPr="00603799">
        <w:fldChar w:fldCharType="end"/>
      </w:r>
      <w:r w:rsidR="00127ACC" w:rsidRPr="00603799">
        <w:t xml:space="preserve">. </w:t>
      </w:r>
      <w:r w:rsidR="00F14814" w:rsidRPr="00603799">
        <w:t xml:space="preserve">Developmental theories suggest that the rearing environment provided by parents pre- and postnatally, including parental traits and behaviours, and parenting styles, has a key impact on offspring emotional development and social competence, for instance via </w:t>
      </w:r>
      <w:r w:rsidR="00F14814" w:rsidRPr="00603799">
        <w:rPr>
          <w:i/>
          <w:iCs/>
        </w:rPr>
        <w:t>parental emotion socialisation</w:t>
      </w:r>
      <w:r w:rsidR="00F14814" w:rsidRPr="00603799">
        <w:t xml:space="preserve"> </w:t>
      </w:r>
      <w:r w:rsidR="00F14814" w:rsidRPr="00603799">
        <w:fldChar w:fldCharType="begin"/>
      </w:r>
      <w:r w:rsidR="000B62C8" w:rsidRPr="00603799">
        <w:instrText xml:space="preserve"> ADDIN EN.CITE &lt;EndNote&gt;&lt;Cite&gt;&lt;Author&gt;Eisenberg&lt;/Author&gt;&lt;Year&gt;2020&lt;/Year&gt;&lt;RecNum&gt;138&lt;/RecNum&gt;&lt;DisplayText&gt;(Eisenberg, 2020; Eisenberg et al., 1998)&lt;/DisplayText&gt;&lt;record&gt;&lt;rec-number&gt;138&lt;/rec-number&gt;&lt;foreign-keys&gt;&lt;key app="EN" db-id="zavv0r0wqzatw8et5295wvzrrt9svfpp0955" timestamp="1737120968"&gt;138&lt;/key&gt;&lt;/foreign-keys&gt;&lt;ref-type name="Journal Article"&gt;17&lt;/ref-type&gt;&lt;contributors&gt;&lt;authors&gt;&lt;author&gt;Eisenberg, Nancy&lt;/author&gt;&lt;/authors&gt;&lt;/contributors&gt;&lt;titles&gt;&lt;title&gt;Findings, issues, and new directions for research on emotion socialization&lt;/title&gt;&lt;secondary-title&gt;Developmental psychology&lt;/secondary-title&gt;&lt;/titles&gt;&lt;periodical&gt;&lt;full-title&gt;Developmental psychology&lt;/full-title&gt;&lt;/periodical&gt;&lt;pages&gt;664&lt;/pages&gt;&lt;volume&gt;56&lt;/volume&gt;&lt;number&gt;3&lt;/number&gt;&lt;dates&gt;&lt;year&gt;2020&lt;/year&gt;&lt;/dates&gt;&lt;isbn&gt;1433893487&lt;/isbn&gt;&lt;urls&gt;&lt;/urls&gt;&lt;/record&gt;&lt;/Cite&gt;&lt;Cite&gt;&lt;Author&gt;Eisenberg&lt;/Author&gt;&lt;Year&gt;1998&lt;/Year&gt;&lt;RecNum&gt;139&lt;/RecNum&gt;&lt;record&gt;&lt;rec-number&gt;139&lt;/rec-number&gt;&lt;foreign-keys&gt;&lt;key app="EN" db-id="zavv0r0wqzatw8et5295wvzrrt9svfpp0955" timestamp="1737120968"&gt;139&lt;/key&gt;&lt;/foreign-keys&gt;&lt;ref-type name="Journal Article"&gt;17&lt;/ref-type&gt;&lt;contributors&gt;&lt;authors&gt;&lt;author&gt;Eisenberg, Nancy&lt;/author&gt;&lt;author&gt;Cumberland, Amanda&lt;/author&gt;&lt;author&gt;Spinrad, Tracy L&lt;/author&gt;&lt;/authors&gt;&lt;/contributors&gt;&lt;titles&gt;&lt;title&gt;Parental socialization of emotion&lt;/title&gt;&lt;secondary-title&gt;Psychological inquiry&lt;/secondary-title&gt;&lt;/titles&gt;&lt;periodical&gt;&lt;full-title&gt;Psychological inquiry&lt;/full-title&gt;&lt;/periodical&gt;&lt;pages&gt;241-273&lt;/pages&gt;&lt;volume&gt;9&lt;/volume&gt;&lt;number&gt;4&lt;/number&gt;&lt;dates&gt;&lt;year&gt;1998&lt;/year&gt;&lt;/dates&gt;&lt;isbn&gt;1047-840X&lt;/isbn&gt;&lt;urls&gt;&lt;/urls&gt;&lt;/record&gt;&lt;/Cite&gt;&lt;/EndNote&gt;</w:instrText>
      </w:r>
      <w:r w:rsidR="00F14814" w:rsidRPr="00603799">
        <w:fldChar w:fldCharType="separate"/>
      </w:r>
      <w:r w:rsidR="000B62C8" w:rsidRPr="00603799">
        <w:rPr>
          <w:noProof/>
        </w:rPr>
        <w:t>(Eisenberg, 2020; Eisenberg et al., 1998)</w:t>
      </w:r>
      <w:r w:rsidR="00F14814" w:rsidRPr="00603799">
        <w:fldChar w:fldCharType="end"/>
      </w:r>
      <w:r w:rsidR="00F14814" w:rsidRPr="00603799">
        <w:t xml:space="preserve"> and </w:t>
      </w:r>
      <w:r w:rsidR="00F14814" w:rsidRPr="00603799">
        <w:rPr>
          <w:i/>
          <w:iCs/>
        </w:rPr>
        <w:t>social learning</w:t>
      </w:r>
      <w:r w:rsidR="00F14814" w:rsidRPr="00603799">
        <w:t xml:space="preserve"> processes </w:t>
      </w:r>
      <w:r w:rsidR="00F14814" w:rsidRPr="00603799">
        <w:fldChar w:fldCharType="begin">
          <w:fldData xml:space="preserve">PEVuZE5vdGU+PENpdGU+PEF1dGhvcj5HcnVzZWM8L0F1dGhvcj48WWVhcj4xOTk0PC9ZZWFyPjxS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</w:fldData>
        </w:fldChar>
      </w:r>
      <w:r w:rsidR="000B62C8" w:rsidRPr="00603799">
        <w:instrText xml:space="preserve"> ADDIN EN.CITE </w:instrText>
      </w:r>
      <w:r w:rsidR="000B62C8" w:rsidRPr="00603799">
        <w:fldChar w:fldCharType="begin">
          <w:fldData xml:space="preserve">PEVuZE5vdGU+PENpdGU+PEF1dGhvcj5HcnVzZWM8L0F1dGhvcj48WWVhcj4xOTk0PC9ZZWFyPjxS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</w:fldData>
        </w:fldChar>
      </w:r>
      <w:r w:rsidR="000B62C8" w:rsidRPr="00603799">
        <w:instrText xml:space="preserve"> ADDIN EN.CITE.DATA </w:instrText>
      </w:r>
      <w:r w:rsidR="000B62C8" w:rsidRPr="00603799">
        <w:fldChar w:fldCharType="end"/>
      </w:r>
      <w:r w:rsidR="00F14814" w:rsidRPr="00603799">
        <w:fldChar w:fldCharType="separate"/>
      </w:r>
      <w:r w:rsidR="00F14814" w:rsidRPr="00603799">
        <w:rPr>
          <w:noProof/>
        </w:rPr>
        <w:t>(Bandura &amp; Walters, 1977; Grusec, 1994; Olsson &amp; Phelps, 2007; Patterson, 2002)</w:t>
      </w:r>
      <w:r w:rsidR="00F14814" w:rsidRPr="00603799">
        <w:fldChar w:fldCharType="end"/>
      </w:r>
      <w:r w:rsidR="00F14814" w:rsidRPr="00603799">
        <w:t xml:space="preserve">. According to these models, the ways in which parents respond to their children’s emotional expressions, the extent and type of emotional expressions by parents, and the frequency </w:t>
      </w:r>
      <w:r w:rsidR="003A03A8" w:rsidRPr="00603799">
        <w:t>with</w:t>
      </w:r>
      <w:r w:rsidR="00F14814" w:rsidRPr="00603799">
        <w:t xml:space="preserve"> which parents engage in (</w:t>
      </w:r>
      <w:proofErr w:type="spellStart"/>
      <w:r w:rsidR="00F14814" w:rsidRPr="00603799">
        <w:t>dys</w:t>
      </w:r>
      <w:proofErr w:type="spellEnd"/>
      <w:r w:rsidR="00F14814" w:rsidRPr="00603799">
        <w:t xml:space="preserve">)functional discussions and communications about emotions serve as a model for </w:t>
      </w:r>
      <w:r w:rsidR="00F14814" w:rsidRPr="00603799">
        <w:lastRenderedPageBreak/>
        <w:t xml:space="preserve">children, shaping their understanding, regulation, and expression of emotions, as well as their social behaviours and the cognitive-affective representations of the self and others </w:t>
      </w:r>
      <w:r w:rsidR="00F14814" w:rsidRPr="00603799">
        <w:fldChar w:fldCharType="begin">
          <w:fldData xml:space="preserve">PEVuZE5vdGU+PENpdGU+PEF1dGhvcj5HcnVzZWM8L0F1dGhvcj48WWVhcj4xOTk0PC9ZZWFyPjxS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</w:fldData>
        </w:fldChar>
      </w:r>
      <w:r w:rsidR="000B62C8" w:rsidRPr="00603799">
        <w:instrText xml:space="preserve"> ADDIN EN.CITE </w:instrText>
      </w:r>
      <w:r w:rsidR="000B62C8" w:rsidRPr="00603799">
        <w:fldChar w:fldCharType="begin">
          <w:fldData xml:space="preserve">PEVuZE5vdGU+PENpdGU+PEF1dGhvcj5HcnVzZWM8L0F1dGhvcj48WWVhcj4xOTk0PC9ZZWFyPjxS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</w:fldData>
        </w:fldChar>
      </w:r>
      <w:r w:rsidR="000B62C8" w:rsidRPr="00603799">
        <w:instrText xml:space="preserve"> ADDIN EN.CITE.DATA </w:instrText>
      </w:r>
      <w:r w:rsidR="000B62C8" w:rsidRPr="00603799">
        <w:fldChar w:fldCharType="end"/>
      </w:r>
      <w:r w:rsidR="00F14814" w:rsidRPr="00603799">
        <w:fldChar w:fldCharType="separate"/>
      </w:r>
      <w:r w:rsidR="00F14814" w:rsidRPr="00603799">
        <w:rPr>
          <w:noProof/>
        </w:rPr>
        <w:t>(Eisenberg, 2020; Eisenberg et al., 1998; Grusec, 1994)</w:t>
      </w:r>
      <w:r w:rsidR="00F14814" w:rsidRPr="00603799">
        <w:fldChar w:fldCharType="end"/>
      </w:r>
      <w:r w:rsidR="00F14814" w:rsidRPr="00603799">
        <w:t>.</w:t>
      </w:r>
      <w:r w:rsidR="00312C59" w:rsidRPr="00603799">
        <w:t xml:space="preserve"> Moreover, as a child shares 50% of their genes with each biological parent and considering that many traits, including mental health issues, are heritable, any parent-offspring association could be, at least partly, due to shared genes, reflecting a genetic transmission pathway </w:t>
      </w:r>
      <w:r w:rsidR="00312C59" w:rsidRPr="00603799">
        <w:fldChar w:fldCharType="begin"/>
      </w:r>
      <w:r w:rsidR="000B62C8" w:rsidRPr="00603799">
        <w:instrText xml:space="preserve"> ADDIN EN.CITE &lt;EndNote&gt;&lt;Cite&gt;&lt;Author&gt;Jami&lt;/Author&gt;&lt;Year&gt;2021&lt;/Year&gt;&lt;RecNum&gt;101&lt;/RecNum&gt;&lt;DisplayText&gt;(Jami et al., 2021)&lt;/DisplayText&gt;&lt;record&gt;&lt;rec-number&gt;101&lt;/rec-number&gt;&lt;foreign-keys&gt;&lt;key app="EN" db-id="zavv0r0wqzatw8et5295wvzrrt9svfpp0955" timestamp="1737120968"&gt;101&lt;/key&gt;&lt;/foreign-keys&gt;&lt;ref-type name="Journal Article"&gt;17&lt;/ref-type&gt;&lt;contributors&gt;&lt;authors&gt;&lt;author&gt;Jami, Eshim S&lt;/author&gt;&lt;author&gt;Hammerschlag, Anke R&lt;/author&gt;&lt;author&gt;Bartels, Meike&lt;/author&gt;&lt;author&gt;Middeldorp, Christel M&lt;/author&gt;&lt;/authors&gt;&lt;/contributors&gt;&lt;titles&gt;&lt;title&gt;Parental characteristics and offspring mental health and related outcomes: A systematic review of genetically informative literature&lt;/title&gt;&lt;secondary-title&gt;Translational Psychiatry&lt;/secondary-title&gt;&lt;/titles&gt;&lt;periodical&gt;&lt;full-title&gt;Translational Psychiatry&lt;/full-title&gt;&lt;/periodical&gt;&lt;pages&gt;197&lt;/pages&gt;&lt;volume&gt;11&lt;/volume&gt;&lt;number&gt;1&lt;/number&gt;&lt;dates&gt;&lt;year&gt;2021&lt;/year&gt;&lt;/dates&gt;&lt;isbn&gt;2158-3188&lt;/isbn&gt;&lt;urls&gt;&lt;/urls&gt;&lt;/record&gt;&lt;/Cite&gt;&lt;/EndNote&gt;</w:instrText>
      </w:r>
      <w:r w:rsidR="00312C59" w:rsidRPr="00603799">
        <w:fldChar w:fldCharType="separate"/>
      </w:r>
      <w:r w:rsidR="000B62C8" w:rsidRPr="00603799">
        <w:rPr>
          <w:noProof/>
        </w:rPr>
        <w:t>(Jami et al., 2021)</w:t>
      </w:r>
      <w:r w:rsidR="00312C59" w:rsidRPr="00603799">
        <w:fldChar w:fldCharType="end"/>
      </w:r>
      <w:r w:rsidR="00312C59" w:rsidRPr="00603799">
        <w:t>.</w:t>
      </w:r>
      <w:r w:rsidR="003429DD" w:rsidRPr="00603799">
        <w:t xml:space="preserve"> Crucially, conceptual models of intergenerational transmission of mental illness recognise the complex interplay between experientially and genetically mediated risk transmission as biological parents provide both - they pass on their genes and create the rearing environments for their children </w:t>
      </w:r>
      <w:r w:rsidR="003429DD" w:rsidRPr="00603799">
        <w:rPr>
          <w:rFonts w:ascii="Calibri" w:hAnsi="Calibri" w:cs="Calibri"/>
        </w:rPr>
        <w:fldChar w:fldCharType="begin"/>
      </w:r>
      <w:r w:rsidR="000B62C8" w:rsidRPr="00603799">
        <w:rPr>
          <w:rFonts w:ascii="Calibri" w:hAnsi="Calibri" w:cs="Calibri"/>
        </w:rPr>
        <w:instrText xml:space="preserve"> ADDIN EN.CITE &lt;EndNote&gt;&lt;Cite&gt;&lt;Author&gt;Jami&lt;/Author&gt;&lt;Year&gt;2021&lt;/Year&gt;&lt;RecNum&gt;101&lt;/RecNum&gt;&lt;Prefix&gt;e.g.`, &lt;/Prefix&gt;&lt;DisplayText&gt;(e.g., Jami et al., 2021; Rutter et al., 2006)&lt;/DisplayText&gt;&lt;record&gt;&lt;rec-number&gt;101&lt;/rec-number&gt;&lt;foreign-keys&gt;&lt;key app="EN" db-id="zavv0r0wqzatw8et5295wvzrrt9svfpp0955" timestamp="1737120968"&gt;101&lt;/key&gt;&lt;/foreign-keys&gt;&lt;ref-type name="Journal Article"&gt;17&lt;/ref-type&gt;&lt;contributors&gt;&lt;authors&gt;&lt;author&gt;Jami, Eshim S&lt;/author&gt;&lt;author&gt;Hammerschlag, Anke R&lt;/author&gt;&lt;author&gt;Bartels, Meike&lt;/author&gt;&lt;author&gt;Middeldorp, Christel M&lt;/author&gt;&lt;/authors&gt;&lt;/contributors&gt;&lt;titles&gt;&lt;title&gt;Parental characteristics and offspring mental health and related outcomes: A systematic review of genetically informative literature&lt;/title&gt;&lt;secondary-title&gt;Translational Psychiatry&lt;/secondary-title&gt;&lt;/titles&gt;&lt;periodical&gt;&lt;full-title&gt;Translational Psychiatry&lt;/full-title&gt;&lt;/periodical&gt;&lt;pages&gt;197&lt;/pages&gt;&lt;volume&gt;11&lt;/volume&gt;&lt;number&gt;1&lt;/number&gt;&lt;dates&gt;&lt;year&gt;2021&lt;/year&gt;&lt;/dates&gt;&lt;isbn&gt;2158-3188&lt;/isbn&gt;&lt;urls&gt;&lt;/urls&gt;&lt;/record&gt;&lt;/Cite&gt;&lt;Cite&gt;&lt;Author&gt;Rutter&lt;/Author&gt;&lt;Year&gt;2006&lt;/Year&gt;&lt;RecNum&gt;133&lt;/RecNum&gt;&lt;record&gt;&lt;rec-number&gt;133&lt;/rec-number&gt;&lt;foreign-keys&gt;&lt;key app="EN" db-id="zavv0r0wqzatw8et5295wvzrrt9svfpp0955" timestamp="1737120968"&gt;133&lt;/key&gt;&lt;/foreign-keys&gt;&lt;ref-type name="Journal Article"&gt;17&lt;/ref-type&gt;&lt;contributors&gt;&lt;authors&gt;&lt;author&gt;Rutter, Michael&lt;/author&gt;&lt;author&gt;Moffitt, Terrie E&lt;/author&gt;&lt;author&gt;Caspi, Avshalom&lt;/author&gt;&lt;/authors&gt;&lt;/contributors&gt;&lt;titles&gt;&lt;title&gt;Gene–environment interplay and psychopathology: Multiple varieties but real effects&lt;/title&gt;&lt;secondary-title&gt;Journal of child Psychology and Psychiatry&lt;/secondary-title&gt;&lt;/titles&gt;&lt;periodical&gt;&lt;full-title&gt;Journal of child psychology and psychiatry&lt;/full-title&gt;&lt;/periodical&gt;&lt;pages&gt;226-261&lt;/pages&gt;&lt;volume&gt;47&lt;/volume&gt;&lt;number&gt;3‐4&lt;/number&gt;&lt;dates&gt;&lt;year&gt;2006&lt;/year&gt;&lt;/dates&gt;&lt;isbn&gt;0021-9630&lt;/isbn&gt;&lt;urls&gt;&lt;/urls&gt;&lt;/record&gt;&lt;/Cite&gt;&lt;/EndNote&gt;</w:instrText>
      </w:r>
      <w:r w:rsidR="003429DD" w:rsidRPr="00603799">
        <w:rPr>
          <w:rFonts w:ascii="Calibri" w:hAnsi="Calibri" w:cs="Calibri"/>
        </w:rPr>
        <w:fldChar w:fldCharType="separate"/>
      </w:r>
      <w:r w:rsidR="000B62C8" w:rsidRPr="00603799">
        <w:rPr>
          <w:rFonts w:ascii="Calibri" w:hAnsi="Calibri" w:cs="Calibri"/>
          <w:noProof/>
        </w:rPr>
        <w:t>(e.g., Jami et al., 2021; Rutter et al., 2006)</w:t>
      </w:r>
      <w:r w:rsidR="003429DD" w:rsidRPr="00603799">
        <w:rPr>
          <w:rFonts w:ascii="Calibri" w:hAnsi="Calibri" w:cs="Calibri"/>
        </w:rPr>
        <w:fldChar w:fldCharType="end"/>
      </w:r>
      <w:r w:rsidR="003429DD" w:rsidRPr="00603799">
        <w:t>.</w:t>
      </w:r>
    </w:p>
    <w:p w14:paraId="3F0B3110" w14:textId="7E53A712" w:rsidR="00116CA6" w:rsidRPr="00603799" w:rsidRDefault="00EA359A" w:rsidP="002503AC">
      <w:r w:rsidRPr="00603799">
        <w:t xml:space="preserve">Father-specific contributions to children's mental health difficulties have been under-investigated, especially compared to maternal-specific contributions </w:t>
      </w:r>
      <w:r w:rsidRPr="00603799">
        <w:fldChar w:fldCharType="begin"/>
      </w:r>
      <w:r w:rsidR="000B62C8" w:rsidRPr="00603799">
        <w:instrText xml:space="preserve"> ADDIN EN.CITE &lt;EndNote&gt;&lt;Cite&gt;&lt;Author&gt;Bögels&lt;/Author&gt;&lt;Year&gt;2008&lt;/Year&gt;&lt;RecNum&gt;231&lt;/RecNum&gt;&lt;DisplayText&gt;(Bögels &amp;amp; Phares, 2008)&lt;/DisplayText&gt;&lt;record&gt;&lt;rec-number&gt;231&lt;/rec-number&gt;&lt;foreign-keys&gt;&lt;key app="EN" db-id="zavv0r0wqzatw8et5295wvzrrt9svfpp0955" timestamp="1737120969"&gt;231&lt;/key&gt;&lt;/foreign-keys&gt;&lt;ref-type name="Journal Article"&gt;17&lt;/ref-type&gt;&lt;contributors&gt;&lt;authors&gt;&lt;author&gt;Bögels, S.&lt;/author&gt;&lt;author&gt;Phares, V.&lt;/author&gt;&lt;/authors&gt;&lt;/contributors&gt;&lt;auth-address&gt;University of Amsterdam, Department of Education, 1090 GE Amsterdam, The Netherlands. s.m.bogels@uva.nl&lt;/auth-address&gt;&lt;titles&gt;&lt;title&gt;Fathers&amp;apos; role in the etiology, prevention and treatment of child anxiety: a review and new model&lt;/title&gt;&lt;secondary-title&gt;Clin Psychol Rev&lt;/secondary-title&gt;&lt;/titles&gt;&lt;periodical&gt;&lt;full-title&gt;Clin Psychol Rev&lt;/full-title&gt;&lt;/periodical&gt;&lt;pages&gt;539-58&lt;/pages&gt;&lt;volume&gt;28&lt;/volume&gt;&lt;number&gt;4&lt;/number&gt;&lt;edition&gt;20070727&lt;/edition&gt;&lt;keywords&gt;&lt;keyword&gt;Adult&lt;/keyword&gt;&lt;keyword&gt;Anxiety Disorders/*etiology/prevention &amp;amp; control/*therapy&lt;/keyword&gt;&lt;keyword&gt;Child&lt;/keyword&gt;&lt;keyword&gt;Cross-Sectional Studies&lt;/keyword&gt;&lt;keyword&gt;*Father-Child Relations&lt;/keyword&gt;&lt;keyword&gt;*Fathers&lt;/keyword&gt;&lt;keyword&gt;Humans&lt;/keyword&gt;&lt;keyword&gt;Object Attachment&lt;/keyword&gt;&lt;keyword&gt;Paternal Behavior&lt;/keyword&gt;&lt;keyword&gt;*Role&lt;/keyword&gt;&lt;/keywords&gt;&lt;dates&gt;&lt;year&gt;2008&lt;/year&gt;&lt;pub-dates&gt;&lt;date&gt;Apr&lt;/date&gt;&lt;/pub-dates&gt;&lt;/dates&gt;&lt;isbn&gt;0272-7358 (Print)&amp;#xD;0272-7358 (Linking)&lt;/isbn&gt;&lt;accession-num&gt;17854963&lt;/accession-num&gt;&lt;urls&gt;&lt;related-urls&gt;&lt;url&gt;https://www.ncbi.nlm.nih.gov/pubmed/17854963&lt;/url&gt;&lt;/related-urls&gt;&lt;/urls&gt;&lt;electronic-resource-num&gt;10.1016/j.cpr.2007.07.011&lt;/electronic-resource-num&gt;&lt;/record&gt;&lt;/Cite&gt;&lt;/EndNote&gt;</w:instrText>
      </w:r>
      <w:r w:rsidRPr="00603799">
        <w:fldChar w:fldCharType="separate"/>
      </w:r>
      <w:r w:rsidRPr="00603799">
        <w:rPr>
          <w:noProof/>
        </w:rPr>
        <w:t>(Bögels &amp; Phares, 2008)</w:t>
      </w:r>
      <w:r w:rsidRPr="00603799">
        <w:fldChar w:fldCharType="end"/>
      </w:r>
      <w:r w:rsidRPr="00603799">
        <w:t xml:space="preserve">. Further, the risk posed by paternal anxiety, particularly perinatally, for offspring mental health difficulties is unclear </w:t>
      </w:r>
      <w:r w:rsidRPr="00603799">
        <w:fldChar w:fldCharType="begin">
          <w:fldData xml:space="preserve">PEVuZE5vdGU+PENpdGU+PEF1dGhvcj5Cw7ZnZWxzPC9BdXRob3I+PFllYXI+MjAwODwvWWVhcj48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</w:fldData>
        </w:fldChar>
      </w:r>
      <w:r w:rsidR="000B62C8" w:rsidRPr="00603799">
        <w:instrText xml:space="preserve"> ADDIN EN.CITE </w:instrText>
      </w:r>
      <w:r w:rsidR="000B62C8" w:rsidRPr="00603799">
        <w:fldChar w:fldCharType="begin">
          <w:fldData xml:space="preserve">PEVuZE5vdGU+PENpdGU+PEF1dGhvcj5Cw7ZnZWxzPC9BdXRob3I+PFllYXI+MjAwODwvWWVhcj48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</w:fldData>
        </w:fldChar>
      </w:r>
      <w:r w:rsidR="000B62C8" w:rsidRPr="00603799">
        <w:instrText xml:space="preserve"> ADDIN EN.CITE.DATA </w:instrText>
      </w:r>
      <w:r w:rsidR="000B62C8" w:rsidRPr="00603799">
        <w:fldChar w:fldCharType="end"/>
      </w:r>
      <w:r w:rsidRPr="00603799">
        <w:fldChar w:fldCharType="separate"/>
      </w:r>
      <w:r w:rsidRPr="00603799">
        <w:rPr>
          <w:noProof/>
        </w:rPr>
        <w:t>(Bögels &amp; Phares, 2008; Zecchinato et al., 2024)</w:t>
      </w:r>
      <w:r w:rsidRPr="00603799">
        <w:fldChar w:fldCharType="end"/>
      </w:r>
      <w:r w:rsidRPr="00603799">
        <w:t xml:space="preserve">. However, a growing body of research supports the </w:t>
      </w:r>
      <w:r w:rsidRPr="00603799">
        <w:rPr>
          <w:rFonts w:cs="Calibri"/>
        </w:rPr>
        <w:t xml:space="preserve">crucial importance of shedding light on the role of fathers in their children’s development </w:t>
      </w:r>
      <w:r w:rsidRPr="00603799">
        <w:rPr>
          <w:rFonts w:cs="Calibri"/>
        </w:rPr>
        <w:fldChar w:fldCharType="begin">
          <w:fldData xml:space="preserve">PEVuZE5vdGU+PENpdGU+PEF1dGhvcj5Td2VlbmV5PC9BdXRob3I+PFllYXI+MjAxNjwvWWVhcj48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</w:fldData>
        </w:fldChar>
      </w:r>
      <w:r w:rsidR="000B62C8" w:rsidRPr="00603799">
        <w:rPr>
          <w:rFonts w:cs="Calibri"/>
        </w:rPr>
        <w:instrText xml:space="preserve"> ADDIN EN.CITE </w:instrText>
      </w:r>
      <w:r w:rsidR="000B62C8" w:rsidRPr="00603799">
        <w:rPr>
          <w:rFonts w:cs="Calibri"/>
        </w:rPr>
        <w:fldChar w:fldCharType="begin">
          <w:fldData xml:space="preserve">PEVuZE5vdGU+PENpdGU+PEF1dGhvcj5Td2VlbmV5PC9BdXRob3I+PFllYXI+MjAxNjwvWWVhcj48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</w:fldData>
        </w:fldChar>
      </w:r>
      <w:r w:rsidR="000B62C8" w:rsidRPr="00603799">
        <w:rPr>
          <w:rFonts w:cs="Calibri"/>
        </w:rPr>
        <w:instrText xml:space="preserve"> ADDIN EN.CITE.DATA </w:instrText>
      </w:r>
      <w:r w:rsidR="000B62C8" w:rsidRPr="00603799">
        <w:rPr>
          <w:rFonts w:cs="Calibri"/>
        </w:rPr>
      </w:r>
      <w:r w:rsidR="000B62C8" w:rsidRPr="00603799">
        <w:rPr>
          <w:rFonts w:cs="Calibri"/>
        </w:rPr>
        <w:fldChar w:fldCharType="end"/>
      </w:r>
      <w:r w:rsidRPr="00603799">
        <w:rPr>
          <w:rFonts w:cs="Calibri"/>
        </w:rPr>
      </w:r>
      <w:r w:rsidRPr="00603799">
        <w:rPr>
          <w:rFonts w:cs="Calibri"/>
        </w:rPr>
        <w:fldChar w:fldCharType="separate"/>
      </w:r>
      <w:r w:rsidR="000B62C8" w:rsidRPr="00603799">
        <w:rPr>
          <w:rFonts w:cs="Calibri"/>
          <w:noProof/>
        </w:rPr>
        <w:t>(Connell &amp; Goodman, 2002; Sweeney &amp; MacBeth, 2016; Trepiak et al., 2022; Zecchinato et al., 2024)</w:t>
      </w:r>
      <w:r w:rsidRPr="00603799">
        <w:rPr>
          <w:rFonts w:cs="Calibri"/>
        </w:rPr>
        <w:fldChar w:fldCharType="end"/>
      </w:r>
      <w:r w:rsidRPr="00603799">
        <w:t xml:space="preserve">. In a recent meta-analysis examining the associations between fathers’ anxiety and offspring adverse outcomes, </w:t>
      </w:r>
      <w:r w:rsidRPr="00603799">
        <w:fldChar w:fldCharType="begin"/>
      </w:r>
      <w:r w:rsidR="000B62C8" w:rsidRPr="00603799">
        <w:instrText xml:space="preserve"> ADDIN EN.CITE &lt;EndNote&gt;&lt;Cite AuthorYear="1"&gt;&lt;Author&gt;Zecchinato&lt;/Author&gt;&lt;Year&gt;2024&lt;/Year&gt;&lt;RecNum&gt;491&lt;/RecNum&gt;&lt;DisplayText&gt;Zecchinato et al. (2024)&lt;/DisplayText&gt;&lt;record&gt;&lt;rec-number&gt;491&lt;/rec-number&gt;&lt;foreign-keys&gt;&lt;key app="EN" db-id="zavv0r0wqzatw8et5295wvzrrt9svfpp0955" timestamp="1737120972"&gt;491&lt;/key&gt;&lt;/foreign-keys&gt;&lt;ref-type name="Journal Article"&gt;17&lt;/ref-type&gt;&lt;contributors&gt;&lt;authors&gt;&lt;author&gt;Zecchinato, Francesca&lt;/author&gt;&lt;author&gt;Ahmadzadeh, Yasmin I&lt;/author&gt;&lt;author&gt;Kreppner, Jana M&lt;/author&gt;&lt;author&gt;Lawrence, Peter J&lt;/author&gt;&lt;/authors&gt;&lt;/contributors&gt;&lt;titles&gt;&lt;title&gt;A Systematic Review and Meta-Analysis: Paternal Anxiety and the Emotional and Behavioral Outcomes in Their Offspring&lt;/title&gt;&lt;secondary-title&gt;Journal of the American Academy of Child &amp;amp; Adolescent Psychiatry&lt;/secondary-title&gt;&lt;/titles&gt;&lt;periodical&gt;&lt;full-title&gt;Journal of the American Academy of Child &amp;amp; Adolescent Psychiatry&lt;/full-title&gt;&lt;/periodical&gt;&lt;dates&gt;&lt;year&gt;2024&lt;/year&gt;&lt;/dates&gt;&lt;isbn&gt;0890-8567&lt;/isbn&gt;&lt;urls&gt;&lt;/urls&gt;&lt;electronic-resource-num&gt;https://doi.org/10.1016/j.jaac.2024.04.005&lt;/electronic-resource-num&gt;&lt;/record&gt;&lt;/Cite&gt;&lt;/EndNote&gt;</w:instrText>
      </w:r>
      <w:r w:rsidRPr="00603799">
        <w:fldChar w:fldCharType="separate"/>
      </w:r>
      <w:r w:rsidRPr="00603799">
        <w:rPr>
          <w:noProof/>
        </w:rPr>
        <w:t>Zecchinato et al. (2024)</w:t>
      </w:r>
      <w:r w:rsidRPr="00603799">
        <w:fldChar w:fldCharType="end"/>
      </w:r>
      <w:r w:rsidRPr="00603799">
        <w:t xml:space="preserve"> found significant, positive associations between paternal anxiety and offspring emotional and behavioural problems overall (r=</w:t>
      </w:r>
      <w:r w:rsidRPr="00603799">
        <w:rPr>
          <w:rFonts w:cs="Calibri"/>
        </w:rPr>
        <w:t>.</w:t>
      </w:r>
      <w:r w:rsidRPr="00603799">
        <w:t>16, 95%CI[</w:t>
      </w:r>
      <w:r w:rsidRPr="00603799">
        <w:rPr>
          <w:rFonts w:cs="Calibri"/>
        </w:rPr>
        <w:t>.</w:t>
      </w:r>
      <w:r w:rsidRPr="00603799">
        <w:t>13,</w:t>
      </w:r>
      <w:r w:rsidRPr="00603799">
        <w:rPr>
          <w:rFonts w:cs="Calibri"/>
        </w:rPr>
        <w:t xml:space="preserve"> .</w:t>
      </w:r>
      <w:r w:rsidRPr="00603799">
        <w:t>19], N=54,998), as well as behavioural (r=</w:t>
      </w:r>
      <w:r w:rsidRPr="00603799">
        <w:rPr>
          <w:rFonts w:cs="Calibri"/>
        </w:rPr>
        <w:t>.</w:t>
      </w:r>
      <w:r w:rsidRPr="00603799">
        <w:t>19, 95%CI[</w:t>
      </w:r>
      <w:r w:rsidRPr="00603799">
        <w:rPr>
          <w:rFonts w:cs="Calibri"/>
        </w:rPr>
        <w:t>.</w:t>
      </w:r>
      <w:r w:rsidRPr="00603799">
        <w:t>13,</w:t>
      </w:r>
      <w:r w:rsidRPr="00603799">
        <w:rPr>
          <w:rFonts w:cs="Calibri"/>
        </w:rPr>
        <w:t>.</w:t>
      </w:r>
      <w:r w:rsidRPr="00603799">
        <w:t>24], n=10,958), emotional (r=</w:t>
      </w:r>
      <w:r w:rsidRPr="00603799">
        <w:rPr>
          <w:rFonts w:cs="Calibri"/>
        </w:rPr>
        <w:t>.</w:t>
      </w:r>
      <w:r w:rsidRPr="00603799">
        <w:t>15, 95%CI[</w:t>
      </w:r>
      <w:r w:rsidRPr="00603799">
        <w:rPr>
          <w:rFonts w:cs="Calibri"/>
        </w:rPr>
        <w:t>.</w:t>
      </w:r>
      <w:r w:rsidRPr="00603799">
        <w:t>12,</w:t>
      </w:r>
      <w:r w:rsidRPr="00603799">
        <w:rPr>
          <w:rFonts w:cs="Calibri"/>
        </w:rPr>
        <w:t>.</w:t>
      </w:r>
      <w:r w:rsidRPr="00603799">
        <w:t>18], n=52,327), anxiety (r=</w:t>
      </w:r>
      <w:r w:rsidRPr="00603799">
        <w:rPr>
          <w:rFonts w:cs="Calibri"/>
        </w:rPr>
        <w:t>.</w:t>
      </w:r>
      <w:r w:rsidRPr="00603799">
        <w:t>13, 95%CI[</w:t>
      </w:r>
      <w:r w:rsidRPr="00603799">
        <w:rPr>
          <w:rFonts w:cs="Calibri"/>
        </w:rPr>
        <w:t>.</w:t>
      </w:r>
      <w:r w:rsidRPr="00603799">
        <w:t>11,</w:t>
      </w:r>
      <w:r w:rsidRPr="00603799">
        <w:rPr>
          <w:rFonts w:cs="Calibri"/>
        </w:rPr>
        <w:t>.</w:t>
      </w:r>
      <w:r w:rsidRPr="00603799">
        <w:t>16], n=47,113), and depression outcomes (r=</w:t>
      </w:r>
      <w:r w:rsidRPr="00603799">
        <w:rPr>
          <w:rFonts w:cs="Calibri"/>
        </w:rPr>
        <w:t>.</w:t>
      </w:r>
      <w:r w:rsidRPr="00603799">
        <w:t>13, 95%CI[</w:t>
      </w:r>
      <w:r w:rsidRPr="00603799">
        <w:rPr>
          <w:rFonts w:cs="Calibri"/>
        </w:rPr>
        <w:t>.</w:t>
      </w:r>
      <w:r w:rsidRPr="00603799">
        <w:t>03,</w:t>
      </w:r>
      <w:r w:rsidRPr="00603799">
        <w:rPr>
          <w:rFonts w:cs="Calibri"/>
        </w:rPr>
        <w:t>.</w:t>
      </w:r>
      <w:r w:rsidRPr="00603799">
        <w:t xml:space="preserve">23], n=4,502). Nevertheless, only a relatively small number of studies have examined the association between paternal anxiety and offspring behavioural </w:t>
      </w:r>
      <w:r w:rsidRPr="00603799">
        <w:lastRenderedPageBreak/>
        <w:t xml:space="preserve">outcomes. </w:t>
      </w:r>
      <w:r w:rsidR="0065603F" w:rsidRPr="00603799">
        <w:t xml:space="preserve">Moreover, </w:t>
      </w:r>
      <w:r w:rsidR="001426DA" w:rsidRPr="00603799">
        <w:t>t</w:t>
      </w:r>
      <w:r w:rsidRPr="00603799">
        <w:t xml:space="preserve">he risk posed by indirect and direct exposure to paternal anxiety perinatally, specifically for child emotional and behavioural development, is also poorly understood </w:t>
      </w:r>
      <w:r w:rsidRPr="00603799">
        <w:fldChar w:fldCharType="begin"/>
      </w:r>
      <w:r w:rsidR="000B62C8" w:rsidRPr="00603799">
        <w:instrText xml:space="preserve"> ADDIN EN.CITE &lt;EndNote&gt;&lt;Cite&gt;&lt;Author&gt;Challacombe&lt;/Author&gt;&lt;Year&gt;2023&lt;/Year&gt;&lt;RecNum&gt;190&lt;/RecNum&gt;&lt;DisplayText&gt;(Challacombe et al., 2023)&lt;/DisplayText&gt;&lt;record&gt;&lt;rec-number&gt;190&lt;/rec-number&gt;&lt;foreign-keys&gt;&lt;key app="EN" db-id="zavv0r0wqzatw8et5295wvzrrt9svfpp0955" timestamp="1737120969"&gt;190&lt;/key&gt;&lt;/foreign-keys&gt;&lt;ref-type name="Journal Article"&gt;17&lt;/ref-type&gt;&lt;contributors&gt;&lt;authors&gt;&lt;author&gt;Challacombe, Fiona L&lt;/author&gt;&lt;author&gt;Pietikäinen, Johanna T&lt;/author&gt;&lt;author&gt;Kiviruusu, Olli&lt;/author&gt;&lt;author&gt;Saarenpää‐Heikkilä, Outi&lt;/author&gt;&lt;author&gt;Paunio, Tiina&lt;/author&gt;&lt;author&gt;Paavonen, E Juulia&lt;/author&gt;&lt;/authors&gt;&lt;/contributors&gt;&lt;titles&gt;&lt;title&gt;Paternal perinatal stress is associated with children&amp;apos;s emotional problems at 2 years&lt;/title&gt;&lt;secondary-title&gt;Journal of Child Psychology and Psychiatry&lt;/secondary-title&gt;&lt;/titles&gt;&lt;periodical&gt;&lt;full-title&gt;Journal of child psychology and psychiatry&lt;/full-title&gt;&lt;/periodical&gt;&lt;pages&gt;277-288&lt;/pages&gt;&lt;volume&gt;64&lt;/volume&gt;&lt;number&gt;2&lt;/number&gt;&lt;dates&gt;&lt;year&gt;2023&lt;/year&gt;&lt;/dates&gt;&lt;isbn&gt;0021-9630&lt;/isbn&gt;&lt;urls&gt;&lt;/urls&gt;&lt;/record&gt;&lt;/Cite&gt;&lt;/EndNote&gt;</w:instrText>
      </w:r>
      <w:r w:rsidRPr="00603799">
        <w:fldChar w:fldCharType="separate"/>
      </w:r>
      <w:r w:rsidRPr="00603799">
        <w:rPr>
          <w:noProof/>
        </w:rPr>
        <w:t>(Challacombe et al., 2023)</w:t>
      </w:r>
      <w:r w:rsidRPr="00603799">
        <w:fldChar w:fldCharType="end"/>
      </w:r>
      <w:r w:rsidRPr="00603799">
        <w:t xml:space="preserve">. </w:t>
      </w:r>
      <w:r w:rsidR="000B62C8" w:rsidRPr="00603799">
        <w:t xml:space="preserve">Although </w:t>
      </w:r>
      <w:r w:rsidR="000B62C8" w:rsidRPr="00603799">
        <w:fldChar w:fldCharType="begin"/>
      </w:r>
      <w:r w:rsidR="000B62C8" w:rsidRPr="00603799">
        <w:instrText xml:space="preserve"> ADDIN EN.CITE &lt;EndNote&gt;&lt;Cite AuthorYear="1"&gt;&lt;Author&gt;Zecchinato&lt;/Author&gt;&lt;Year&gt;2024&lt;/Year&gt;&lt;RecNum&gt;491&lt;/RecNum&gt;&lt;DisplayText&gt;Zecchinato et al. (2024)&lt;/DisplayText&gt;&lt;record&gt;&lt;rec-number&gt;491&lt;/rec-number&gt;&lt;foreign-keys&gt;&lt;key app="EN" db-id="zavv0r0wqzatw8et5295wvzrrt9svfpp0955" timestamp="1737120972"&gt;491&lt;/key&gt;&lt;/foreign-keys&gt;&lt;ref-type name="Journal Article"&gt;17&lt;/ref-type&gt;&lt;contributors&gt;&lt;authors&gt;&lt;author&gt;Zecchinato, Francesca&lt;/author&gt;&lt;author&gt;Ahmadzadeh, Yasmin I&lt;/author&gt;&lt;author&gt;Kreppner, Jana M&lt;/author&gt;&lt;author&gt;Lawrence, Peter J&lt;/author&gt;&lt;/authors&gt;&lt;/contributors&gt;&lt;titles&gt;&lt;title&gt;A Systematic Review and Meta-Analysis: Paternal Anxiety and the Emotional and Behavioral Outcomes in Their Offspring&lt;/title&gt;&lt;secondary-title&gt;Journal of the American Academy of Child &amp;amp; Adolescent Psychiatry&lt;/secondary-title&gt;&lt;/titles&gt;&lt;periodical&gt;&lt;full-title&gt;Journal of the American Academy of Child &amp;amp; Adolescent Psychiatry&lt;/full-title&gt;&lt;/periodical&gt;&lt;dates&gt;&lt;year&gt;2024&lt;/year&gt;&lt;/dates&gt;&lt;isbn&gt;0890-8567&lt;/isbn&gt;&lt;urls&gt;&lt;/urls&gt;&lt;electronic-resource-num&gt;https://doi.org/10.1016/j.jaac.2024.04.005&lt;/electronic-resource-num&gt;&lt;/record&gt;&lt;/Cite&gt;&lt;/EndNote&gt;</w:instrText>
      </w:r>
      <w:r w:rsidR="000B62C8" w:rsidRPr="00603799">
        <w:fldChar w:fldCharType="separate"/>
      </w:r>
      <w:r w:rsidR="000B62C8" w:rsidRPr="00603799">
        <w:rPr>
          <w:noProof/>
        </w:rPr>
        <w:t>Zecchinato et al. (2024)</w:t>
      </w:r>
      <w:r w:rsidR="000B62C8" w:rsidRPr="00603799">
        <w:fldChar w:fldCharType="end"/>
      </w:r>
      <w:r w:rsidR="00AD22D2" w:rsidRPr="00603799">
        <w:t xml:space="preserve"> found no significant moderating effect of </w:t>
      </w:r>
      <w:r w:rsidR="00B2034C" w:rsidRPr="00603799">
        <w:t>the association</w:t>
      </w:r>
      <w:r w:rsidR="001040E8" w:rsidRPr="00603799">
        <w:t xml:space="preserve">s between paternal anxiety and offspring </w:t>
      </w:r>
      <w:r w:rsidR="0034402A" w:rsidRPr="00603799">
        <w:t>mental health</w:t>
      </w:r>
      <w:r w:rsidR="001040E8" w:rsidRPr="00603799">
        <w:t xml:space="preserve"> by</w:t>
      </w:r>
      <w:r w:rsidR="008643A9" w:rsidRPr="00603799">
        <w:t xml:space="preserve"> </w:t>
      </w:r>
      <w:r w:rsidR="00E2237F" w:rsidRPr="00603799">
        <w:t>time-lag between</w:t>
      </w:r>
      <w:r w:rsidR="005D3D1B" w:rsidRPr="00603799">
        <w:t xml:space="preserve"> paternal and </w:t>
      </w:r>
      <w:r w:rsidR="00CA02FB" w:rsidRPr="00603799">
        <w:t>offspring</w:t>
      </w:r>
      <w:r w:rsidR="00E2237F" w:rsidRPr="00603799">
        <w:t xml:space="preserve"> assessments </w:t>
      </w:r>
      <w:r w:rsidR="0036495A" w:rsidRPr="00603799">
        <w:t>or</w:t>
      </w:r>
      <w:r w:rsidR="00CA02FB" w:rsidRPr="00603799">
        <w:t xml:space="preserve"> </w:t>
      </w:r>
      <w:r w:rsidR="003A3BB3" w:rsidRPr="00603799">
        <w:t xml:space="preserve">by </w:t>
      </w:r>
      <w:r w:rsidR="00AD22D2" w:rsidRPr="00603799">
        <w:t>offspring age</w:t>
      </w:r>
      <w:r w:rsidR="0036495A" w:rsidRPr="00603799">
        <w:t xml:space="preserve"> in their meta-analysis</w:t>
      </w:r>
      <w:r w:rsidR="00AD22D2" w:rsidRPr="00603799">
        <w:t xml:space="preserve">, suggesting that paternal anxiety may represent a risk factor </w:t>
      </w:r>
      <w:r w:rsidR="00E2237F" w:rsidRPr="00603799">
        <w:t xml:space="preserve">for offspring </w:t>
      </w:r>
      <w:r w:rsidR="00AD22D2" w:rsidRPr="00603799">
        <w:t>across the lifespan</w:t>
      </w:r>
      <w:r w:rsidR="00116CA6" w:rsidRPr="00603799">
        <w:t xml:space="preserve">, </w:t>
      </w:r>
      <w:r w:rsidR="00FE3641" w:rsidRPr="00603799">
        <w:t>it is well</w:t>
      </w:r>
      <w:r w:rsidR="00334436" w:rsidRPr="00603799">
        <w:t xml:space="preserve"> established</w:t>
      </w:r>
      <w:r w:rsidR="00422CD9" w:rsidRPr="00603799">
        <w:t xml:space="preserve"> that </w:t>
      </w:r>
      <w:r w:rsidR="00116CA6" w:rsidRPr="00603799">
        <w:t xml:space="preserve">during a lifespan there are sensitive periods when risk and protective factors could increase or decrease vulnerability to mental illness and have long-lasting consequences </w:t>
      </w:r>
      <w:r w:rsidR="00116CA6" w:rsidRPr="00603799">
        <w:fldChar w:fldCharType="begin">
          <w:fldData xml:space="preserve">PEVuZE5vdGU+PENpdGU+PEF1dGhvcj5BcmFuZ288L0F1dGhvcj48WWVhcj4yMDE4PC9ZZWFyPjxS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=
</w:fldData>
        </w:fldChar>
      </w:r>
      <w:r w:rsidR="0027665B" w:rsidRPr="00603799">
        <w:instrText xml:space="preserve"> ADDIN EN.CITE </w:instrText>
      </w:r>
      <w:r w:rsidR="0027665B" w:rsidRPr="00603799">
        <w:fldChar w:fldCharType="begin">
          <w:fldData xml:space="preserve">PEVuZE5vdGU+PENpdGU+PEF1dGhvcj5BcmFuZ288L0F1dGhvcj48WWVhcj4yMDE4PC9ZZWFyPjxS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=
</w:fldData>
        </w:fldChar>
      </w:r>
      <w:r w:rsidR="0027665B" w:rsidRPr="00603799">
        <w:instrText xml:space="preserve"> ADDIN EN.CITE.DATA </w:instrText>
      </w:r>
      <w:r w:rsidR="0027665B" w:rsidRPr="00603799">
        <w:fldChar w:fldCharType="end"/>
      </w:r>
      <w:r w:rsidR="00116CA6" w:rsidRPr="00603799">
        <w:fldChar w:fldCharType="separate"/>
      </w:r>
      <w:r w:rsidR="0027665B" w:rsidRPr="00603799">
        <w:rPr>
          <w:noProof/>
        </w:rPr>
        <w:t>(Arango et al., 2018; Michael et al., 2024; Nelson et al., 2024)</w:t>
      </w:r>
      <w:r w:rsidR="00116CA6" w:rsidRPr="00603799">
        <w:fldChar w:fldCharType="end"/>
      </w:r>
      <w:r w:rsidR="00116CA6" w:rsidRPr="00603799">
        <w:t xml:space="preserve">. </w:t>
      </w:r>
      <w:r w:rsidR="001C1082" w:rsidRPr="00603799">
        <w:t>The perinatal period specifically represents a window of major developmental brain changes and is crucial for the development of secure attachment, basic schemas related to self, others, and the world, the regulation of physiological and behavioural responses, and the adult personality</w:t>
      </w:r>
      <w:r w:rsidR="006714ED" w:rsidRPr="00603799">
        <w:t xml:space="preserve"> </w:t>
      </w:r>
      <w:r w:rsidR="006714ED" w:rsidRPr="00603799">
        <w:fldChar w:fldCharType="begin"/>
      </w:r>
      <w:r w:rsidR="006714ED" w:rsidRPr="00603799">
        <w:instrText xml:space="preserve"> ADDIN EN.CITE &lt;EndNote&gt;&lt;Cite&gt;&lt;Author&gt;Nelson&lt;/Author&gt;&lt;Year&gt;2024&lt;/Year&gt;&lt;RecNum&gt;597&lt;/RecNum&gt;&lt;DisplayText&gt;(Arango et al., 2018; Nelson et al., 2024)&lt;/DisplayText&gt;&lt;record&gt;&lt;rec-number&gt;597&lt;/rec-number&gt;&lt;foreign-keys&gt;&lt;key app="EN" db-id="zavv0r0wqzatw8et5295wvzrrt9svfpp0955" timestamp="1742315384"&gt;597&lt;/key&gt;&lt;/foreign-keys&gt;&lt;ref-type name="Journal Article"&gt;17&lt;/ref-type&gt;&lt;contributors&gt;&lt;authors&gt;&lt;author&gt;Nelson, Charles A&lt;/author&gt;&lt;author&gt;Sullivan, Eileen&lt;/author&gt;&lt;author&gt;Engelstad, Anne‐Michelle&lt;/author&gt;&lt;/authors&gt;&lt;/contributors&gt;&lt;titles&gt;&lt;title&gt;Annual Research Review: Early intervention viewed through the lens of developmental neuroscience&lt;/title&gt;&lt;secondary-title&gt;Journal of Child Psychology and Psychiatry&lt;/secondary-title&gt;&lt;/titles&gt;&lt;periodical&gt;&lt;full-title&gt;Journal of child psychology and psychiatry&lt;/full-title&gt;&lt;/periodical&gt;&lt;pages&gt;435-455&lt;/pages&gt;&lt;volume&gt;65&lt;/volume&gt;&lt;number&gt;4&lt;/number&gt;&lt;dates&gt;&lt;year&gt;2024&lt;/year&gt;&lt;/dates&gt;&lt;isbn&gt;0021-9630&lt;/isbn&gt;&lt;urls&gt;&lt;/urls&gt;&lt;/record&gt;&lt;/Cite&gt;&lt;Cite&gt;&lt;Author&gt;Arango&lt;/Author&gt;&lt;Year&gt;2018&lt;/Year&gt;&lt;RecNum&gt;81&lt;/RecNum&gt;&lt;record&gt;&lt;rec-number&gt;81&lt;/rec-number&gt;&lt;foreign-keys&gt;&lt;key app="EN" db-id="zavv0r0wqzatw8et5295wvzrrt9svfpp0955" timestamp="1737120967"&gt;81&lt;/key&gt;&lt;/foreign-keys&gt;&lt;ref-type name="Journal Article"&gt;17&lt;/ref-type&gt;&lt;contributors&gt;&lt;authors&gt;&lt;author&gt;Arango, Celso&lt;/author&gt;&lt;author&gt;Díaz-Caneja, Covadonga M&lt;/author&gt;&lt;author&gt;McGorry, Patrick D&lt;/author&gt;&lt;author&gt;Rapoport, Judith&lt;/author&gt;&lt;author&gt;Sommer, Iris E&lt;/author&gt;&lt;author&gt;Vorstman, Jacob A&lt;/author&gt;&lt;author&gt;McDaid, David&lt;/author&gt;&lt;author&gt;Marín, Oscar&lt;/author&gt;&lt;author&gt;Serrano-Drozdowskyj, Elena&lt;/author&gt;&lt;author&gt;Freedman, Robert&lt;/author&gt;&lt;/authors&gt;&lt;/contributors&gt;&lt;titles&gt;&lt;title&gt;Preventive strategies for mental health&lt;/title&gt;&lt;secondary-title&gt;The Lancet Psychiatry&lt;/secondary-title&gt;&lt;/titles&gt;&lt;periodical&gt;&lt;full-title&gt;The Lancet Psychiatry&lt;/full-title&gt;&lt;/periodical&gt;&lt;pages&gt;591-604&lt;/pages&gt;&lt;volume&gt;5&lt;/volume&gt;&lt;number&gt;7&lt;/number&gt;&lt;dates&gt;&lt;year&gt;2018&lt;/year&gt;&lt;/dates&gt;&lt;isbn&gt;2215-0366&lt;/isbn&gt;&lt;urls&gt;&lt;/urls&gt;&lt;/record&gt;&lt;/Cite&gt;&lt;/EndNote&gt;</w:instrText>
      </w:r>
      <w:r w:rsidR="006714ED" w:rsidRPr="00603799">
        <w:fldChar w:fldCharType="separate"/>
      </w:r>
      <w:r w:rsidR="006714ED" w:rsidRPr="00603799">
        <w:rPr>
          <w:noProof/>
        </w:rPr>
        <w:t>(Arango et al., 2018; Nelson et al., 2024)</w:t>
      </w:r>
      <w:r w:rsidR="006714ED" w:rsidRPr="00603799">
        <w:fldChar w:fldCharType="end"/>
      </w:r>
      <w:r w:rsidR="006714ED" w:rsidRPr="00603799">
        <w:t>.</w:t>
      </w:r>
      <w:r w:rsidR="002503AC" w:rsidRPr="00603799">
        <w:t xml:space="preserve"> </w:t>
      </w:r>
      <w:r w:rsidR="00CD63C4" w:rsidRPr="00603799">
        <w:t xml:space="preserve">Moreover, </w:t>
      </w:r>
      <w:r w:rsidR="00FF019C" w:rsidRPr="00603799">
        <w:t>research on early interactions show</w:t>
      </w:r>
      <w:r w:rsidR="000B5AC7" w:rsidRPr="00603799">
        <w:t>s that anxious caregivers tend to be over-responsive to their children,</w:t>
      </w:r>
      <w:r w:rsidR="00BA7B70" w:rsidRPr="00603799">
        <w:t xml:space="preserve"> displaying over-controlling or intrusive behaviours, </w:t>
      </w:r>
      <w:r w:rsidR="000B5AC7" w:rsidRPr="00603799">
        <w:t>and th</w:t>
      </w:r>
      <w:r w:rsidR="00332A78" w:rsidRPr="00603799">
        <w:t xml:space="preserve">is </w:t>
      </w:r>
      <w:r w:rsidR="00B40662" w:rsidRPr="00603799">
        <w:t>interaction style can lead to atypical attachment patterns</w:t>
      </w:r>
      <w:r w:rsidR="0092188D" w:rsidRPr="00603799">
        <w:t xml:space="preserve"> </w:t>
      </w:r>
      <w:r w:rsidR="0092188D" w:rsidRPr="00603799">
        <w:fldChar w:fldCharType="begin">
          <w:fldData xml:space="preserve">PEVuZE5vdGU+PENpdGU+PEF1dGhvcj5TbWl0aDwvQXV0aG9yPjxZZWFyPjIwMjM8L1llYXI+PFJl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</w:fldData>
        </w:fldChar>
      </w:r>
      <w:r w:rsidR="0092188D" w:rsidRPr="00603799">
        <w:instrText xml:space="preserve"> ADDIN EN.CITE </w:instrText>
      </w:r>
      <w:r w:rsidR="0092188D" w:rsidRPr="00603799">
        <w:fldChar w:fldCharType="begin">
          <w:fldData xml:space="preserve">PEVuZE5vdGU+PENpdGU+PEF1dGhvcj5TbWl0aDwvQXV0aG9yPjxZZWFyPjIwMjM8L1llYXI+PFJl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</w:fldData>
        </w:fldChar>
      </w:r>
      <w:r w:rsidR="0092188D" w:rsidRPr="00603799">
        <w:instrText xml:space="preserve"> ADDIN EN.CITE.DATA </w:instrText>
      </w:r>
      <w:r w:rsidR="0092188D" w:rsidRPr="00603799">
        <w:fldChar w:fldCharType="end"/>
      </w:r>
      <w:r w:rsidR="0092188D" w:rsidRPr="00603799">
        <w:fldChar w:fldCharType="separate"/>
      </w:r>
      <w:r w:rsidR="0092188D" w:rsidRPr="00603799">
        <w:rPr>
          <w:noProof/>
        </w:rPr>
        <w:t>(Beebe et al., 2011; Feldman, 2007; Smith et al., 2023)</w:t>
      </w:r>
      <w:r w:rsidR="0092188D" w:rsidRPr="00603799">
        <w:fldChar w:fldCharType="end"/>
      </w:r>
      <w:r w:rsidR="00B40662" w:rsidRPr="00603799">
        <w:t xml:space="preserve">. </w:t>
      </w:r>
      <w:r w:rsidR="006B5557" w:rsidRPr="00603799">
        <w:t xml:space="preserve">Considering </w:t>
      </w:r>
      <w:r w:rsidR="001B1B5E" w:rsidRPr="00603799">
        <w:t>that the perinatal period is a time of heightened parental anxiety</w:t>
      </w:r>
      <w:r w:rsidR="00DF1585" w:rsidRPr="00603799">
        <w:t xml:space="preserve"> </w:t>
      </w:r>
      <w:r w:rsidR="00DF1585" w:rsidRPr="00603799">
        <w:fldChar w:fldCharType="begin">
          <w:fldData xml:space="preserve">PEVuZE5vdGU+PENpdGU+PEF1dGhvcj5MZWlmZXJtYW48L0F1dGhvcj48WWVhcj4yMDIxPC9ZZWFy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</w:fldData>
        </w:fldChar>
      </w:r>
      <w:r w:rsidR="00DF1585" w:rsidRPr="00603799">
        <w:instrText xml:space="preserve"> ADDIN EN.CITE </w:instrText>
      </w:r>
      <w:r w:rsidR="00DF1585" w:rsidRPr="00603799">
        <w:fldChar w:fldCharType="begin">
          <w:fldData xml:space="preserve">PEVuZE5vdGU+PENpdGU+PEF1dGhvcj5MZWlmZXJtYW48L0F1dGhvcj48WWVhcj4yMDIxPC9ZZWFy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</w:fldData>
        </w:fldChar>
      </w:r>
      <w:r w:rsidR="00DF1585" w:rsidRPr="00603799">
        <w:instrText xml:space="preserve"> ADDIN EN.CITE.DATA </w:instrText>
      </w:r>
      <w:r w:rsidR="00DF1585" w:rsidRPr="00603799">
        <w:fldChar w:fldCharType="end"/>
      </w:r>
      <w:r w:rsidR="00DF1585" w:rsidRPr="00603799">
        <w:fldChar w:fldCharType="separate"/>
      </w:r>
      <w:r w:rsidR="00DF1585" w:rsidRPr="00603799">
        <w:rPr>
          <w:noProof/>
        </w:rPr>
        <w:t>(Challacombe et al., 2023; Leiferman et al., 2021)</w:t>
      </w:r>
      <w:r w:rsidR="00DF1585" w:rsidRPr="00603799">
        <w:fldChar w:fldCharType="end"/>
      </w:r>
      <w:r w:rsidR="001B1B5E" w:rsidRPr="00603799">
        <w:t xml:space="preserve">, </w:t>
      </w:r>
      <w:r w:rsidR="002503AC" w:rsidRPr="00603799">
        <w:t xml:space="preserve">that </w:t>
      </w:r>
      <w:r w:rsidR="001B1B5E" w:rsidRPr="00603799">
        <w:t>early infancy represents a sensitive window for development</w:t>
      </w:r>
      <w:r w:rsidR="00DF1585" w:rsidRPr="00603799">
        <w:t xml:space="preserve"> </w:t>
      </w:r>
      <w:r w:rsidR="00DF1585" w:rsidRPr="00603799">
        <w:fldChar w:fldCharType="begin"/>
      </w:r>
      <w:r w:rsidR="00DF1585" w:rsidRPr="00603799">
        <w:instrText xml:space="preserve"> ADDIN EN.CITE &lt;EndNote&gt;&lt;Cite&gt;&lt;Author&gt;Nelson&lt;/Author&gt;&lt;Year&gt;2024&lt;/Year&gt;&lt;RecNum&gt;597&lt;/RecNum&gt;&lt;DisplayText&gt;(Nelson et al., 2024)&lt;/DisplayText&gt;&lt;record&gt;&lt;rec-number&gt;597&lt;/rec-number&gt;&lt;foreign-keys&gt;&lt;key app="EN" db-id="zavv0r0wqzatw8et5295wvzrrt9svfpp0955" timestamp="1742315384"&gt;597&lt;/key&gt;&lt;/foreign-keys&gt;&lt;ref-type name="Journal Article"&gt;17&lt;/ref-type&gt;&lt;contributors&gt;&lt;authors&gt;&lt;author&gt;Nelson, Charles A&lt;/author&gt;&lt;author&gt;Sullivan, Eileen&lt;/author&gt;&lt;author&gt;Engelstad, Anne‐Michelle&lt;/author&gt;&lt;/authors&gt;&lt;/contributors&gt;&lt;titles&gt;&lt;title&gt;Annual Research Review: Early intervention viewed through the lens of developmental neuroscience&lt;/title&gt;&lt;secondary-title&gt;Journal of Child Psychology and Psychiatry&lt;/secondary-title&gt;&lt;/titles&gt;&lt;periodical&gt;&lt;full-title&gt;Journal of child psychology and psychiatry&lt;/full-title&gt;&lt;/periodical&gt;&lt;pages&gt;435-455&lt;/pages&gt;&lt;volume&gt;65&lt;/volume&gt;&lt;number&gt;4&lt;/number&gt;&lt;dates&gt;&lt;year&gt;2024&lt;/year&gt;&lt;/dates&gt;&lt;isbn&gt;0021-9630&lt;/isbn&gt;&lt;urls&gt;&lt;/urls&gt;&lt;/record&gt;&lt;/Cite&gt;&lt;/EndNote&gt;</w:instrText>
      </w:r>
      <w:r w:rsidR="00DF1585" w:rsidRPr="00603799">
        <w:fldChar w:fldCharType="separate"/>
      </w:r>
      <w:r w:rsidR="00DF1585" w:rsidRPr="00603799">
        <w:rPr>
          <w:noProof/>
        </w:rPr>
        <w:t>(Nelson et al., 2024)</w:t>
      </w:r>
      <w:r w:rsidR="00DF1585" w:rsidRPr="00603799">
        <w:fldChar w:fldCharType="end"/>
      </w:r>
      <w:r w:rsidR="001B1B5E" w:rsidRPr="00603799">
        <w:t xml:space="preserve">, and </w:t>
      </w:r>
      <w:r w:rsidR="002503AC" w:rsidRPr="00603799">
        <w:t xml:space="preserve">that </w:t>
      </w:r>
      <w:r w:rsidR="001B1B5E" w:rsidRPr="00603799">
        <w:t>the prevention of child mental illness is a recogni</w:t>
      </w:r>
      <w:r w:rsidR="003F0E87" w:rsidRPr="00603799">
        <w:t>s</w:t>
      </w:r>
      <w:r w:rsidR="001B1B5E" w:rsidRPr="00603799">
        <w:t>ed priority</w:t>
      </w:r>
      <w:r w:rsidR="003F0E87" w:rsidRPr="00603799">
        <w:t xml:space="preserve"> </w:t>
      </w:r>
      <w:r w:rsidR="008009C4" w:rsidRPr="00603799">
        <w:fldChar w:fldCharType="begin"/>
      </w:r>
      <w:r w:rsidR="008009C4" w:rsidRPr="00603799">
        <w:instrText xml:space="preserve"> ADDIN EN.CITE &lt;EndNote&gt;&lt;Cite&gt;&lt;Author&gt;McGorry&lt;/Author&gt;&lt;Year&gt;2024&lt;/Year&gt;&lt;RecNum&gt;30&lt;/RecNum&gt;&lt;DisplayText&gt;(Doyle et al., 2009; McGorry et al., 2024)&lt;/DisplayText&gt;&lt;record&gt;&lt;rec-number&gt;30&lt;/rec-number&gt;&lt;foreign-keys&gt;&lt;key app="EN" db-id="zavv0r0wqzatw8et5295wvzrrt9svfpp0955" timestamp="1737120967"&gt;30&lt;/key&gt;&lt;/foreign-keys&gt;&lt;ref-type name="Journal Article"&gt;17&lt;/ref-type&gt;&lt;contributors&gt;&lt;authors&gt;&lt;author&gt;McGorry, Patrick D&lt;/author&gt;&lt;author&gt;Mei, Cristina&lt;/author&gt;&lt;author&gt;Dalal, Naeem&lt;/author&gt;&lt;author&gt;Alvarez-Jimenez, Mario&lt;/author&gt;&lt;author&gt;Blakemore, Sarah-Jayne&lt;/author&gt;&lt;author&gt;Browne, Vivienne&lt;/author&gt;&lt;author&gt;Dooley, Barbara&lt;/author&gt;&lt;author&gt;Hickie, Ian B&lt;/author&gt;&lt;author&gt;Jones, Peter B&lt;/author&gt;&lt;author&gt;McDaid, David&lt;/author&gt;&lt;/authors&gt;&lt;/contributors&gt;&lt;titles&gt;&lt;title&gt;The Lancet Psychiatry Commission on youth mental health&lt;/title&gt;&lt;secondary-title&gt;The Lancet Psychiatry&lt;/secondary-title&gt;&lt;/titles&gt;&lt;periodical&gt;&lt;full-title&gt;The Lancet Psychiatry&lt;/full-title&gt;&lt;/periodical&gt;&lt;pages&gt;731-774&lt;/pages&gt;&lt;volume&gt;11&lt;/volume&gt;&lt;number&gt;9&lt;/number&gt;&lt;dates&gt;&lt;year&gt;2024&lt;/year&gt;&lt;/dates&gt;&lt;isbn&gt;2215-0366&lt;/isbn&gt;&lt;urls&gt;&lt;/urls&gt;&lt;/record&gt;&lt;/Cite&gt;&lt;Cite&gt;&lt;Author&gt;Doyle&lt;/Author&gt;&lt;Year&gt;2009&lt;/Year&gt;&lt;RecNum&gt;82&lt;/RecNum&gt;&lt;record&gt;&lt;rec-number&gt;82&lt;/rec-number&gt;&lt;foreign-keys&gt;&lt;key app="EN" db-id="zavv0r0wqzatw8et5295wvzrrt9svfpp0955" timestamp="1737120967"&gt;82&lt;/key&gt;&lt;/foreign-keys&gt;&lt;ref-type name="Journal Article"&gt;17&lt;/ref-type&gt;&lt;contributors&gt;&lt;authors&gt;&lt;author&gt;Doyle, Orla&lt;/author&gt;&lt;author&gt;Harmon, Colm P&lt;/author&gt;&lt;author&gt;Heckman, James J&lt;/author&gt;&lt;author&gt;Tremblay, Richard E&lt;/author&gt;&lt;/authors&gt;&lt;/contributors&gt;&lt;titles&gt;&lt;title&gt;Investing in early human development: timing and economic efficiency&lt;/title&gt;&lt;secondary-title&gt;Economics &amp;amp; Human Biology&lt;/secondary-title&gt;&lt;/titles&gt;&lt;periodical&gt;&lt;full-title&gt;Economics &amp;amp; Human Biology&lt;/full-title&gt;&lt;/periodical&gt;&lt;pages&gt;1-6&lt;/pages&gt;&lt;volume&gt;7&lt;/volume&gt;&lt;number&gt;1&lt;/number&gt;&lt;dates&gt;&lt;year&gt;2009&lt;/year&gt;&lt;/dates&gt;&lt;isbn&gt;1570-677X&lt;/isbn&gt;&lt;urls&gt;&lt;/urls&gt;&lt;/record&gt;&lt;/Cite&gt;&lt;/EndNote&gt;</w:instrText>
      </w:r>
      <w:r w:rsidR="008009C4" w:rsidRPr="00603799">
        <w:fldChar w:fldCharType="separate"/>
      </w:r>
      <w:r w:rsidR="008009C4" w:rsidRPr="00603799">
        <w:rPr>
          <w:noProof/>
        </w:rPr>
        <w:t>(Doyle et al., 2009; McGorry et al., 2024)</w:t>
      </w:r>
      <w:r w:rsidR="008009C4" w:rsidRPr="00603799">
        <w:fldChar w:fldCharType="end"/>
      </w:r>
      <w:r w:rsidR="0048273B" w:rsidRPr="00603799">
        <w:t xml:space="preserve">, </w:t>
      </w:r>
      <w:r w:rsidR="007A4A3F" w:rsidRPr="00603799">
        <w:t>it is</w:t>
      </w:r>
      <w:r w:rsidR="0048273B" w:rsidRPr="00603799">
        <w:t xml:space="preserve"> </w:t>
      </w:r>
      <w:r w:rsidR="003F0E87" w:rsidRPr="00603799">
        <w:t>crucial</w:t>
      </w:r>
      <w:r w:rsidR="007A4A3F" w:rsidRPr="00603799">
        <w:t xml:space="preserve"> to </w:t>
      </w:r>
      <w:r w:rsidR="00045E2C" w:rsidRPr="00603799">
        <w:t>better understand</w:t>
      </w:r>
      <w:r w:rsidR="007A4A3F" w:rsidRPr="00603799">
        <w:t xml:space="preserve"> </w:t>
      </w:r>
      <w:r w:rsidR="00563B21" w:rsidRPr="00603799">
        <w:t xml:space="preserve">the </w:t>
      </w:r>
      <w:r w:rsidR="00691A8A" w:rsidRPr="00603799">
        <w:t xml:space="preserve">specific impact of exposure to paternal </w:t>
      </w:r>
      <w:r w:rsidR="00153D7F" w:rsidRPr="00603799">
        <w:t xml:space="preserve">perinatal </w:t>
      </w:r>
      <w:r w:rsidR="00691A8A" w:rsidRPr="00603799">
        <w:t>anxiety on later child outcomes</w:t>
      </w:r>
      <w:r w:rsidR="00417FA5" w:rsidRPr="00603799">
        <w:t>.</w:t>
      </w:r>
      <w:r w:rsidR="007E7576" w:rsidRPr="00603799">
        <w:t xml:space="preserve"> </w:t>
      </w:r>
      <w:r w:rsidR="00417FA5" w:rsidRPr="00603799">
        <w:t>Such insights would inform the development of timely, targeted preventive interventions and guide broader prevention efforts.</w:t>
      </w:r>
    </w:p>
    <w:p w14:paraId="31AD586F" w14:textId="365A4D02" w:rsidR="00EA359A" w:rsidRPr="00603799" w:rsidRDefault="00EA359A" w:rsidP="00EA359A">
      <w:r w:rsidRPr="00603799">
        <w:lastRenderedPageBreak/>
        <w:t xml:space="preserve">Further, prior examinations of risk transmission from fathers’ anxiety have omitted to account for factors that can be important in the intergenerational transmission of risk of psychopathology, as suggested by theoretical </w:t>
      </w:r>
      <w:r w:rsidRPr="00603799">
        <w:rPr>
          <w:rFonts w:ascii="Calibri" w:hAnsi="Calibri" w:cs="Calibri"/>
        </w:rPr>
        <w:t xml:space="preserve">models for the transmission of risk from mothers </w:t>
      </w:r>
      <w:r w:rsidRPr="00603799">
        <w:rPr>
          <w:rFonts w:ascii="Calibri" w:hAnsi="Calibri" w:cs="Calibri"/>
        </w:rPr>
        <w:fldChar w:fldCharType="begin"/>
      </w:r>
      <w:r w:rsidR="000B62C8" w:rsidRPr="00603799">
        <w:rPr>
          <w:rFonts w:ascii="Calibri" w:hAnsi="Calibri" w:cs="Calibri"/>
        </w:rPr>
        <w:instrText xml:space="preserve"> ADDIN EN.CITE &lt;EndNote&gt;&lt;Cite&gt;&lt;Author&gt;Goodman&lt;/Author&gt;&lt;Year&gt;1999&lt;/Year&gt;&lt;RecNum&gt;224&lt;/RecNum&gt;&lt;DisplayText&gt;(Goodman &amp;amp; Gotlib, 1999)&lt;/DisplayText&gt;&lt;record&gt;&lt;rec-number&gt;224&lt;/rec-number&gt;&lt;foreign-keys&gt;&lt;key app="EN" db-id="zavv0r0wqzatw8et5295wvzrrt9svfpp0955" timestamp="1737120969"&gt;224&lt;/key&gt;&lt;/foreign-keys&gt;&lt;ref-type name="Journal Article"&gt;17&lt;/ref-type&gt;&lt;contributors&gt;&lt;authors&gt;&lt;author&gt;Goodman, Sherryl H.&lt;/author&gt;&lt;author&gt;Gotlib, Ian H.&lt;/author&gt;&lt;/authors&gt;&lt;/contributors&gt;&lt;titles&gt;&lt;title&gt;Risk for psychopathology in the children of depressed mothers: a developmental model for understanding mechanisms of transmission&lt;/title&gt;&lt;secondary-title&gt;Psychological review&lt;/secondary-title&gt;&lt;/titles&gt;&lt;periodical&gt;&lt;full-title&gt;Psychological review&lt;/full-title&gt;&lt;/periodical&gt;&lt;pages&gt;458&lt;/pages&gt;&lt;volume&gt;106&lt;/volume&gt;&lt;number&gt;3&lt;/number&gt;&lt;dates&gt;&lt;year&gt;1999&lt;/year&gt;&lt;/dates&gt;&lt;publisher&gt;American Psychological Association&lt;/publisher&gt;&lt;isbn&gt;1939-1471&lt;/isbn&gt;&lt;urls&gt;&lt;/urls&gt;&lt;/record&gt;&lt;/Cite&gt;&lt;/EndNote&gt;</w:instrText>
      </w:r>
      <w:r w:rsidRPr="00603799">
        <w:rPr>
          <w:rFonts w:ascii="Calibri" w:hAnsi="Calibri" w:cs="Calibri"/>
        </w:rPr>
        <w:fldChar w:fldCharType="separate"/>
      </w:r>
      <w:r w:rsidRPr="00603799">
        <w:rPr>
          <w:rFonts w:ascii="Calibri" w:hAnsi="Calibri" w:cs="Calibri"/>
          <w:noProof/>
        </w:rPr>
        <w:t>(Goodman &amp; Gotlib, 1999)</w:t>
      </w:r>
      <w:r w:rsidRPr="00603799">
        <w:rPr>
          <w:rFonts w:ascii="Calibri" w:hAnsi="Calibri" w:cs="Calibri"/>
        </w:rPr>
        <w:fldChar w:fldCharType="end"/>
      </w:r>
      <w:r w:rsidRPr="00603799">
        <w:rPr>
          <w:rFonts w:ascii="Calibri" w:hAnsi="Calibri" w:cs="Calibri"/>
        </w:rPr>
        <w:t xml:space="preserve"> and fathers </w:t>
      </w:r>
      <w:r w:rsidRPr="00603799">
        <w:rPr>
          <w:rFonts w:ascii="Calibri" w:hAnsi="Calibri" w:cs="Calibri"/>
        </w:rPr>
        <w:fldChar w:fldCharType="begin"/>
      </w:r>
      <w:r w:rsidR="000B62C8" w:rsidRPr="00603799">
        <w:rPr>
          <w:rFonts w:ascii="Calibri" w:hAnsi="Calibri" w:cs="Calibri"/>
        </w:rPr>
        <w:instrText xml:space="preserve"> ADDIN EN.CITE &lt;EndNote&gt;&lt;Cite&gt;&lt;Author&gt;Ramchandani&lt;/Author&gt;&lt;Year&gt;2009&lt;/Year&gt;&lt;RecNum&gt;225&lt;/RecNum&gt;&lt;DisplayText&gt;(Ramchandani &amp;amp; Psychogiou, 2009)&lt;/DisplayText&gt;&lt;record&gt;&lt;rec-number&gt;225&lt;/rec-number&gt;&lt;foreign-keys&gt;&lt;key app="EN" db-id="zavv0r0wqzatw8et5295wvzrrt9svfpp0955" timestamp="1737120969"&gt;225&lt;/key&gt;&lt;/foreign-keys&gt;&lt;ref-type name="Journal Article"&gt;17&lt;/ref-type&gt;&lt;contributors&gt;&lt;authors&gt;&lt;author&gt;Ramchandani, Paul&lt;/author&gt;&lt;author&gt;Psychogiou, Lamprini&lt;/author&gt;&lt;/authors&gt;&lt;/contributors&gt;&lt;titles&gt;&lt;title&gt;Paternal psychiatric disorders and children&amp;apos;s psychosocial development&lt;/title&gt;&lt;secondary-title&gt;The Lancet&lt;/secondary-title&gt;&lt;/titles&gt;&lt;periodical&gt;&lt;full-title&gt;The lancet&lt;/full-title&gt;&lt;/periodical&gt;&lt;pages&gt;646-653&lt;/pages&gt;&lt;volume&gt;374&lt;/volume&gt;&lt;number&gt;9690&lt;/number&gt;&lt;dates&gt;&lt;year&gt;2009&lt;/year&gt;&lt;/dates&gt;&lt;isbn&gt;0140-6736&lt;/isbn&gt;&lt;urls&gt;&lt;/urls&gt;&lt;/record&gt;&lt;/Cite&gt;&lt;/EndNote&gt;</w:instrText>
      </w:r>
      <w:r w:rsidRPr="00603799">
        <w:rPr>
          <w:rFonts w:ascii="Calibri" w:hAnsi="Calibri" w:cs="Calibri"/>
        </w:rPr>
        <w:fldChar w:fldCharType="separate"/>
      </w:r>
      <w:r w:rsidRPr="00603799">
        <w:rPr>
          <w:rFonts w:ascii="Calibri" w:hAnsi="Calibri" w:cs="Calibri"/>
          <w:noProof/>
        </w:rPr>
        <w:t>(Ramchandani &amp; Psychogiou, 2009)</w:t>
      </w:r>
      <w:r w:rsidRPr="00603799">
        <w:rPr>
          <w:rFonts w:ascii="Calibri" w:hAnsi="Calibri" w:cs="Calibri"/>
        </w:rPr>
        <w:fldChar w:fldCharType="end"/>
      </w:r>
      <w:r w:rsidRPr="00603799">
        <w:rPr>
          <w:rFonts w:ascii="Calibri" w:hAnsi="Calibri" w:cs="Calibri"/>
        </w:rPr>
        <w:t xml:space="preserve"> to their children, including </w:t>
      </w:r>
      <w:r w:rsidRPr="00603799">
        <w:rPr>
          <w:noProof/>
        </w:rPr>
        <w:t xml:space="preserve">maternal and paternal current and past mental health, child temperament, </w:t>
      </w:r>
      <w:r w:rsidR="00022EB5" w:rsidRPr="00603799">
        <w:rPr>
          <w:noProof/>
        </w:rPr>
        <w:t xml:space="preserve">and </w:t>
      </w:r>
      <w:r w:rsidRPr="00603799">
        <w:rPr>
          <w:noProof/>
        </w:rPr>
        <w:t xml:space="preserve">sociodemographic variables such as parent education, </w:t>
      </w:r>
      <w:r w:rsidR="00147E6B" w:rsidRPr="00603799">
        <w:rPr>
          <w:noProof/>
        </w:rPr>
        <w:t>race/</w:t>
      </w:r>
      <w:r w:rsidRPr="00603799">
        <w:rPr>
          <w:noProof/>
        </w:rPr>
        <w:t>ethnicity, age, and social class</w:t>
      </w:r>
      <w:r w:rsidRPr="00603799">
        <w:t>.</w:t>
      </w:r>
    </w:p>
    <w:p w14:paraId="3C2A1357" w14:textId="51412C92" w:rsidR="00EA359A" w:rsidRPr="00603799" w:rsidRDefault="00EA359A" w:rsidP="00B00184">
      <w:r w:rsidRPr="00603799">
        <w:rPr>
          <w:rFonts w:cs="Calibri"/>
        </w:rPr>
        <w:t xml:space="preserve">Additional support for the importance of investigating the father-specific contribution to offspring development comes from theoretical and empirical evidence suggesting that fathers and mothers are likely to have different impacts on their children’s behavioural and emotional outcomes </w:t>
      </w:r>
      <w:r w:rsidRPr="00603799">
        <w:rPr>
          <w:rFonts w:cs="Calibri"/>
        </w:rPr>
        <w:fldChar w:fldCharType="begin">
          <w:fldData xml:space="preserve">PEVuZE5vdGU+PENpdGU+PEF1dGhvcj5Cw7ZnZWxzPC9BdXRob3I+PFllYXI+MjAwODwvWWVhcj48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</w:fldData>
        </w:fldChar>
      </w:r>
      <w:r w:rsidR="000B62C8" w:rsidRPr="00603799">
        <w:rPr>
          <w:rFonts w:cs="Calibri"/>
        </w:rPr>
        <w:instrText xml:space="preserve"> ADDIN EN.CITE </w:instrText>
      </w:r>
      <w:r w:rsidR="000B62C8" w:rsidRPr="00603799">
        <w:rPr>
          <w:rFonts w:cs="Calibri"/>
        </w:rPr>
        <w:fldChar w:fldCharType="begin">
          <w:fldData xml:space="preserve">PEVuZE5vdGU+PENpdGU+PEF1dGhvcj5Cw7ZnZWxzPC9BdXRob3I+PFllYXI+MjAwODwvWWVhcj48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</w:fldData>
        </w:fldChar>
      </w:r>
      <w:r w:rsidR="000B62C8" w:rsidRPr="00603799">
        <w:rPr>
          <w:rFonts w:cs="Calibri"/>
        </w:rPr>
        <w:instrText xml:space="preserve"> ADDIN EN.CITE.DATA </w:instrText>
      </w:r>
      <w:r w:rsidR="000B62C8" w:rsidRPr="00603799">
        <w:rPr>
          <w:rFonts w:cs="Calibri"/>
        </w:rPr>
      </w:r>
      <w:r w:rsidR="000B62C8" w:rsidRPr="00603799">
        <w:rPr>
          <w:rFonts w:cs="Calibri"/>
        </w:rPr>
        <w:fldChar w:fldCharType="end"/>
      </w:r>
      <w:r w:rsidRPr="00603799">
        <w:rPr>
          <w:rFonts w:cs="Calibri"/>
        </w:rPr>
      </w:r>
      <w:r w:rsidRPr="00603799">
        <w:rPr>
          <w:rFonts w:cs="Calibri"/>
        </w:rPr>
        <w:fldChar w:fldCharType="separate"/>
      </w:r>
      <w:r w:rsidRPr="00603799">
        <w:rPr>
          <w:rFonts w:cs="Calibri"/>
          <w:noProof/>
        </w:rPr>
        <w:t>(Bögels &amp; Phares, 2008; Fisher et al., 2021; Natsuaki et al., 2014; Ramchandani &amp; Psychogiou, 2009)</w:t>
      </w:r>
      <w:r w:rsidRPr="00603799">
        <w:rPr>
          <w:rFonts w:cs="Calibri"/>
        </w:rPr>
        <w:fldChar w:fldCharType="end"/>
      </w:r>
      <w:r w:rsidRPr="00603799">
        <w:rPr>
          <w:rFonts w:cs="Calibri"/>
        </w:rPr>
        <w:t xml:space="preserve">. Specifically, it is proposed that their evolutionary-based prominent role in the socialisation and encouragement of their children’s autonomy may make fathers particularly central for children’s resilience and socioemotional development </w:t>
      </w:r>
      <w:r w:rsidRPr="00603799">
        <w:rPr>
          <w:rFonts w:cs="Calibri"/>
        </w:rPr>
        <w:fldChar w:fldCharType="begin"/>
      </w:r>
      <w:r w:rsidR="000B62C8" w:rsidRPr="00603799">
        <w:rPr>
          <w:rFonts w:cs="Calibri"/>
        </w:rPr>
        <w:instrText xml:space="preserve"> ADDIN EN.CITE &lt;EndNote&gt;&lt;Cite&gt;&lt;Author&gt;Feldman&lt;/Author&gt;&lt;Year&gt;2023&lt;/Year&gt;&lt;RecNum&gt;271&lt;/RecNum&gt;&lt;DisplayText&gt;(Feldman, 2023)&lt;/DisplayText&gt;&lt;record&gt;&lt;rec-number&gt;271&lt;/rec-number&gt;&lt;foreign-keys&gt;&lt;key app="EN" db-id="zavv0r0wqzatw8et5295wvzrrt9svfpp0955" timestamp="1737120970"&gt;271&lt;/key&gt;&lt;/foreign-keys&gt;&lt;ref-type name="Journal Article"&gt;17&lt;/ref-type&gt;&lt;contributors&gt;&lt;authors&gt;&lt;author&gt;Feldman, Ruth&lt;/author&gt;&lt;/authors&gt;&lt;/contributors&gt;&lt;titles&gt;&lt;title&gt;Father contribution to human resilience&lt;/title&gt;&lt;secondary-title&gt;Development and Psychopathology&lt;/secondary-title&gt;&lt;/titles&gt;&lt;periodical&gt;&lt;full-title&gt;Development and psychopathology&lt;/full-title&gt;&lt;/periodical&gt;&lt;pages&gt;2402-2419&lt;/pages&gt;&lt;volume&gt;35&lt;/volume&gt;&lt;number&gt;5&lt;/number&gt;&lt;edition&gt;2023/04/11&lt;/edition&gt;&lt;keywords&gt;&lt;keyword&gt;fatherhood&lt;/keyword&gt;&lt;keyword&gt;neurobiology of attachment&lt;/keyword&gt;&lt;keyword&gt;parent-child relationship&lt;/keyword&gt;&lt;keyword&gt;parental brain&lt;/keyword&gt;&lt;keyword&gt;resilience&lt;/keyword&gt;&lt;/keywords&gt;&lt;dates&gt;&lt;year&gt;2023&lt;/year&gt;&lt;/dates&gt;&lt;publisher&gt;Cambridge University Press&lt;/publisher&gt;&lt;isbn&gt;0954-5794&lt;/isbn&gt;&lt;urls&gt;&lt;related-urls&gt;&lt;url&gt;https://www.cambridge.org/core/product/1342C24F368FB2953C342AFF875E04A6&lt;/url&gt;&lt;/related-urls&gt;&lt;/urls&gt;&lt;electronic-resource-num&gt;10.1017/S0954579423000354&lt;/electronic-resource-num&gt;&lt;remote-database-name&gt;Cambridge Core&lt;/remote-database-name&gt;&lt;remote-database-provider&gt;Cambridge University Press&lt;/remote-database-provider&gt;&lt;/record&gt;&lt;/Cite&gt;&lt;/EndNote&gt;</w:instrText>
      </w:r>
      <w:r w:rsidRPr="00603799">
        <w:rPr>
          <w:rFonts w:cs="Calibri"/>
        </w:rPr>
        <w:fldChar w:fldCharType="separate"/>
      </w:r>
      <w:r w:rsidRPr="00603799">
        <w:rPr>
          <w:rFonts w:cs="Calibri"/>
          <w:noProof/>
        </w:rPr>
        <w:t>(Feldman, 2023)</w:t>
      </w:r>
      <w:r w:rsidRPr="00603799">
        <w:rPr>
          <w:rFonts w:cs="Calibri"/>
        </w:rPr>
        <w:fldChar w:fldCharType="end"/>
      </w:r>
      <w:r w:rsidRPr="00603799">
        <w:rPr>
          <w:rFonts w:cs="Calibri"/>
        </w:rPr>
        <w:t xml:space="preserve">. In turn, this unique role is likely to be negatively impacted by paternal psychopathology, including anxiety, thus increasing the risk of the development of emotional problems in their children </w:t>
      </w:r>
      <w:r w:rsidRPr="00603799">
        <w:rPr>
          <w:rFonts w:cs="Calibri"/>
        </w:rPr>
        <w:fldChar w:fldCharType="begin">
          <w:fldData xml:space="preserve">PEVuZE5vdGU+PENpdGU+PEF1dGhvcj5Cw7ZnZWxzPC9BdXRob3I+PFllYXI+MjAwODwvWWVhcj48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=
</w:fldData>
        </w:fldChar>
      </w:r>
      <w:r w:rsidR="000B62C8" w:rsidRPr="00603799">
        <w:rPr>
          <w:rFonts w:cs="Calibri"/>
        </w:rPr>
        <w:instrText xml:space="preserve"> ADDIN EN.CITE </w:instrText>
      </w:r>
      <w:r w:rsidR="000B62C8" w:rsidRPr="00603799">
        <w:rPr>
          <w:rFonts w:cs="Calibri"/>
        </w:rPr>
        <w:fldChar w:fldCharType="begin">
          <w:fldData xml:space="preserve">PEVuZE5vdGU+PENpdGU+PEF1dGhvcj5Cw7ZnZWxzPC9BdXRob3I+PFllYXI+MjAwODwvWWVhcj48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=
</w:fldData>
        </w:fldChar>
      </w:r>
      <w:r w:rsidR="000B62C8" w:rsidRPr="00603799">
        <w:rPr>
          <w:rFonts w:cs="Calibri"/>
        </w:rPr>
        <w:instrText xml:space="preserve"> ADDIN EN.CITE.DATA </w:instrText>
      </w:r>
      <w:r w:rsidR="000B62C8" w:rsidRPr="00603799">
        <w:rPr>
          <w:rFonts w:cs="Calibri"/>
        </w:rPr>
      </w:r>
      <w:r w:rsidR="000B62C8" w:rsidRPr="00603799">
        <w:rPr>
          <w:rFonts w:cs="Calibri"/>
        </w:rPr>
        <w:fldChar w:fldCharType="end"/>
      </w:r>
      <w:r w:rsidRPr="00603799">
        <w:rPr>
          <w:rFonts w:cs="Calibri"/>
        </w:rPr>
      </w:r>
      <w:r w:rsidRPr="00603799">
        <w:rPr>
          <w:rFonts w:cs="Calibri"/>
        </w:rPr>
        <w:fldChar w:fldCharType="separate"/>
      </w:r>
      <w:r w:rsidR="000B62C8" w:rsidRPr="00603799">
        <w:rPr>
          <w:rFonts w:cs="Calibri"/>
          <w:noProof/>
        </w:rPr>
        <w:t>(Bögels &amp; Phares, 2008; Bögels &amp; Perotti, 2011; Majdandžić et al., 2014; Ramchandani &amp; Psychogiou, 2009; Winnicott, 1964)</w:t>
      </w:r>
      <w:r w:rsidRPr="00603799">
        <w:rPr>
          <w:rFonts w:cs="Calibri"/>
        </w:rPr>
        <w:fldChar w:fldCharType="end"/>
      </w:r>
      <w:r w:rsidRPr="00603799">
        <w:rPr>
          <w:rFonts w:cs="Calibri"/>
        </w:rPr>
        <w:t xml:space="preserve">. Finally, it is important </w:t>
      </w:r>
      <w:r w:rsidR="00F61307" w:rsidRPr="00603799">
        <w:rPr>
          <w:rFonts w:cs="Calibri"/>
        </w:rPr>
        <w:t>to</w:t>
      </w:r>
      <w:r w:rsidRPr="00603799">
        <w:rPr>
          <w:rFonts w:cs="Calibri"/>
        </w:rPr>
        <w:t xml:space="preserve"> account </w:t>
      </w:r>
      <w:r w:rsidR="00F61307" w:rsidRPr="00603799">
        <w:rPr>
          <w:rFonts w:cs="Calibri"/>
        </w:rPr>
        <w:t xml:space="preserve">for </w:t>
      </w:r>
      <w:r w:rsidRPr="00603799">
        <w:rPr>
          <w:rFonts w:cs="Calibri"/>
        </w:rPr>
        <w:t xml:space="preserve">the </w:t>
      </w:r>
      <w:r w:rsidRPr="00603799">
        <w:t xml:space="preserve">societal changes that have characterised parenthood in the last few decades, which are generally leading to an increasing involvement of fathers in childcare roles </w:t>
      </w:r>
      <w:r w:rsidRPr="00603799">
        <w:rPr>
          <w:rFonts w:cs="Calibri"/>
        </w:rPr>
        <w:t>and a simultaneous growing participation of mothers in the workforce</w:t>
      </w:r>
      <w:r w:rsidRPr="00603799">
        <w:t xml:space="preserve"> </w:t>
      </w:r>
      <w:r w:rsidRPr="00603799">
        <w:fldChar w:fldCharType="begin">
          <w:fldData xml:space="preserve">PEVuZE5vdGU+PENpdGU+PEF1dGhvcj5DYWJyZXJhPC9BdXRob3I+PFllYXI+MjAwMDwvWWVhcj48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</w:fldData>
        </w:fldChar>
      </w:r>
      <w:r w:rsidR="000B62C8" w:rsidRPr="00603799">
        <w:instrText xml:space="preserve"> ADDIN EN.CITE </w:instrText>
      </w:r>
      <w:r w:rsidR="000B62C8" w:rsidRPr="00603799">
        <w:fldChar w:fldCharType="begin">
          <w:fldData xml:space="preserve">PEVuZE5vdGU+PENpdGU+PEF1dGhvcj5DYWJyZXJhPC9BdXRob3I+PFllYXI+MjAwMDwvWWVhcj48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</w:fldData>
        </w:fldChar>
      </w:r>
      <w:r w:rsidR="000B62C8" w:rsidRPr="00603799">
        <w:instrText xml:space="preserve"> ADDIN EN.CITE.DATA </w:instrText>
      </w:r>
      <w:r w:rsidR="000B62C8" w:rsidRPr="00603799">
        <w:fldChar w:fldCharType="end"/>
      </w:r>
      <w:r w:rsidRPr="00603799">
        <w:fldChar w:fldCharType="separate"/>
      </w:r>
      <w:r w:rsidR="000B62C8" w:rsidRPr="00603799">
        <w:rPr>
          <w:noProof/>
        </w:rPr>
        <w:t>(e.g., Cabrera et al., 2000; Feldman, 2023)</w:t>
      </w:r>
      <w:r w:rsidRPr="00603799">
        <w:fldChar w:fldCharType="end"/>
      </w:r>
      <w:r w:rsidRPr="00603799">
        <w:t xml:space="preserve">. An increased presence of fathers in their children’s lives may lead to a stronger influence of paternal mental health </w:t>
      </w:r>
      <w:r w:rsidRPr="00603799">
        <w:lastRenderedPageBreak/>
        <w:t>on their offspring developmental outcomes, underscoring the need of studying fathers’ contribution to child mental health.</w:t>
      </w:r>
    </w:p>
    <w:p w14:paraId="1CBC28E2" w14:textId="2399866D" w:rsidR="003164D7" w:rsidRPr="00603799" w:rsidRDefault="00B00184" w:rsidP="00AC318D">
      <w:r w:rsidRPr="00603799">
        <w:t>Crucially</w:t>
      </w:r>
      <w:r w:rsidR="00F7384D" w:rsidRPr="00603799">
        <w:t>, the m</w:t>
      </w:r>
      <w:r w:rsidR="005C1621" w:rsidRPr="00603799">
        <w:t xml:space="preserve">echanisms </w:t>
      </w:r>
      <w:r w:rsidR="00D32533" w:rsidRPr="00603799">
        <w:t xml:space="preserve">of </w:t>
      </w:r>
      <w:r w:rsidR="00F86D95" w:rsidRPr="00603799">
        <w:t xml:space="preserve">intergenerational transmission of psychopathology </w:t>
      </w:r>
      <w:r w:rsidR="00FD05DE" w:rsidRPr="00603799">
        <w:t>in the context of pa</w:t>
      </w:r>
      <w:r w:rsidR="00B903B2" w:rsidRPr="00603799">
        <w:t>terna</w:t>
      </w:r>
      <w:r w:rsidR="00FD05DE" w:rsidRPr="00603799">
        <w:t xml:space="preserve">l anxiety </w:t>
      </w:r>
      <w:r w:rsidR="00D32533" w:rsidRPr="00603799">
        <w:t>remain poorly understood.</w:t>
      </w:r>
      <w:r w:rsidR="001D2E3C" w:rsidRPr="00603799">
        <w:t xml:space="preserve"> </w:t>
      </w:r>
      <w:r w:rsidR="003164D7" w:rsidRPr="00603799">
        <w:t xml:space="preserve">The degree to which psychosocial risks operate directly through psychosocial mechanisms </w:t>
      </w:r>
      <w:r w:rsidR="005D5E9B" w:rsidRPr="00603799">
        <w:t>i</w:t>
      </w:r>
      <w:r w:rsidR="003164D7" w:rsidRPr="00603799">
        <w:t>s a central theoretical question in developmental psychopathology</w:t>
      </w:r>
      <w:r w:rsidR="007E6BF1" w:rsidRPr="00603799">
        <w:t>. D</w:t>
      </w:r>
      <w:r w:rsidR="00D33663" w:rsidRPr="00603799">
        <w:t xml:space="preserve">ifferent timings of parental mental illness </w:t>
      </w:r>
      <w:r w:rsidR="0033409F" w:rsidRPr="00603799">
        <w:t>(</w:t>
      </w:r>
      <w:r w:rsidR="007E6BF1" w:rsidRPr="00603799">
        <w:t>including</w:t>
      </w:r>
      <w:r w:rsidR="0033409F" w:rsidRPr="00603799">
        <w:t xml:space="preserve"> </w:t>
      </w:r>
      <w:r w:rsidR="00611A15" w:rsidRPr="00603799">
        <w:t>offspring</w:t>
      </w:r>
      <w:r w:rsidR="0033409F" w:rsidRPr="00603799">
        <w:t xml:space="preserve"> exposure pre- and/or post</w:t>
      </w:r>
      <w:r w:rsidR="00611A15" w:rsidRPr="00603799">
        <w:t xml:space="preserve">natally) </w:t>
      </w:r>
      <w:r w:rsidR="00D33663" w:rsidRPr="00603799">
        <w:t xml:space="preserve">may be linked </w:t>
      </w:r>
      <w:r w:rsidR="001A40D1" w:rsidRPr="00603799">
        <w:t>to specif</w:t>
      </w:r>
      <w:r w:rsidR="0033409F" w:rsidRPr="00603799">
        <w:t>ic</w:t>
      </w:r>
      <w:r w:rsidR="001A40D1" w:rsidRPr="00603799">
        <w:t xml:space="preserve"> pathways in relation to child outcomes</w:t>
      </w:r>
      <w:r w:rsidR="00CC4E9F" w:rsidRPr="00603799">
        <w:t xml:space="preserve"> </w:t>
      </w:r>
      <w:r w:rsidR="002F0B73" w:rsidRPr="00603799">
        <w:fldChar w:fldCharType="begin">
          <w:fldData xml:space="preserve">PEVuZE5vdGU+PENpdGU+PEF1dGhvcj5TdGVpbjwvQXV0aG9yPjxZZWFyPjIwMTQ8L1llYXI+PFJl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</w:fldData>
        </w:fldChar>
      </w:r>
      <w:r w:rsidR="000B62C8" w:rsidRPr="00603799">
        <w:instrText xml:space="preserve"> ADDIN EN.CITE </w:instrText>
      </w:r>
      <w:r w:rsidR="000B62C8" w:rsidRPr="00603799">
        <w:fldChar w:fldCharType="begin">
          <w:fldData xml:space="preserve">PEVuZE5vdGU+PENpdGU+PEF1dGhvcj5TdGVpbjwvQXV0aG9yPjxZZWFyPjIwMTQ8L1llYXI+PFJl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</w:fldData>
        </w:fldChar>
      </w:r>
      <w:r w:rsidR="000B62C8" w:rsidRPr="00603799">
        <w:instrText xml:space="preserve"> ADDIN EN.CITE.DATA </w:instrText>
      </w:r>
      <w:r w:rsidR="000B62C8" w:rsidRPr="00603799">
        <w:fldChar w:fldCharType="end"/>
      </w:r>
      <w:r w:rsidR="002F0B73" w:rsidRPr="00603799">
        <w:fldChar w:fldCharType="separate"/>
      </w:r>
      <w:r w:rsidR="000B62C8" w:rsidRPr="00603799">
        <w:rPr>
          <w:noProof/>
        </w:rPr>
        <w:t>(Rajyaguru et al., 2021; Stein et al., 2014)</w:t>
      </w:r>
      <w:r w:rsidR="002F0B73" w:rsidRPr="00603799">
        <w:fldChar w:fldCharType="end"/>
      </w:r>
      <w:r w:rsidR="003164D7" w:rsidRPr="00603799">
        <w:t>. S</w:t>
      </w:r>
      <w:r w:rsidR="02048B2A" w:rsidRPr="00603799">
        <w:rPr>
          <w:rFonts w:ascii="Calibri" w:hAnsi="Calibri" w:cs="Calibri"/>
        </w:rPr>
        <w:t>ubstantial</w:t>
      </w:r>
      <w:r w:rsidR="00210CA5" w:rsidRPr="00603799">
        <w:t xml:space="preserve"> evidence support</w:t>
      </w:r>
      <w:r w:rsidR="175C18B7" w:rsidRPr="00603799">
        <w:t>s</w:t>
      </w:r>
      <w:r w:rsidR="00210CA5" w:rsidRPr="00603799">
        <w:t xml:space="preserve"> the</w:t>
      </w:r>
      <w:r w:rsidR="004726EB" w:rsidRPr="00603799">
        <w:t xml:space="preserve"> key</w:t>
      </w:r>
      <w:r w:rsidR="00FC6231" w:rsidRPr="00603799">
        <w:t xml:space="preserve"> </w:t>
      </w:r>
      <w:r w:rsidR="0008221D" w:rsidRPr="00603799">
        <w:t xml:space="preserve">importance </w:t>
      </w:r>
      <w:r w:rsidR="00FC6231" w:rsidRPr="00603799">
        <w:t>of environmental mechanisms</w:t>
      </w:r>
      <w:r w:rsidR="00A21F17" w:rsidRPr="00603799">
        <w:t xml:space="preserve"> (e.g., parental </w:t>
      </w:r>
      <w:r w:rsidR="00503B6F" w:rsidRPr="00603799">
        <w:t>context</w:t>
      </w:r>
      <w:r w:rsidR="00BA5377" w:rsidRPr="00603799">
        <w:t xml:space="preserve">, altered parenting </w:t>
      </w:r>
      <w:r w:rsidR="009319FF" w:rsidRPr="00603799">
        <w:t>behaviours</w:t>
      </w:r>
      <w:r w:rsidR="00503B6F" w:rsidRPr="00603799">
        <w:t>)</w:t>
      </w:r>
      <w:r w:rsidR="00FC6231" w:rsidRPr="00603799">
        <w:t xml:space="preserve">, even </w:t>
      </w:r>
      <w:r w:rsidR="00BC76A2" w:rsidRPr="00603799">
        <w:t>when</w:t>
      </w:r>
      <w:r w:rsidR="00FC6231" w:rsidRPr="00603799">
        <w:t xml:space="preserve"> </w:t>
      </w:r>
      <w:r w:rsidR="003164D7" w:rsidRPr="00603799">
        <w:t xml:space="preserve">accounting for </w:t>
      </w:r>
      <w:r w:rsidR="00503B6F" w:rsidRPr="00603799">
        <w:t>genetic predisposition</w:t>
      </w:r>
      <w:r w:rsidR="007B5C67" w:rsidRPr="00603799">
        <w:t xml:space="preserve"> </w:t>
      </w:r>
      <w:r w:rsidR="0088384F" w:rsidRPr="00603799">
        <w:fldChar w:fldCharType="begin">
          <w:fldData xml:space="preserve">PEVuZE5vdGU+PENpdGU+PEF1dGhvcj5BaG1hZHphZGVoPC9BdXRob3I+PFllYXI+MjAxOTwvWWVh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=
</w:fldData>
        </w:fldChar>
      </w:r>
      <w:r w:rsidR="000B62C8" w:rsidRPr="00603799">
        <w:instrText xml:space="preserve"> ADDIN EN.CITE </w:instrText>
      </w:r>
      <w:r w:rsidR="000B62C8" w:rsidRPr="00603799">
        <w:fldChar w:fldCharType="begin">
          <w:fldData xml:space="preserve">PEVuZE5vdGU+PENpdGU+PEF1dGhvcj5BaG1hZHphZGVoPC9BdXRob3I+PFllYXI+MjAxOTwvWWVh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=
</w:fldData>
        </w:fldChar>
      </w:r>
      <w:r w:rsidR="000B62C8" w:rsidRPr="00603799">
        <w:instrText xml:space="preserve"> ADDIN EN.CITE.DATA </w:instrText>
      </w:r>
      <w:r w:rsidR="000B62C8" w:rsidRPr="00603799">
        <w:fldChar w:fldCharType="end"/>
      </w:r>
      <w:r w:rsidR="0088384F" w:rsidRPr="00603799">
        <w:fldChar w:fldCharType="separate"/>
      </w:r>
      <w:r w:rsidR="000B62C8" w:rsidRPr="00603799">
        <w:rPr>
          <w:noProof/>
        </w:rPr>
        <w:t>(Ahmadzadeh et al., 2019; Eley et al., 2015; Jami et al., 2021; Murray et al., 2009; Purves et al., 2020)</w:t>
      </w:r>
      <w:r w:rsidR="0088384F" w:rsidRPr="00603799">
        <w:fldChar w:fldCharType="end"/>
      </w:r>
      <w:r w:rsidR="006311AE" w:rsidRPr="00603799">
        <w:t>.</w:t>
      </w:r>
      <w:r w:rsidR="009343C3" w:rsidRPr="00603799">
        <w:t xml:space="preserve"> </w:t>
      </w:r>
      <w:r w:rsidR="006311AE" w:rsidRPr="00603799">
        <w:t>N</w:t>
      </w:r>
      <w:r w:rsidR="005F3B27" w:rsidRPr="00603799">
        <w:t>evertheless,</w:t>
      </w:r>
      <w:r w:rsidR="00241BC4" w:rsidRPr="00603799">
        <w:t xml:space="preserve"> when studying the intergenerational transmission of psychopathology and the nature of risk mechanisms, it is key to distinguish between prenatal and postnatal parental psychopathology and compare direct with indirect exposure </w:t>
      </w:r>
      <w:r w:rsidR="00241BC4" w:rsidRPr="00603799">
        <w:fldChar w:fldCharType="begin"/>
      </w:r>
      <w:r w:rsidR="000B62C8" w:rsidRPr="00603799">
        <w:instrText xml:space="preserve"> ADDIN EN.CITE &lt;EndNote&gt;&lt;Cite&gt;&lt;Author&gt;Ramchandani&lt;/Author&gt;&lt;Year&gt;2008&lt;/Year&gt;&lt;RecNum&gt;325&lt;/RecNum&gt;&lt;DisplayText&gt;(Ramchandani et al., 2008)&lt;/DisplayText&gt;&lt;record&gt;&lt;rec-number&gt;325&lt;/rec-number&gt;&lt;foreign-keys&gt;&lt;key app="EN" db-id="zavv0r0wqzatw8et5295wvzrrt9svfpp0955" timestamp="1737120970"&gt;325&lt;/key&gt;&lt;/foreign-keys&gt;&lt;ref-type name="Journal Article"&gt;17&lt;/ref-type&gt;&lt;contributors&gt;&lt;authors&gt;&lt;author&gt;Ramchandani, Paul G&lt;/author&gt;&lt;author&gt;O’Connor, Thomas G&lt;/author&gt;&lt;author&gt;Evans, Jonathan&lt;/author&gt;&lt;author&gt;Heron, Jon&lt;/author&gt;&lt;author&gt;Murray, Lynne&lt;/author&gt;&lt;author&gt;Stein, Alan&lt;/author&gt;&lt;/authors&gt;&lt;/contributors&gt;&lt;titles&gt;&lt;title&gt;The effects of pre‐and postnatal depression in fathers: a natural experiment comparing the effects of exposure to depression on offspring&lt;/title&gt;&lt;secondary-title&gt;Journal of Child Psychology and Psychiatry&lt;/secondary-title&gt;&lt;/titles&gt;&lt;periodical&gt;&lt;full-title&gt;Journal of child psychology and psychiatry&lt;/full-title&gt;&lt;/periodical&gt;&lt;pages&gt;1069-1078&lt;/pages&gt;&lt;volume&gt;49&lt;/volume&gt;&lt;number&gt;10&lt;/number&gt;&lt;dates&gt;&lt;year&gt;2008&lt;/year&gt;&lt;/dates&gt;&lt;isbn&gt;0021-9630&lt;/isbn&gt;&lt;urls&gt;&lt;/urls&gt;&lt;/record&gt;&lt;/Cite&gt;&lt;/EndNote&gt;</w:instrText>
      </w:r>
      <w:r w:rsidR="00241BC4" w:rsidRPr="00603799">
        <w:fldChar w:fldCharType="separate"/>
      </w:r>
      <w:r w:rsidR="00241BC4" w:rsidRPr="00603799">
        <w:rPr>
          <w:noProof/>
        </w:rPr>
        <w:t>(Ramchandani et al., 2008)</w:t>
      </w:r>
      <w:r w:rsidR="00241BC4" w:rsidRPr="00603799">
        <w:fldChar w:fldCharType="end"/>
      </w:r>
      <w:r w:rsidR="006311AE" w:rsidRPr="00603799">
        <w:t xml:space="preserve">, as existing </w:t>
      </w:r>
      <w:r w:rsidR="005F3B27" w:rsidRPr="00603799">
        <w:t>evidence is inconsistent</w:t>
      </w:r>
      <w:r w:rsidR="00646847" w:rsidRPr="00603799">
        <w:t>. S</w:t>
      </w:r>
      <w:r w:rsidR="005F3B27" w:rsidRPr="00603799">
        <w:t>ome</w:t>
      </w:r>
      <w:r w:rsidR="008160F4" w:rsidRPr="00603799">
        <w:t xml:space="preserve"> </w:t>
      </w:r>
      <w:r w:rsidR="005F3B27" w:rsidRPr="00603799">
        <w:t xml:space="preserve">suggest sufficiency of prenatal (indirect) exposure to psychosocial risks (e.g., parental mental ill-health) </w:t>
      </w:r>
      <w:r w:rsidR="00FD404B" w:rsidRPr="00603799">
        <w:t xml:space="preserve">alone </w:t>
      </w:r>
      <w:r w:rsidR="005F3B27" w:rsidRPr="00603799">
        <w:t xml:space="preserve">for poor child psychological adjustment </w:t>
      </w:r>
      <w:r w:rsidR="005F3B27" w:rsidRPr="00603799">
        <w:fldChar w:fldCharType="begin"/>
      </w:r>
      <w:r w:rsidR="000B62C8" w:rsidRPr="00603799">
        <w:instrText xml:space="preserve"> ADDIN EN.CITE &lt;EndNote&gt;&lt;Cite&gt;&lt;Author&gt;Barker&lt;/Author&gt;&lt;Year&gt;2011&lt;/Year&gt;&lt;RecNum&gt;194&lt;/RecNum&gt;&lt;DisplayText&gt;(Barker et al., 2011)&lt;/DisplayText&gt;&lt;record&gt;&lt;rec-number&gt;194&lt;/rec-number&gt;&lt;foreign-keys&gt;&lt;key app="EN" db-id="zavv0r0wqzatw8et5295wvzrrt9svfpp0955" timestamp="1737120969"&gt;194&lt;/key&gt;&lt;/foreign-keys&gt;&lt;ref-type name="Journal Article"&gt;17&lt;/ref-type&gt;&lt;contributors&gt;&lt;authors&gt;&lt;author&gt;Barker, Edward D&lt;/author&gt;&lt;author&gt;Jaffee, Sara R&lt;/author&gt;&lt;author&gt;Uher, Rudolf&lt;/author&gt;&lt;author&gt;Maughan, Barbara&lt;/author&gt;&lt;/authors&gt;&lt;/contributors&gt;&lt;titles&gt;&lt;title&gt;The contribution of prenatal and postnatal maternal anxiety and depression to child maladjustment&lt;/title&gt;&lt;secondary-title&gt;Depression and anxiety&lt;/secondary-title&gt;&lt;/titles&gt;&lt;periodical&gt;&lt;full-title&gt;Depression and anxiety&lt;/full-title&gt;&lt;/periodical&gt;&lt;pages&gt;696-702&lt;/pages&gt;&lt;volume&gt;28&lt;/volume&gt;&lt;number&gt;8&lt;/number&gt;&lt;dates&gt;&lt;year&gt;2011&lt;/year&gt;&lt;/dates&gt;&lt;isbn&gt;1091-4269&lt;/isbn&gt;&lt;urls&gt;&lt;/urls&gt;&lt;/record&gt;&lt;/Cite&gt;&lt;/EndNote&gt;</w:instrText>
      </w:r>
      <w:r w:rsidR="005F3B27" w:rsidRPr="00603799">
        <w:fldChar w:fldCharType="separate"/>
      </w:r>
      <w:r w:rsidR="000B62C8" w:rsidRPr="00603799">
        <w:rPr>
          <w:noProof/>
        </w:rPr>
        <w:t>(Barker et al., 2011)</w:t>
      </w:r>
      <w:r w:rsidR="005F3B27" w:rsidRPr="00603799">
        <w:fldChar w:fldCharType="end"/>
      </w:r>
      <w:r w:rsidR="005F3B27" w:rsidRPr="00603799">
        <w:t xml:space="preserve">. For instance, fathers might influence child development prenatally exerting an impact on maternal mental health, and thus affecting the foetus during pregnancy </w:t>
      </w:r>
      <w:r w:rsidR="005F3B27" w:rsidRPr="00603799">
        <w:fldChar w:fldCharType="begin">
          <w:fldData xml:space="preserve">PEVuZE5vdGU+PENpdGU+PEF1dGhvcj5SYW1jaGFuZGFuaTwvQXV0aG9yPjxZZWFyPjIwMDk8L1ll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</w:fldData>
        </w:fldChar>
      </w:r>
      <w:r w:rsidR="000B62C8" w:rsidRPr="00603799">
        <w:instrText xml:space="preserve"> ADDIN EN.CITE </w:instrText>
      </w:r>
      <w:r w:rsidR="000B62C8" w:rsidRPr="00603799">
        <w:fldChar w:fldCharType="begin">
          <w:fldData xml:space="preserve">PEVuZE5vdGU+PENpdGU+PEF1dGhvcj5SYW1jaGFuZGFuaTwvQXV0aG9yPjxZZWFyPjIwMDk8L1ll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</w:fldData>
        </w:fldChar>
      </w:r>
      <w:r w:rsidR="000B62C8" w:rsidRPr="00603799">
        <w:instrText xml:space="preserve"> ADDIN EN.CITE.DATA </w:instrText>
      </w:r>
      <w:r w:rsidR="000B62C8" w:rsidRPr="00603799">
        <w:fldChar w:fldCharType="end"/>
      </w:r>
      <w:r w:rsidR="005F3B27" w:rsidRPr="00603799">
        <w:fldChar w:fldCharType="separate"/>
      </w:r>
      <w:r w:rsidR="000B62C8" w:rsidRPr="00603799">
        <w:rPr>
          <w:noProof/>
        </w:rPr>
        <w:t>(e.g., Psouni &amp; Eichbichler, 2020; Ramchandani &amp; Psychogiou, 2009; Sethna et al., 2015)</w:t>
      </w:r>
      <w:r w:rsidR="005F3B27" w:rsidRPr="00603799">
        <w:fldChar w:fldCharType="end"/>
      </w:r>
      <w:r w:rsidR="005F3B27" w:rsidRPr="00603799">
        <w:t xml:space="preserve">, in line with the biological programming hypothesis </w:t>
      </w:r>
      <w:r w:rsidR="005F3B27" w:rsidRPr="00603799">
        <w:fldChar w:fldCharType="begin"/>
      </w:r>
      <w:r w:rsidR="000B62C8" w:rsidRPr="00603799">
        <w:instrText xml:space="preserve"> ADDIN EN.CITE &lt;EndNote&gt;&lt;Cite&gt;&lt;Author&gt;Van den Bergh&lt;/Author&gt;&lt;Year&gt;2005&lt;/Year&gt;&lt;RecNum&gt;317&lt;/RecNum&gt;&lt;DisplayText&gt;(Van den Bergh et al., 2005)&lt;/DisplayText&gt;&lt;record&gt;&lt;rec-number&gt;317&lt;/rec-number&gt;&lt;foreign-keys&gt;&lt;key app="EN" db-id="zavv0r0wqzatw8et5295wvzrrt9svfpp0955" timestamp="1737120970"&gt;317&lt;/key&gt;&lt;/foreign-keys&gt;&lt;ref-type name="Journal Article"&gt;17&lt;/ref-type&gt;&lt;contributors&gt;&lt;authors&gt;&lt;author&gt;Van den Bergh, Bea R. H.&lt;/author&gt;&lt;author&gt;Mulder, Eduard J. H.&lt;/author&gt;&lt;author&gt;Mennes, Maarten&lt;/author&gt;&lt;author&gt;Glover, Vivette&lt;/author&gt;&lt;/authors&gt;&lt;/contributors&gt;&lt;titles&gt;&lt;title&gt;Antenatal maternal anxiety and stress and the neurobehavioural development of the fetus and child: links and possible mechanisms. A review&lt;/title&gt;&lt;secondary-title&gt;Neuroscience &amp;amp; Biobehavioral Reviews&lt;/secondary-title&gt;&lt;/titles&gt;&lt;periodical&gt;&lt;full-title&gt;Neuroscience &amp;amp; Biobehavioral Reviews&lt;/full-title&gt;&lt;/periodical&gt;&lt;pages&gt;237-258&lt;/pages&gt;&lt;volume&gt;29&lt;/volume&gt;&lt;number&gt;2&lt;/number&gt;&lt;keywords&gt;&lt;keyword&gt;Pregnancy&lt;/keyword&gt;&lt;keyword&gt;Stress&lt;/keyword&gt;&lt;keyword&gt;Programming&lt;/keyword&gt;&lt;keyword&gt;Cortisol&lt;/keyword&gt;&lt;keyword&gt;Fetal behaviour&lt;/keyword&gt;&lt;keyword&gt;Child behaviour&lt;/keyword&gt;&lt;keyword&gt;Developmental neuroscience&lt;/keyword&gt;&lt;keyword&gt;Review&lt;/keyword&gt;&lt;/keywords&gt;&lt;dates&gt;&lt;year&gt;2005&lt;/year&gt;&lt;pub-dates&gt;&lt;date&gt;2005/04/01/&lt;/date&gt;&lt;/pub-dates&gt;&lt;/dates&gt;&lt;isbn&gt;0149-7634&lt;/isbn&gt;&lt;urls&gt;&lt;related-urls&gt;&lt;url&gt;https://www.sciencedirect.com/science/article/pii/S0149763404001307&lt;/url&gt;&lt;/related-urls&gt;&lt;/urls&gt;&lt;electronic-resource-num&gt;https://doi.org/10.1016/j.neubiorev.2004.10.007&lt;/electronic-resource-num&gt;&lt;/record&gt;&lt;/Cite&gt;&lt;/EndNote&gt;</w:instrText>
      </w:r>
      <w:r w:rsidR="005F3B27" w:rsidRPr="00603799">
        <w:fldChar w:fldCharType="separate"/>
      </w:r>
      <w:r w:rsidR="000B62C8" w:rsidRPr="00603799">
        <w:rPr>
          <w:noProof/>
        </w:rPr>
        <w:t>(Van den Bergh et al., 2005)</w:t>
      </w:r>
      <w:r w:rsidR="005F3B27" w:rsidRPr="00603799">
        <w:fldChar w:fldCharType="end"/>
      </w:r>
      <w:r w:rsidR="005F3B27" w:rsidRPr="00603799">
        <w:t xml:space="preserve">. </w:t>
      </w:r>
      <w:r w:rsidR="00CC51CE" w:rsidRPr="00603799">
        <w:t xml:space="preserve">Some </w:t>
      </w:r>
      <w:r w:rsidR="005E6168" w:rsidRPr="00603799">
        <w:t xml:space="preserve">suggest that direct postnatal exposure to parent mental ill-health </w:t>
      </w:r>
      <w:r w:rsidR="00BC551E" w:rsidRPr="00603799">
        <w:t xml:space="preserve">alone </w:t>
      </w:r>
      <w:r w:rsidR="005E6168" w:rsidRPr="00603799">
        <w:t xml:space="preserve">is </w:t>
      </w:r>
      <w:r w:rsidR="005E078A" w:rsidRPr="00603799">
        <w:t xml:space="preserve">sufficient </w:t>
      </w:r>
      <w:r w:rsidR="005E6168" w:rsidRPr="00603799">
        <w:t xml:space="preserve">to observe adverse offspring outcomes </w:t>
      </w:r>
      <w:r w:rsidR="005E6168" w:rsidRPr="00603799">
        <w:fldChar w:fldCharType="begin"/>
      </w:r>
      <w:r w:rsidR="000B62C8" w:rsidRPr="00603799">
        <w:instrText xml:space="preserve"> ADDIN EN.CITE &lt;EndNote&gt;&lt;Cite&gt;&lt;Author&gt;Ahmadzadeh&lt;/Author&gt;&lt;Year&gt;2021&lt;/Year&gt;&lt;RecNum&gt;205&lt;/RecNum&gt;&lt;DisplayText&gt;(Ahmadzadeh et al., 2021)&lt;/DisplayText&gt;&lt;record&gt;&lt;rec-number&gt;205&lt;/rec-number&gt;&lt;foreign-keys&gt;&lt;key app="EN" db-id="zavv0r0wqzatw8et5295wvzrrt9svfpp0955" timestamp="1737120969"&gt;205&lt;/key&gt;&lt;/foreign-keys&gt;&lt;ref-type name="Journal Article"&gt;17&lt;/ref-type&gt;&lt;contributors&gt;&lt;authors&gt;&lt;author&gt;Ahmadzadeh, Yasmin I.&lt;/author&gt;&lt;author&gt;Schoeler, Tabea&lt;/author&gt;&lt;author&gt;Han, Meredith&lt;/author&gt;&lt;author&gt;Pingault, Jean-Baptiste&lt;/author&gt;&lt;author&gt;Creswell, Cathy&lt;/author&gt;&lt;author&gt;McAdams, Tom A.&lt;/author&gt;&lt;/authors&gt;&lt;/contributors&gt;&lt;titles&gt;&lt;title&gt;Systematic review and meta-analysis of genetically informed research: associations between parent anxiety and offspring internalizing problems&lt;/title&gt;&lt;secondary-title&gt;Journal of the American Academy of Child &amp;amp; Adolescent Psychiatry&lt;/secondary-title&gt;&lt;/titles&gt;&lt;periodical&gt;&lt;full-title&gt;Journal of the American Academy of Child &amp;amp; Adolescent Psychiatry&lt;/full-title&gt;&lt;/periodical&gt;&lt;pages&gt;823-840&lt;/pages&gt;&lt;volume&gt;60&lt;/volume&gt;&lt;number&gt;7&lt;/number&gt;&lt;dates&gt;&lt;year&gt;2021&lt;/year&gt;&lt;/dates&gt;&lt;publisher&gt;Elsevier&lt;/publisher&gt;&lt;isbn&gt;0890-8567&lt;/isbn&gt;&lt;urls&gt;&lt;/urls&gt;&lt;/record&gt;&lt;/Cite&gt;&lt;/EndNote&gt;</w:instrText>
      </w:r>
      <w:r w:rsidR="005E6168" w:rsidRPr="00603799">
        <w:fldChar w:fldCharType="separate"/>
      </w:r>
      <w:r w:rsidR="005E6168" w:rsidRPr="00603799">
        <w:rPr>
          <w:noProof/>
        </w:rPr>
        <w:t>(Ahmadzadeh et al., 2021)</w:t>
      </w:r>
      <w:r w:rsidR="005E6168" w:rsidRPr="00603799">
        <w:fldChar w:fldCharType="end"/>
      </w:r>
      <w:r w:rsidR="002A5F5B" w:rsidRPr="00603799">
        <w:t xml:space="preserve">. We propose that </w:t>
      </w:r>
      <w:r w:rsidR="007A5D6C" w:rsidRPr="00603799">
        <w:t xml:space="preserve">postnatal exposure </w:t>
      </w:r>
      <w:r w:rsidR="00E70EED" w:rsidRPr="00603799">
        <w:t xml:space="preserve">alone, compared to </w:t>
      </w:r>
      <w:r w:rsidR="00BA788A" w:rsidRPr="00603799">
        <w:t xml:space="preserve">prenatal exposure alone, </w:t>
      </w:r>
      <w:r w:rsidR="006C2231" w:rsidRPr="00603799">
        <w:t xml:space="preserve">might </w:t>
      </w:r>
      <w:r w:rsidR="0080479C" w:rsidRPr="00603799">
        <w:t>be associate</w:t>
      </w:r>
      <w:r w:rsidR="00E4028A" w:rsidRPr="00603799">
        <w:t xml:space="preserve">d </w:t>
      </w:r>
      <w:r w:rsidR="003D66CD" w:rsidRPr="00603799">
        <w:t xml:space="preserve">with greater adversity in children </w:t>
      </w:r>
      <w:r w:rsidR="00BA42A1" w:rsidRPr="00603799">
        <w:t xml:space="preserve">as </w:t>
      </w:r>
      <w:r w:rsidR="00DD739C" w:rsidRPr="00603799">
        <w:t xml:space="preserve">it would reflect risk transmitted via environmental </w:t>
      </w:r>
      <w:r w:rsidR="00DD739C" w:rsidRPr="00603799">
        <w:lastRenderedPageBreak/>
        <w:t>means, including altered parenting behaviour, in addition to potential underlying genetic risk</w:t>
      </w:r>
      <w:r w:rsidR="003E4DC7" w:rsidRPr="00603799">
        <w:t>.</w:t>
      </w:r>
      <w:r w:rsidR="00DD739C" w:rsidRPr="00603799">
        <w:t xml:space="preserve"> </w:t>
      </w:r>
      <w:r w:rsidR="00F93C78" w:rsidRPr="00603799">
        <w:t>Furthermore, the postnatal period represents a richer and more dynamic environment for parent-child interactions compared to the prenatal period. During this time, children engage in multimodal interactions with their caregivers, involving visual, auditory, tactile, and olfactory stimuli, which are critical for early emotional and behavioural development</w:t>
      </w:r>
      <w:r w:rsidR="0055712A" w:rsidRPr="00603799">
        <w:t xml:space="preserve"> </w:t>
      </w:r>
      <w:r w:rsidR="00581861" w:rsidRPr="00603799">
        <w:fldChar w:fldCharType="begin">
          <w:fldData xml:space="preserve">PEVuZE5vdGU+PENpdGU+PEF1dGhvcj5EdW5uPC9BdXRob3I+PFllYXI+MjAwNDwvWWVhcj48UmVj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=
</w:fldData>
        </w:fldChar>
      </w:r>
      <w:r w:rsidR="000B62C8" w:rsidRPr="00603799">
        <w:instrText xml:space="preserve"> ADDIN EN.CITE </w:instrText>
      </w:r>
      <w:r w:rsidR="000B62C8" w:rsidRPr="00603799">
        <w:fldChar w:fldCharType="begin">
          <w:fldData xml:space="preserve">PEVuZE5vdGU+PENpdGU+PEF1dGhvcj5EdW5uPC9BdXRob3I+PFllYXI+MjAwNDwvWWVhcj48UmVj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=
</w:fldData>
        </w:fldChar>
      </w:r>
      <w:r w:rsidR="000B62C8" w:rsidRPr="00603799">
        <w:instrText xml:space="preserve"> ADDIN EN.CITE.DATA </w:instrText>
      </w:r>
      <w:r w:rsidR="000B62C8" w:rsidRPr="00603799">
        <w:fldChar w:fldCharType="end"/>
      </w:r>
      <w:r w:rsidR="00581861" w:rsidRPr="00603799">
        <w:fldChar w:fldCharType="separate"/>
      </w:r>
      <w:r w:rsidR="000B62C8" w:rsidRPr="00603799">
        <w:rPr>
          <w:noProof/>
        </w:rPr>
        <w:t>(Dunn, 2004; Göksun et al., 2024; Tanaka et al., 2014)</w:t>
      </w:r>
      <w:r w:rsidR="00581861" w:rsidRPr="00603799">
        <w:fldChar w:fldCharType="end"/>
      </w:r>
      <w:r w:rsidR="00F93C78" w:rsidRPr="00603799">
        <w:t xml:space="preserve">. </w:t>
      </w:r>
      <w:r w:rsidR="00173C10" w:rsidRPr="00603799">
        <w:t>This increased range of modes for parental input postnatally means that parental behaviours have more ways to shape their children, so the influence of parental mental health is amplified</w:t>
      </w:r>
      <w:r w:rsidR="00D46B28" w:rsidRPr="00603799">
        <w:t xml:space="preserve"> </w:t>
      </w:r>
      <w:r w:rsidR="00850C9E" w:rsidRPr="00603799">
        <w:fldChar w:fldCharType="begin"/>
      </w:r>
      <w:r w:rsidR="00783D38" w:rsidRPr="00603799">
        <w:instrText xml:space="preserve"> ADDIN EN.CITE &lt;EndNote&gt;&lt;Cite&gt;&lt;Author&gt;Bronfenbrenner&lt;/Author&gt;&lt;Year&gt;1979&lt;/Year&gt;&lt;RecNum&gt;14564&lt;/RecNum&gt;&lt;DisplayText&gt;(Bronfenbrenner, 1979; Dunn, 2004)&lt;/DisplayText&gt;&lt;record&gt;&lt;rec-number&gt;14564&lt;/rec-number&gt;&lt;foreign-keys&gt;&lt;key app="EN" db-id="s0e2dwd9atxds2eft21p5xrdfpv0x0550vdf" timestamp="1734441835"&gt;14564&lt;/key&gt;&lt;/foreign-keys&gt;&lt;ref-type name="Journal Article"&gt;17&lt;/ref-type&gt;&lt;contributors&gt;&lt;authors&gt;&lt;author&gt;Bronfenbrenner, Urie&lt;/author&gt;&lt;/authors&gt;&lt;/contributors&gt;&lt;titles&gt;&lt;title&gt;The ecology of human development: Experiments by nature and design&lt;/title&gt;&lt;secondary-title&gt;Harvard University Press google schola&lt;/secondary-title&gt;&lt;/titles&gt;&lt;pages&gt;139-163&lt;/pages&gt;&lt;volume&gt;2&lt;/volume&gt;&lt;dates&gt;&lt;year&gt;1979&lt;/year&gt;&lt;/dates&gt;&lt;urls&gt;&lt;/urls&gt;&lt;/record&gt;&lt;/Cite&gt;&lt;Cite&gt;&lt;Author&gt;Dunn&lt;/Author&gt;&lt;Year&gt;2004&lt;/Year&gt;&lt;RecNum&gt;14562&lt;/RecNum&gt;&lt;record&gt;&lt;rec-number&gt;14562&lt;/rec-number&gt;&lt;foreign-keys&gt;&lt;key app="EN" db-id="s0e2dwd9atxds2eft21p5xrdfpv0x0550vdf" timestamp="1734441192"&gt;14562&lt;/key&gt;&lt;/foreign-keys&gt;&lt;ref-type name="Journal Article"&gt;17&lt;/ref-type&gt;&lt;contributors&gt;&lt;authors&gt;&lt;author&gt;Dunn, Winnie&lt;/author&gt;&lt;/authors&gt;&lt;/contributors&gt;&lt;titles&gt;&lt;title&gt;A sensory processing approach to supporting infant-caregiver relationships&lt;/title&gt;&lt;secondary-title&gt;Treating parent-infant relationship problems: Strategies for intervention&lt;/secondary-title&gt;&lt;/titles&gt;&lt;pages&gt;152-187&lt;/pages&gt;&lt;dates&gt;&lt;year&gt;2004&lt;/year&gt;&lt;/dates&gt;&lt;urls&gt;&lt;/urls&gt;&lt;/record&gt;&lt;/Cite&gt;&lt;/EndNote&gt;</w:instrText>
      </w:r>
      <w:r w:rsidR="00850C9E" w:rsidRPr="00603799">
        <w:fldChar w:fldCharType="separate"/>
      </w:r>
      <w:r w:rsidR="00783D38" w:rsidRPr="00603799">
        <w:rPr>
          <w:noProof/>
        </w:rPr>
        <w:t>(Bronfenbrenner, 1979; Dunn, 2004)</w:t>
      </w:r>
      <w:r w:rsidR="00850C9E" w:rsidRPr="00603799">
        <w:fldChar w:fldCharType="end"/>
      </w:r>
      <w:r w:rsidR="00F93C78" w:rsidRPr="00603799">
        <w:t>.</w:t>
      </w:r>
      <w:r w:rsidR="00BC515C" w:rsidRPr="00603799">
        <w:t xml:space="preserve"> While mechanisms </w:t>
      </w:r>
      <w:r w:rsidR="00751E0B" w:rsidRPr="00603799">
        <w:t>were</w:t>
      </w:r>
      <w:r w:rsidR="00BC515C" w:rsidRPr="00603799">
        <w:t xml:space="preserve"> not the primary focu</w:t>
      </w:r>
      <w:r w:rsidR="002655D3" w:rsidRPr="00603799">
        <w:t>s</w:t>
      </w:r>
      <w:r w:rsidR="001B47D6" w:rsidRPr="00603799">
        <w:t xml:space="preserve"> here</w:t>
      </w:r>
      <w:r w:rsidR="002655D3" w:rsidRPr="00603799">
        <w:t xml:space="preserve">, this study’s approach to differential timings </w:t>
      </w:r>
      <w:r w:rsidR="00907877" w:rsidRPr="00603799">
        <w:t xml:space="preserve">of exposure effects may </w:t>
      </w:r>
      <w:r w:rsidR="003D2020" w:rsidRPr="00603799">
        <w:t>provide</w:t>
      </w:r>
      <w:r w:rsidR="00907877" w:rsidRPr="00603799">
        <w:t xml:space="preserve"> fundamental insights into </w:t>
      </w:r>
      <w:r w:rsidR="00FF01EC" w:rsidRPr="00603799">
        <w:t xml:space="preserve">potential </w:t>
      </w:r>
      <w:r w:rsidR="00F25CC2" w:rsidRPr="00603799">
        <w:t>pathways of intergenerational risk transmission</w:t>
      </w:r>
      <w:r w:rsidR="001B47D6" w:rsidRPr="00603799">
        <w:t>, opening avenues for future research.</w:t>
      </w:r>
    </w:p>
    <w:p w14:paraId="6947F882" w14:textId="4176B6BA" w:rsidR="001D2E3C" w:rsidRPr="00603799" w:rsidRDefault="00B648F4" w:rsidP="001D2E3C">
      <w:r w:rsidRPr="00603799">
        <w:t>To</w:t>
      </w:r>
      <w:r w:rsidR="00C16549" w:rsidRPr="00603799">
        <w:t xml:space="preserve"> </w:t>
      </w:r>
      <w:r w:rsidR="005679F0" w:rsidRPr="00603799">
        <w:t xml:space="preserve">specifically </w:t>
      </w:r>
      <w:r w:rsidR="008546B5" w:rsidRPr="00603799">
        <w:t xml:space="preserve">examine the differential effects of paternal </w:t>
      </w:r>
      <w:r w:rsidR="007C4741" w:rsidRPr="00603799">
        <w:t>prenatal</w:t>
      </w:r>
      <w:r w:rsidR="00BA41BA" w:rsidRPr="00603799">
        <w:t>-only</w:t>
      </w:r>
      <w:r w:rsidR="007C4741" w:rsidRPr="00603799">
        <w:t xml:space="preserve"> and postnatal</w:t>
      </w:r>
      <w:r w:rsidR="00BA41BA" w:rsidRPr="00603799">
        <w:t>-only</w:t>
      </w:r>
      <w:r w:rsidR="007C4741" w:rsidRPr="00603799">
        <w:t xml:space="preserve"> </w:t>
      </w:r>
      <w:r w:rsidR="008546B5" w:rsidRPr="00603799">
        <w:t xml:space="preserve">depression </w:t>
      </w:r>
      <w:r w:rsidR="007C4741" w:rsidRPr="00603799">
        <w:t>for</w:t>
      </w:r>
      <w:r w:rsidR="00FA1CDA" w:rsidRPr="00603799">
        <w:t xml:space="preserve"> </w:t>
      </w:r>
      <w:r w:rsidR="00C81288" w:rsidRPr="00603799">
        <w:t>children</w:t>
      </w:r>
      <w:r w:rsidR="4D146C72" w:rsidRPr="00603799">
        <w:t>’s</w:t>
      </w:r>
      <w:r w:rsidR="00C81288" w:rsidRPr="00603799">
        <w:t xml:space="preserve"> subsequent emotional and behavioural functioning, </w:t>
      </w:r>
      <w:r w:rsidR="00EA7A01" w:rsidRPr="00603799">
        <w:fldChar w:fldCharType="begin"/>
      </w:r>
      <w:r w:rsidR="000B62C8" w:rsidRPr="00603799">
        <w:instrText xml:space="preserve"> ADDIN EN.CITE &lt;EndNote&gt;&lt;Cite AuthorYear="1"&gt;&lt;Author&gt;Ramchandani&lt;/Author&gt;&lt;Year&gt;2008&lt;/Year&gt;&lt;RecNum&gt;325&lt;/RecNum&gt;&lt;DisplayText&gt;Ramchandani et al. (2008)&lt;/DisplayText&gt;&lt;record&gt;&lt;rec-number&gt;325&lt;/rec-number&gt;&lt;foreign-keys&gt;&lt;key app="EN" db-id="zavv0r0wqzatw8et5295wvzrrt9svfpp0955" timestamp="1737120970"&gt;325&lt;/key&gt;&lt;/foreign-keys&gt;&lt;ref-type name="Journal Article"&gt;17&lt;/ref-type&gt;&lt;contributors&gt;&lt;authors&gt;&lt;author&gt;Ramchandani, Paul G&lt;/author&gt;&lt;author&gt;O’Connor, Thomas G&lt;/author&gt;&lt;author&gt;Evans, Jonathan&lt;/author&gt;&lt;author&gt;Heron, Jon&lt;/author&gt;&lt;author&gt;Murray, Lynne&lt;/author&gt;&lt;author&gt;Stein, Alan&lt;/author&gt;&lt;/authors&gt;&lt;/contributors&gt;&lt;titles&gt;&lt;title&gt;The effects of pre‐and postnatal depression in fathers: a natural experiment comparing the effects of exposure to depression on offspring&lt;/title&gt;&lt;secondary-title&gt;Journal of Child Psychology and Psychiatry&lt;/secondary-title&gt;&lt;/titles&gt;&lt;periodical&gt;&lt;full-title&gt;Journal of child psychology and psychiatry&lt;/full-title&gt;&lt;/periodical&gt;&lt;pages&gt;1069-1078&lt;/pages&gt;&lt;volume&gt;49&lt;/volume&gt;&lt;number&gt;10&lt;/number&gt;&lt;dates&gt;&lt;year&gt;2008&lt;/year&gt;&lt;/dates&gt;&lt;isbn&gt;0021-9630&lt;/isbn&gt;&lt;urls&gt;&lt;/urls&gt;&lt;/record&gt;&lt;/Cite&gt;&lt;/EndNote&gt;</w:instrText>
      </w:r>
      <w:r w:rsidR="00EA7A01" w:rsidRPr="00603799">
        <w:fldChar w:fldCharType="separate"/>
      </w:r>
      <w:r w:rsidR="00BB1900" w:rsidRPr="00603799">
        <w:rPr>
          <w:noProof/>
        </w:rPr>
        <w:t>Ramchandani et al. (2008)</w:t>
      </w:r>
      <w:r w:rsidR="00EA7A01" w:rsidRPr="00603799">
        <w:fldChar w:fldCharType="end"/>
      </w:r>
      <w:r w:rsidR="009528EC" w:rsidRPr="00603799">
        <w:t xml:space="preserve"> </w:t>
      </w:r>
      <w:r w:rsidR="005B07BD" w:rsidRPr="00603799">
        <w:t>us</w:t>
      </w:r>
      <w:r w:rsidR="00FB2E10" w:rsidRPr="00603799">
        <w:t>ed</w:t>
      </w:r>
      <w:r w:rsidR="005B07BD" w:rsidRPr="00603799">
        <w:t xml:space="preserve"> </w:t>
      </w:r>
      <w:r w:rsidR="00FB1151" w:rsidRPr="00603799">
        <w:t xml:space="preserve">the </w:t>
      </w:r>
      <w:r w:rsidR="00F75C33" w:rsidRPr="00603799">
        <w:t xml:space="preserve">data from a large cohort study and conducted </w:t>
      </w:r>
      <w:r w:rsidR="005B07BD" w:rsidRPr="00603799">
        <w:t>a natural experimental design</w:t>
      </w:r>
      <w:r w:rsidR="0020377E" w:rsidRPr="00603799">
        <w:t>,</w:t>
      </w:r>
      <w:r w:rsidR="002A3FCB" w:rsidRPr="00603799">
        <w:t xml:space="preserve"> </w:t>
      </w:r>
      <w:r w:rsidR="00BD0A77" w:rsidRPr="00603799">
        <w:t>compar</w:t>
      </w:r>
      <w:r w:rsidR="0020377E" w:rsidRPr="00603799">
        <w:t>ing</w:t>
      </w:r>
      <w:r w:rsidR="00BD0A77" w:rsidRPr="00603799">
        <w:t xml:space="preserve"> </w:t>
      </w:r>
      <w:r w:rsidR="007E6BF1" w:rsidRPr="00603799">
        <w:t xml:space="preserve">only </w:t>
      </w:r>
      <w:r w:rsidR="00BD0A77" w:rsidRPr="00603799">
        <w:t xml:space="preserve">prenatal </w:t>
      </w:r>
      <w:r w:rsidR="0020377E" w:rsidRPr="00603799">
        <w:t xml:space="preserve">to </w:t>
      </w:r>
      <w:r w:rsidR="007E6BF1" w:rsidRPr="00603799">
        <w:t xml:space="preserve">only </w:t>
      </w:r>
      <w:r w:rsidR="00BD0A77" w:rsidRPr="00603799">
        <w:t>postnatal</w:t>
      </w:r>
      <w:r w:rsidR="007E6BF1" w:rsidRPr="00603799">
        <w:t xml:space="preserve"> (and to both prenatal </w:t>
      </w:r>
      <w:r w:rsidR="007E6BF1" w:rsidRPr="00603799">
        <w:rPr>
          <w:i/>
          <w:iCs/>
        </w:rPr>
        <w:t>and</w:t>
      </w:r>
      <w:r w:rsidR="007E6BF1" w:rsidRPr="00603799">
        <w:t xml:space="preserve"> postnatal)</w:t>
      </w:r>
      <w:r w:rsidR="00AE5F0B" w:rsidRPr="00603799">
        <w:t xml:space="preserve"> </w:t>
      </w:r>
      <w:r w:rsidR="00BD0A77" w:rsidRPr="00603799">
        <w:t>exposure</w:t>
      </w:r>
      <w:r w:rsidR="007E6BF1" w:rsidRPr="00603799">
        <w:t xml:space="preserve"> </w:t>
      </w:r>
      <w:r w:rsidR="039A57E0" w:rsidRPr="00603799">
        <w:t xml:space="preserve">to </w:t>
      </w:r>
      <w:r w:rsidR="008810CB" w:rsidRPr="00603799">
        <w:t>paternal d</w:t>
      </w:r>
      <w:r w:rsidR="039A57E0" w:rsidRPr="00603799">
        <w:t>epression</w:t>
      </w:r>
      <w:r w:rsidR="00186F9D" w:rsidRPr="00603799">
        <w:t xml:space="preserve">. </w:t>
      </w:r>
      <w:r w:rsidR="003164D7" w:rsidRPr="00603799">
        <w:t>C</w:t>
      </w:r>
      <w:r w:rsidR="00EF2390" w:rsidRPr="00603799">
        <w:t>hildren whose fathers were depressed both pre</w:t>
      </w:r>
      <w:r w:rsidR="00D329B4" w:rsidRPr="00603799">
        <w:t xml:space="preserve">- </w:t>
      </w:r>
      <w:r w:rsidR="00EF2390" w:rsidRPr="00603799">
        <w:t>and postnatal</w:t>
      </w:r>
      <w:r w:rsidR="00D329B4" w:rsidRPr="00603799">
        <w:t>ly</w:t>
      </w:r>
      <w:r w:rsidR="007E6BF1" w:rsidRPr="00603799">
        <w:t>, compared to children whose fathers were not depressed,</w:t>
      </w:r>
      <w:r w:rsidR="00EF2390" w:rsidRPr="00603799">
        <w:t xml:space="preserve"> had the highest risks of </w:t>
      </w:r>
      <w:r w:rsidR="00E56BF5" w:rsidRPr="00603799">
        <w:t>emotional and behavioural problems at 3</w:t>
      </w:r>
      <w:r w:rsidR="00887198" w:rsidRPr="00603799">
        <w:t xml:space="preserve"> </w:t>
      </w:r>
      <w:r w:rsidR="00E56BF5" w:rsidRPr="00603799">
        <w:t>years</w:t>
      </w:r>
      <w:r w:rsidR="00CB101D" w:rsidRPr="00603799">
        <w:t>,</w:t>
      </w:r>
      <w:r w:rsidR="00A83E47" w:rsidRPr="00603799">
        <w:t xml:space="preserve"> 6 months</w:t>
      </w:r>
      <w:r w:rsidR="005E72EC" w:rsidRPr="00603799">
        <w:t xml:space="preserve"> </w:t>
      </w:r>
      <w:r w:rsidR="00487794" w:rsidRPr="00603799">
        <w:rPr>
          <w:rFonts w:cs="Calibri"/>
        </w:rPr>
        <w:t>(OR=3</w:t>
      </w:r>
      <w:r w:rsidR="00EB7C68" w:rsidRPr="00603799">
        <w:rPr>
          <w:rFonts w:cs="Calibri"/>
        </w:rPr>
        <w:t>.</w:t>
      </w:r>
      <w:r w:rsidR="00487794" w:rsidRPr="00603799">
        <w:rPr>
          <w:rFonts w:cs="Calibri"/>
        </w:rPr>
        <w:t>55, 95%CI[2</w:t>
      </w:r>
      <w:r w:rsidR="00EB7C68" w:rsidRPr="00603799">
        <w:rPr>
          <w:rFonts w:cs="Calibri"/>
        </w:rPr>
        <w:t>.</w:t>
      </w:r>
      <w:r w:rsidR="00487794" w:rsidRPr="00603799">
        <w:rPr>
          <w:rFonts w:cs="Calibri"/>
        </w:rPr>
        <w:t>07</w:t>
      </w:r>
      <w:r w:rsidR="00E0427A" w:rsidRPr="00603799">
        <w:rPr>
          <w:rFonts w:cs="Calibri"/>
        </w:rPr>
        <w:t xml:space="preserve">, </w:t>
      </w:r>
      <w:r w:rsidR="00487794" w:rsidRPr="00603799">
        <w:rPr>
          <w:rFonts w:cs="Calibri"/>
        </w:rPr>
        <w:t>6</w:t>
      </w:r>
      <w:r w:rsidR="00EB7C68" w:rsidRPr="00603799">
        <w:rPr>
          <w:rFonts w:cs="Calibri"/>
        </w:rPr>
        <w:t>.</w:t>
      </w:r>
      <w:r w:rsidR="00487794" w:rsidRPr="00603799">
        <w:rPr>
          <w:rFonts w:cs="Calibri"/>
        </w:rPr>
        <w:t xml:space="preserve">08]) </w:t>
      </w:r>
      <w:r w:rsidR="005E72EC" w:rsidRPr="00603799">
        <w:t>and psychiatric diagnos</w:t>
      </w:r>
      <w:r w:rsidR="00B7218F" w:rsidRPr="00603799">
        <w:t>is at 7 years</w:t>
      </w:r>
      <w:r w:rsidR="00CB101D" w:rsidRPr="00603799">
        <w:t>,</w:t>
      </w:r>
      <w:r w:rsidR="00A83E47" w:rsidRPr="00603799">
        <w:t xml:space="preserve"> 7 months</w:t>
      </w:r>
      <w:r w:rsidR="00487794" w:rsidRPr="00603799">
        <w:t xml:space="preserve"> </w:t>
      </w:r>
      <w:r w:rsidR="00487794" w:rsidRPr="00603799">
        <w:rPr>
          <w:rFonts w:cs="Calibri"/>
        </w:rPr>
        <w:t>(OR=2</w:t>
      </w:r>
      <w:r w:rsidR="00EB7C68" w:rsidRPr="00603799">
        <w:rPr>
          <w:rFonts w:cs="Calibri"/>
        </w:rPr>
        <w:t>.</w:t>
      </w:r>
      <w:r w:rsidR="00487794" w:rsidRPr="00603799">
        <w:rPr>
          <w:rFonts w:cs="Calibri"/>
        </w:rPr>
        <w:t>54, 95%CI[1</w:t>
      </w:r>
      <w:r w:rsidR="00EB7C68" w:rsidRPr="00603799">
        <w:rPr>
          <w:rFonts w:cs="Calibri"/>
        </w:rPr>
        <w:t>.</w:t>
      </w:r>
      <w:r w:rsidR="00487794" w:rsidRPr="00603799">
        <w:rPr>
          <w:rFonts w:cs="Calibri"/>
        </w:rPr>
        <w:t>19</w:t>
      </w:r>
      <w:r w:rsidR="00E0427A" w:rsidRPr="00603799">
        <w:rPr>
          <w:rFonts w:cs="Calibri"/>
        </w:rPr>
        <w:t xml:space="preserve">, </w:t>
      </w:r>
      <w:r w:rsidR="00487794" w:rsidRPr="00603799">
        <w:rPr>
          <w:rFonts w:cs="Calibri"/>
        </w:rPr>
        <w:t>5</w:t>
      </w:r>
      <w:r w:rsidR="00EB7C68" w:rsidRPr="00603799">
        <w:rPr>
          <w:rFonts w:cs="Calibri"/>
        </w:rPr>
        <w:t>.</w:t>
      </w:r>
      <w:r w:rsidR="00487794" w:rsidRPr="00603799">
        <w:rPr>
          <w:rFonts w:cs="Calibri"/>
        </w:rPr>
        <w:t>41])</w:t>
      </w:r>
      <w:r w:rsidR="00161031" w:rsidRPr="00603799">
        <w:t xml:space="preserve"> </w:t>
      </w:r>
      <w:r w:rsidR="00280EC5" w:rsidRPr="00603799">
        <w:fldChar w:fldCharType="begin"/>
      </w:r>
      <w:r w:rsidR="000B62C8" w:rsidRPr="00603799">
        <w:instrText xml:space="preserve"> ADDIN EN.CITE &lt;EndNote&gt;&lt;Cite&gt;&lt;Author&gt;Ramchandani&lt;/Author&gt;&lt;Year&gt;2008&lt;/Year&gt;&lt;RecNum&gt;325&lt;/RecNum&gt;&lt;DisplayText&gt;(Ramchandani et al., 2008)&lt;/DisplayText&gt;&lt;record&gt;&lt;rec-number&gt;325&lt;/rec-number&gt;&lt;foreign-keys&gt;&lt;key app="EN" db-id="zavv0r0wqzatw8et5295wvzrrt9svfpp0955" timestamp="1737120970"&gt;325&lt;/key&gt;&lt;/foreign-keys&gt;&lt;ref-type name="Journal Article"&gt;17&lt;/ref-type&gt;&lt;contributors&gt;&lt;authors&gt;&lt;author&gt;Ramchandani, Paul G&lt;/author&gt;&lt;author&gt;O’Connor, Thomas G&lt;/author&gt;&lt;author&gt;Evans, Jonathan&lt;/author&gt;&lt;author&gt;Heron, Jon&lt;/author&gt;&lt;author&gt;Murray, Lynne&lt;/author&gt;&lt;author&gt;Stein, Alan&lt;/author&gt;&lt;/authors&gt;&lt;/contributors&gt;&lt;titles&gt;&lt;title&gt;The effects of pre‐and postnatal depression in fathers: a natural experiment comparing the effects of exposure to depression on offspring&lt;/title&gt;&lt;secondary-title&gt;Journal of Child Psychology and Psychiatry&lt;/secondary-title&gt;&lt;/titles&gt;&lt;periodical&gt;&lt;full-title&gt;Journal of child psychology and psychiatry&lt;/full-title&gt;&lt;/periodical&gt;&lt;pages&gt;1069-1078&lt;/pages&gt;&lt;volume&gt;49&lt;/volume&gt;&lt;number&gt;10&lt;/number&gt;&lt;dates&gt;&lt;year&gt;2008&lt;/year&gt;&lt;/dates&gt;&lt;isbn&gt;0021-9630&lt;/isbn&gt;&lt;urls&gt;&lt;/urls&gt;&lt;/record&gt;&lt;/Cite&gt;&lt;/EndNote&gt;</w:instrText>
      </w:r>
      <w:r w:rsidR="00280EC5" w:rsidRPr="00603799">
        <w:fldChar w:fldCharType="separate"/>
      </w:r>
      <w:r w:rsidR="00F74B5A" w:rsidRPr="00603799">
        <w:rPr>
          <w:noProof/>
        </w:rPr>
        <w:t>(Ramchandani et al., 2008)</w:t>
      </w:r>
      <w:r w:rsidR="00280EC5" w:rsidRPr="00603799">
        <w:fldChar w:fldCharType="end"/>
      </w:r>
      <w:r w:rsidR="009B7CFD" w:rsidRPr="00603799">
        <w:t>, highlighting the</w:t>
      </w:r>
      <w:r w:rsidR="00782B79" w:rsidRPr="00603799">
        <w:t xml:space="preserve"> cumulative</w:t>
      </w:r>
      <w:r w:rsidR="009B7CFD" w:rsidRPr="00603799">
        <w:t xml:space="preserve"> risk </w:t>
      </w:r>
      <w:r w:rsidR="00782B79" w:rsidRPr="00603799">
        <w:t xml:space="preserve">of adverse outcomes posed </w:t>
      </w:r>
      <w:r w:rsidR="009B7CFD" w:rsidRPr="00603799">
        <w:t xml:space="preserve">by </w:t>
      </w:r>
      <w:r w:rsidR="009A2702" w:rsidRPr="00603799">
        <w:t>prolonged exposure to paternal depression across both prenatal and postnatal periods</w:t>
      </w:r>
      <w:r w:rsidR="005954D9" w:rsidRPr="00603799">
        <w:t>.</w:t>
      </w:r>
      <w:r w:rsidR="00273B23" w:rsidRPr="00603799">
        <w:t xml:space="preserve"> </w:t>
      </w:r>
      <w:r w:rsidR="00633ADB" w:rsidRPr="00603799">
        <w:t xml:space="preserve">Moreover, when compared to fathers who were not depressed, </w:t>
      </w:r>
      <w:r w:rsidR="005158C9" w:rsidRPr="00603799">
        <w:t>male offspring</w:t>
      </w:r>
      <w:r w:rsidR="00633ADB" w:rsidRPr="00603799">
        <w:t xml:space="preserve"> whose fathers had postnatal depression only had higher rates of conduct problems </w:t>
      </w:r>
      <w:r w:rsidR="007721DA" w:rsidRPr="00603799">
        <w:t>at 3</w:t>
      </w:r>
      <w:r w:rsidR="00633ADB" w:rsidRPr="00603799">
        <w:t xml:space="preserve"> years</w:t>
      </w:r>
      <w:r w:rsidR="00CB101D" w:rsidRPr="00603799">
        <w:t>,</w:t>
      </w:r>
      <w:r w:rsidR="00182A05" w:rsidRPr="00603799">
        <w:t xml:space="preserve"> 6 months</w:t>
      </w:r>
      <w:r w:rsidR="007721DA" w:rsidRPr="00603799">
        <w:t xml:space="preserve">, </w:t>
      </w:r>
      <w:r w:rsidR="00633ADB" w:rsidRPr="00603799">
        <w:t xml:space="preserve">whereas </w:t>
      </w:r>
      <w:r w:rsidR="007721DA" w:rsidRPr="00603799">
        <w:t>male offspring</w:t>
      </w:r>
      <w:r w:rsidR="00633ADB" w:rsidRPr="00603799">
        <w:t xml:space="preserve"> of the prenatal </w:t>
      </w:r>
      <w:r w:rsidR="00395131" w:rsidRPr="00603799">
        <w:t xml:space="preserve">only </w:t>
      </w:r>
      <w:r w:rsidR="00633ADB" w:rsidRPr="00603799">
        <w:t>group did not</w:t>
      </w:r>
      <w:r w:rsidR="00727F40" w:rsidRPr="00603799">
        <w:t xml:space="preserve">, </w:t>
      </w:r>
      <w:r w:rsidR="00EC740A" w:rsidRPr="00603799">
        <w:t xml:space="preserve">underscoring </w:t>
      </w:r>
      <w:r w:rsidR="00EC740A" w:rsidRPr="00603799">
        <w:lastRenderedPageBreak/>
        <w:t xml:space="preserve">the particular relevance of direct exposure to paternal depression during the postnatal period for certain developmental outcomes, particularly in boys </w:t>
      </w:r>
      <w:r w:rsidR="00C465D1" w:rsidRPr="00603799">
        <w:fldChar w:fldCharType="begin"/>
      </w:r>
      <w:r w:rsidR="000B62C8" w:rsidRPr="00603799">
        <w:instrText xml:space="preserve"> ADDIN EN.CITE &lt;EndNote&gt;&lt;Cite&gt;&lt;Author&gt;Ramchandani&lt;/Author&gt;&lt;Year&gt;2008&lt;/Year&gt;&lt;RecNum&gt;325&lt;/RecNum&gt;&lt;DisplayText&gt;(Ramchandani et al., 2008)&lt;/DisplayText&gt;&lt;record&gt;&lt;rec-number&gt;325&lt;/rec-number&gt;&lt;foreign-keys&gt;&lt;key app="EN" db-id="zavv0r0wqzatw8et5295wvzrrt9svfpp0955" timestamp="1737120970"&gt;325&lt;/key&gt;&lt;/foreign-keys&gt;&lt;ref-type name="Journal Article"&gt;17&lt;/ref-type&gt;&lt;contributors&gt;&lt;authors&gt;&lt;author&gt;Ramchandani, Paul G&lt;/author&gt;&lt;author&gt;O’Connor, Thomas G&lt;/author&gt;&lt;author&gt;Evans, Jonathan&lt;/author&gt;&lt;author&gt;Heron, Jon&lt;/author&gt;&lt;author&gt;Murray, Lynne&lt;/author&gt;&lt;author&gt;Stein, Alan&lt;/author&gt;&lt;/authors&gt;&lt;/contributors&gt;&lt;titles&gt;&lt;title&gt;The effects of pre‐and postnatal depression in fathers: a natural experiment comparing the effects of exposure to depression on offspring&lt;/title&gt;&lt;secondary-title&gt;Journal of Child Psychology and Psychiatry&lt;/secondary-title&gt;&lt;/titles&gt;&lt;periodical&gt;&lt;full-title&gt;Journal of child psychology and psychiatry&lt;/full-title&gt;&lt;/periodical&gt;&lt;pages&gt;1069-1078&lt;/pages&gt;&lt;volume&gt;49&lt;/volume&gt;&lt;number&gt;10&lt;/number&gt;&lt;dates&gt;&lt;year&gt;2008&lt;/year&gt;&lt;/dates&gt;&lt;isbn&gt;0021-9630&lt;/isbn&gt;&lt;urls&gt;&lt;/urls&gt;&lt;/record&gt;&lt;/Cite&gt;&lt;/EndNote&gt;</w:instrText>
      </w:r>
      <w:r w:rsidR="00C465D1" w:rsidRPr="00603799">
        <w:fldChar w:fldCharType="separate"/>
      </w:r>
      <w:r w:rsidR="00C465D1" w:rsidRPr="00603799">
        <w:rPr>
          <w:noProof/>
        </w:rPr>
        <w:t>(Ramchandani et al., 2008)</w:t>
      </w:r>
      <w:r w:rsidR="00C465D1" w:rsidRPr="00603799">
        <w:fldChar w:fldCharType="end"/>
      </w:r>
      <w:r w:rsidR="007721DA" w:rsidRPr="00603799">
        <w:t>.</w:t>
      </w:r>
      <w:r w:rsidR="00633ADB" w:rsidRPr="00603799">
        <w:t> </w:t>
      </w:r>
      <w:r w:rsidR="00273B23" w:rsidRPr="00603799">
        <w:t xml:space="preserve">However, no studies have been conducted to disentangle the impact of </w:t>
      </w:r>
      <w:r w:rsidR="007F242B" w:rsidRPr="00603799">
        <w:t>timing of</w:t>
      </w:r>
      <w:r w:rsidR="00273B23" w:rsidRPr="00603799">
        <w:t xml:space="preserve"> paternal</w:t>
      </w:r>
      <w:r w:rsidR="00CE1DD6" w:rsidRPr="00603799">
        <w:t xml:space="preserve"> perinatal</w:t>
      </w:r>
      <w:r w:rsidR="00273B23" w:rsidRPr="00603799">
        <w:t xml:space="preserve"> </w:t>
      </w:r>
      <w:r w:rsidR="00273B23" w:rsidRPr="00603799">
        <w:rPr>
          <w:i/>
          <w:iCs/>
        </w:rPr>
        <w:t>anxiety</w:t>
      </w:r>
      <w:r w:rsidR="00273B23" w:rsidRPr="00603799">
        <w:t xml:space="preserve"> on child mental health.</w:t>
      </w:r>
    </w:p>
    <w:p w14:paraId="6FF83EAF" w14:textId="7199986A" w:rsidR="008B21D8" w:rsidRPr="00603799" w:rsidRDefault="0A8A20D7" w:rsidP="00565792">
      <w:pPr>
        <w:pStyle w:val="Heading2"/>
      </w:pPr>
      <w:r w:rsidRPr="00603799">
        <w:t xml:space="preserve">Study </w:t>
      </w:r>
      <w:r w:rsidR="00945878" w:rsidRPr="00603799">
        <w:t xml:space="preserve">Aims </w:t>
      </w:r>
    </w:p>
    <w:p w14:paraId="69350207" w14:textId="2BC05E5F" w:rsidR="00990CEB" w:rsidRPr="00603799" w:rsidRDefault="003164D7" w:rsidP="000365A1">
      <w:r w:rsidRPr="00603799">
        <w:t>W</w:t>
      </w:r>
      <w:r w:rsidR="009A4083" w:rsidRPr="00603799">
        <w:t>e</w:t>
      </w:r>
      <w:r w:rsidR="00D576C3" w:rsidRPr="00603799">
        <w:t xml:space="preserve"> aim</w:t>
      </w:r>
      <w:r w:rsidR="00F90A34" w:rsidRPr="00603799">
        <w:t>ed</w:t>
      </w:r>
      <w:r w:rsidR="00D576C3" w:rsidRPr="00603799">
        <w:t xml:space="preserve"> to </w:t>
      </w:r>
      <w:r w:rsidRPr="00603799">
        <w:t>elucidate</w:t>
      </w:r>
      <w:r w:rsidR="009A4083" w:rsidRPr="00603799">
        <w:t xml:space="preserve"> </w:t>
      </w:r>
      <w:r w:rsidR="008E550A" w:rsidRPr="00603799">
        <w:t>father</w:t>
      </w:r>
      <w:r w:rsidR="0065087A" w:rsidRPr="00603799">
        <w:t>s’</w:t>
      </w:r>
      <w:r w:rsidR="008E550A" w:rsidRPr="00603799">
        <w:t xml:space="preserve"> contribution to the intergenerational transmission of psychopathology</w:t>
      </w:r>
      <w:r w:rsidR="009A4083" w:rsidRPr="00603799">
        <w:t xml:space="preserve"> and </w:t>
      </w:r>
      <w:r w:rsidR="002443EB" w:rsidRPr="00603799">
        <w:t>test</w:t>
      </w:r>
      <w:r w:rsidR="00934B7E" w:rsidRPr="00603799">
        <w:t xml:space="preserve"> different timings of paternal </w:t>
      </w:r>
      <w:r w:rsidR="00934139" w:rsidRPr="00603799">
        <w:t>perinatal anxiety</w:t>
      </w:r>
      <w:r w:rsidR="007F4FA7" w:rsidRPr="00603799">
        <w:t xml:space="preserve"> (</w:t>
      </w:r>
      <w:r w:rsidR="001B2C8F" w:rsidRPr="00603799">
        <w:t>prenatal</w:t>
      </w:r>
      <w:r w:rsidR="00D45520" w:rsidRPr="00603799">
        <w:t xml:space="preserve">-only, </w:t>
      </w:r>
      <w:r w:rsidR="001B2C8F" w:rsidRPr="00603799">
        <w:t>postnatal</w:t>
      </w:r>
      <w:r w:rsidR="00D45520" w:rsidRPr="00603799">
        <w:t>-only</w:t>
      </w:r>
      <w:r w:rsidR="001B2C8F" w:rsidRPr="00603799">
        <w:t>,</w:t>
      </w:r>
      <w:r w:rsidR="00D45520" w:rsidRPr="00603799">
        <w:t xml:space="preserve"> </w:t>
      </w:r>
      <w:r w:rsidR="00D75FE5" w:rsidRPr="00603799">
        <w:t xml:space="preserve">and </w:t>
      </w:r>
      <w:r w:rsidR="00E348B0" w:rsidRPr="00603799">
        <w:t>pa</w:t>
      </w:r>
      <w:r w:rsidR="00934957" w:rsidRPr="00603799">
        <w:t>t</w:t>
      </w:r>
      <w:r w:rsidR="00E348B0" w:rsidRPr="00603799">
        <w:t>e</w:t>
      </w:r>
      <w:r w:rsidR="00556D21" w:rsidRPr="00603799">
        <w:t>r</w:t>
      </w:r>
      <w:r w:rsidR="00E348B0" w:rsidRPr="00603799">
        <w:t xml:space="preserve">nal anxiety </w:t>
      </w:r>
      <w:r w:rsidR="008B72B8" w:rsidRPr="00603799">
        <w:t>both pre</w:t>
      </w:r>
      <w:r w:rsidR="00574F5E" w:rsidRPr="00603799">
        <w:t>-</w:t>
      </w:r>
      <w:r w:rsidR="008B72B8" w:rsidRPr="00603799">
        <w:t xml:space="preserve"> and postnatally)</w:t>
      </w:r>
      <w:r w:rsidR="00574F5E" w:rsidRPr="00603799">
        <w:t xml:space="preserve"> </w:t>
      </w:r>
      <w:r w:rsidR="008A0CB9" w:rsidRPr="00603799">
        <w:t xml:space="preserve">in relation to </w:t>
      </w:r>
      <w:r w:rsidR="00E34670" w:rsidRPr="00603799">
        <w:t>children’s subsequent psychological functioning</w:t>
      </w:r>
      <w:r w:rsidR="002D476A" w:rsidRPr="00603799">
        <w:t>.</w:t>
      </w:r>
      <w:r w:rsidR="0054697C" w:rsidRPr="00603799">
        <w:t xml:space="preserve"> </w:t>
      </w:r>
      <w:r w:rsidR="002F0E9A" w:rsidRPr="00603799">
        <w:t>Building on</w:t>
      </w:r>
      <w:r w:rsidR="0054697C" w:rsidRPr="00603799">
        <w:t xml:space="preserve"> existing </w:t>
      </w:r>
      <w:r w:rsidR="00FB1434" w:rsidRPr="00603799">
        <w:t>theoretical frameworks</w:t>
      </w:r>
      <w:r w:rsidR="007C3B25" w:rsidRPr="00603799">
        <w:t xml:space="preserve"> on risk transmission</w:t>
      </w:r>
      <w:r w:rsidR="00C9616D" w:rsidRPr="00603799">
        <w:t xml:space="preserve"> </w:t>
      </w:r>
      <w:r w:rsidR="00D673BA" w:rsidRPr="00603799">
        <w:t>from depressed mothers to</w:t>
      </w:r>
      <w:r w:rsidR="00C9616D" w:rsidRPr="00603799">
        <w:t xml:space="preserve"> children </w:t>
      </w:r>
      <w:r w:rsidR="00043C15" w:rsidRPr="00603799">
        <w:fldChar w:fldCharType="begin"/>
      </w:r>
      <w:r w:rsidR="00043C15" w:rsidRPr="00603799">
        <w:instrText xml:space="preserve"> ADDIN EN.CITE &lt;EndNote&gt;&lt;Cite&gt;&lt;Author&gt;Goodman&lt;/Author&gt;&lt;Year&gt;1999&lt;/Year&gt;&lt;RecNum&gt;224&lt;/RecNum&gt;&lt;DisplayText&gt;(Goodman &amp;amp; Gotlib, 1999)&lt;/DisplayText&gt;&lt;record&gt;&lt;rec-number&gt;224&lt;/rec-number&gt;&lt;foreign-keys&gt;&lt;key app="EN" db-id="zavv0r0wqzatw8et5295wvzrrt9svfpp0955" timestamp="1737120969"&gt;224&lt;/key&gt;&lt;/foreign-keys&gt;&lt;ref-type name="Journal Article"&gt;17&lt;/ref-type&gt;&lt;contributors&gt;&lt;authors&gt;&lt;author&gt;Goodman, Sherryl H.&lt;/author&gt;&lt;author&gt;Gotlib, Ian H.&lt;/author&gt;&lt;/authors&gt;&lt;/contributors&gt;&lt;titles&gt;&lt;title&gt;Risk for psychopathology in the children of depressed mothers: a developmental model for understanding mechanisms of transmission&lt;/title&gt;&lt;secondary-title&gt;Psychological review&lt;/secondary-title&gt;&lt;/titles&gt;&lt;periodical&gt;&lt;full-title&gt;Psychological review&lt;/full-title&gt;&lt;/periodical&gt;&lt;pages&gt;458&lt;/pages&gt;&lt;volume&gt;106&lt;/volume&gt;&lt;number&gt;3&lt;/number&gt;&lt;dates&gt;&lt;year&gt;1999&lt;/year&gt;&lt;/dates&gt;&lt;publisher&gt;American Psychological Association&lt;/publisher&gt;&lt;isbn&gt;1939-1471&lt;/isbn&gt;&lt;urls&gt;&lt;/urls&gt;&lt;/record&gt;&lt;/Cite&gt;&lt;/EndNote&gt;</w:instrText>
      </w:r>
      <w:r w:rsidR="00043C15" w:rsidRPr="00603799">
        <w:fldChar w:fldCharType="separate"/>
      </w:r>
      <w:r w:rsidR="00043C15" w:rsidRPr="00603799">
        <w:rPr>
          <w:noProof/>
        </w:rPr>
        <w:t>(Goodman &amp; Gotlib, 1999)</w:t>
      </w:r>
      <w:r w:rsidR="00043C15" w:rsidRPr="00603799">
        <w:fldChar w:fldCharType="end"/>
      </w:r>
      <w:r w:rsidR="00043C15" w:rsidRPr="00603799">
        <w:t xml:space="preserve"> </w:t>
      </w:r>
      <w:r w:rsidR="00FC0976" w:rsidRPr="00603799">
        <w:t xml:space="preserve">and </w:t>
      </w:r>
      <w:r w:rsidR="00043C15" w:rsidRPr="00603799">
        <w:t xml:space="preserve">from fathers to children </w:t>
      </w:r>
      <w:r w:rsidR="00DB7176" w:rsidRPr="00603799">
        <w:fldChar w:fldCharType="begin"/>
      </w:r>
      <w:r w:rsidR="00043C15" w:rsidRPr="00603799">
        <w:instrText xml:space="preserve"> ADDIN EN.CITE &lt;EndNote&gt;&lt;Cite&gt;&lt;Author&gt;Ramchandani&lt;/Author&gt;&lt;Year&gt;2009&lt;/Year&gt;&lt;RecNum&gt;225&lt;/RecNum&gt;&lt;DisplayText&gt;(Ramchandani &amp;amp; Psychogiou, 2009)&lt;/DisplayText&gt;&lt;record&gt;&lt;rec-number&gt;225&lt;/rec-number&gt;&lt;foreign-keys&gt;&lt;key app="EN" db-id="zavv0r0wqzatw8et5295wvzrrt9svfpp0955" timestamp="1737120969"&gt;225&lt;/key&gt;&lt;/foreign-keys&gt;&lt;ref-type name="Journal Article"&gt;17&lt;/ref-type&gt;&lt;contributors&gt;&lt;authors&gt;&lt;author&gt;Ramchandani, Paul&lt;/author&gt;&lt;author&gt;Psychogiou, Lamprini&lt;/author&gt;&lt;/authors&gt;&lt;/contributors&gt;&lt;titles&gt;&lt;title&gt;Paternal psychiatric disorders and children&amp;apos;s psychosocial development&lt;/title&gt;&lt;secondary-title&gt;The Lancet&lt;/secondary-title&gt;&lt;/titles&gt;&lt;periodical&gt;&lt;full-title&gt;The lancet&lt;/full-title&gt;&lt;/periodical&gt;&lt;pages&gt;646-653&lt;/pages&gt;&lt;volume&gt;374&lt;/volume&gt;&lt;number&gt;9690&lt;/number&gt;&lt;dates&gt;&lt;year&gt;2009&lt;/year&gt;&lt;/dates&gt;&lt;isbn&gt;0140-6736&lt;/isbn&gt;&lt;urls&gt;&lt;/urls&gt;&lt;/record&gt;&lt;/Cite&gt;&lt;/EndNote&gt;</w:instrText>
      </w:r>
      <w:r w:rsidR="00DB7176" w:rsidRPr="00603799">
        <w:fldChar w:fldCharType="separate"/>
      </w:r>
      <w:r w:rsidR="00043C15" w:rsidRPr="00603799">
        <w:rPr>
          <w:noProof/>
        </w:rPr>
        <w:t>(Ramchandani &amp; Psychogiou, 2009)</w:t>
      </w:r>
      <w:r w:rsidR="00DB7176" w:rsidRPr="00603799">
        <w:fldChar w:fldCharType="end"/>
      </w:r>
      <w:r w:rsidR="00133196" w:rsidRPr="00603799">
        <w:t xml:space="preserve"> </w:t>
      </w:r>
      <w:r w:rsidR="00002A03" w:rsidRPr="00603799">
        <w:t xml:space="preserve">and empirical </w:t>
      </w:r>
      <w:r w:rsidR="0054697C" w:rsidRPr="00603799">
        <w:t xml:space="preserve">evidence </w:t>
      </w:r>
      <w:r w:rsidR="001143E2" w:rsidRPr="00603799">
        <w:fldChar w:fldCharType="begin">
          <w:fldData xml:space="preserve">PEVuZE5vdGU+PENpdGU+PEF1dGhvcj5TYW5kc3Ryb208L0F1dGhvcj48WWVhcj4yMDIwPC9ZZWFy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</w:fldData>
        </w:fldChar>
      </w:r>
      <w:r w:rsidR="000B62C8" w:rsidRPr="00603799">
        <w:instrText xml:space="preserve"> ADDIN EN.CITE </w:instrText>
      </w:r>
      <w:r w:rsidR="000B62C8" w:rsidRPr="00603799">
        <w:fldChar w:fldCharType="begin">
          <w:fldData xml:space="preserve">PEVuZE5vdGU+PENpdGU+PEF1dGhvcj5TYW5kc3Ryb208L0F1dGhvcj48WWVhcj4yMDIwPC9ZZWFy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</w:fldData>
        </w:fldChar>
      </w:r>
      <w:r w:rsidR="000B62C8" w:rsidRPr="00603799">
        <w:instrText xml:space="preserve"> ADDIN EN.CITE.DATA </w:instrText>
      </w:r>
      <w:r w:rsidR="000B62C8" w:rsidRPr="00603799">
        <w:fldChar w:fldCharType="end"/>
      </w:r>
      <w:r w:rsidR="001143E2" w:rsidRPr="00603799">
        <w:fldChar w:fldCharType="separate"/>
      </w:r>
      <w:r w:rsidR="000B62C8" w:rsidRPr="00603799">
        <w:rPr>
          <w:noProof/>
        </w:rPr>
        <w:t>(Ramchandani et al., 2008; Sandstrom et al., 2020; Zecchinato et al., 2024)</w:t>
      </w:r>
      <w:r w:rsidR="001143E2" w:rsidRPr="00603799">
        <w:fldChar w:fldCharType="end"/>
      </w:r>
      <w:r w:rsidR="00A428E1" w:rsidRPr="00603799">
        <w:t xml:space="preserve"> highlighting </w:t>
      </w:r>
      <w:r w:rsidR="004703BD" w:rsidRPr="00603799">
        <w:t>the importance of the familial context (sociodemographic characteristics, paternal and maternal current and past mental health) and child temperament</w:t>
      </w:r>
      <w:r w:rsidR="003B52C7" w:rsidRPr="00603799">
        <w:t xml:space="preserve"> in intergenerational risk transmission</w:t>
      </w:r>
      <w:r w:rsidR="00F208CD" w:rsidRPr="00603799">
        <w:t xml:space="preserve">, we </w:t>
      </w:r>
      <w:r w:rsidR="00096695" w:rsidRPr="00603799">
        <w:t xml:space="preserve">also </w:t>
      </w:r>
      <w:r w:rsidR="00FB634E" w:rsidRPr="00603799">
        <w:t>controlled for the</w:t>
      </w:r>
      <w:r w:rsidR="004703BD" w:rsidRPr="00603799">
        <w:t>se variables</w:t>
      </w:r>
      <w:r w:rsidR="00F31184" w:rsidRPr="00603799">
        <w:t xml:space="preserve"> when </w:t>
      </w:r>
      <w:r w:rsidR="0094686D" w:rsidRPr="00603799">
        <w:t xml:space="preserve">analysing the </w:t>
      </w:r>
      <w:r w:rsidR="00D526D4" w:rsidRPr="00603799">
        <w:t>relationship between</w:t>
      </w:r>
      <w:r w:rsidR="0094686D" w:rsidRPr="00603799">
        <w:t xml:space="preserve"> paternal anxiety</w:t>
      </w:r>
      <w:r w:rsidR="00725DDD" w:rsidRPr="00603799">
        <w:t xml:space="preserve"> a</w:t>
      </w:r>
      <w:r w:rsidR="0094686D" w:rsidRPr="00603799">
        <w:t>n</w:t>
      </w:r>
      <w:r w:rsidR="00725DDD" w:rsidRPr="00603799">
        <w:t>d</w:t>
      </w:r>
      <w:r w:rsidR="0094686D" w:rsidRPr="00603799">
        <w:t xml:space="preserve"> child outcomes</w:t>
      </w:r>
      <w:r w:rsidR="00EB3E8F" w:rsidRPr="00603799">
        <w:t>.</w:t>
      </w:r>
      <w:r w:rsidR="009D5BE9" w:rsidRPr="00603799">
        <w:t xml:space="preserve"> </w:t>
      </w:r>
      <w:r w:rsidR="00C65D26" w:rsidRPr="00603799">
        <w:t xml:space="preserve">This approach allowed us to account for potential confounding relationships, although we do not refer to these variables as </w:t>
      </w:r>
      <w:r w:rsidR="00C65D26" w:rsidRPr="00603799">
        <w:rPr>
          <w:i/>
          <w:iCs/>
        </w:rPr>
        <w:t>confounders</w:t>
      </w:r>
      <w:r w:rsidR="00C65D26" w:rsidRPr="00603799">
        <w:t xml:space="preserve"> to avoid making untested assumptions about their causal associations with both the exposure and the outcome, particularly given the possibility of their involvement in the causal pathway</w:t>
      </w:r>
      <w:r w:rsidR="008B4C17" w:rsidRPr="00603799">
        <w:t xml:space="preserve"> </w:t>
      </w:r>
      <w:r w:rsidR="00B939C9" w:rsidRPr="00603799">
        <w:fldChar w:fldCharType="begin"/>
      </w:r>
      <w:r w:rsidR="005A59CD" w:rsidRPr="00603799">
        <w:instrText xml:space="preserve"> ADDIN EN.CITE &lt;EndNote&gt;&lt;Cite&gt;&lt;Author&gt;VanderWeele&lt;/Author&gt;&lt;Year&gt;2015&lt;/Year&gt;&lt;RecNum&gt;14567&lt;/RecNum&gt;&lt;DisplayText&gt;(Hernán &amp;amp; Robins, 2010; VanderWeele, 2015)&lt;/DisplayText&gt;&lt;record&gt;&lt;rec-number&gt;14567&lt;/rec-number&gt;&lt;foreign-keys&gt;&lt;key app="EN" db-id="s0e2dwd9atxds2eft21p5xrdfpv0x0550vdf" timestamp="1734619909"&gt;14567&lt;/key&gt;&lt;/foreign-keys&gt;&lt;ref-type name="Book"&gt;6&lt;/ref-type&gt;&lt;contributors&gt;&lt;authors&gt;&lt;author&gt;VanderWeele, Tyler J&lt;/author&gt;&lt;/authors&gt;&lt;/contributors&gt;&lt;titles&gt;&lt;title&gt;Explanation in causal inference: methods for mediation and interaction&lt;/title&gt;&lt;/titles&gt;&lt;dates&gt;&lt;year&gt;2015&lt;/year&gt;&lt;/dates&gt;&lt;publisher&gt;Oxford University Press&lt;/publisher&gt;&lt;urls&gt;&lt;/urls&gt;&lt;/record&gt;&lt;/Cite&gt;&lt;Cite&gt;&lt;Author&gt;Hernán&lt;/Author&gt;&lt;Year&gt;2010&lt;/Year&gt;&lt;RecNum&gt;14566&lt;/RecNum&gt;&lt;record&gt;&lt;rec-number&gt;14566&lt;/rec-number&gt;&lt;foreign-keys&gt;&lt;key app="EN" db-id="s0e2dwd9atxds2eft21p5xrdfpv0x0550vdf" timestamp="1734619850"&gt;14566&lt;/key&gt;&lt;/foreign-keys&gt;&lt;ref-type name="Generic"&gt;13&lt;/ref-type&gt;&lt;contributors&gt;&lt;authors&gt;&lt;author&gt;Hernán, Miguel A&lt;/author&gt;&lt;author&gt;Robins, James M&lt;/author&gt;&lt;/authors&gt;&lt;/contributors&gt;&lt;titles&gt;&lt;title&gt;Causal inference&lt;/title&gt;&lt;/titles&gt;&lt;dates&gt;&lt;year&gt;2010&lt;/year&gt;&lt;/dates&gt;&lt;publisher&gt;CRC Boca Raton, FL&lt;/publisher&gt;&lt;urls&gt;&lt;/urls&gt;&lt;/record&gt;&lt;/Cite&gt;&lt;/EndNote&gt;</w:instrText>
      </w:r>
      <w:r w:rsidR="00B939C9" w:rsidRPr="00603799">
        <w:fldChar w:fldCharType="separate"/>
      </w:r>
      <w:r w:rsidR="005A59CD" w:rsidRPr="00603799">
        <w:rPr>
          <w:noProof/>
        </w:rPr>
        <w:t>(Hernán &amp; Robins, 2010; VanderWeele, 2015)</w:t>
      </w:r>
      <w:r w:rsidR="00B939C9" w:rsidRPr="00603799">
        <w:fldChar w:fldCharType="end"/>
      </w:r>
      <w:r w:rsidR="009D23B0" w:rsidRPr="00603799">
        <w:t>.</w:t>
      </w:r>
      <w:r w:rsidR="00EC7A81" w:rsidRPr="00603799">
        <w:t xml:space="preserve"> </w:t>
      </w:r>
      <w:r w:rsidR="00671685" w:rsidRPr="00603799">
        <w:t xml:space="preserve">Following the study design by </w:t>
      </w:r>
      <w:r w:rsidR="00421E1A" w:rsidRPr="00603799">
        <w:fldChar w:fldCharType="begin"/>
      </w:r>
      <w:r w:rsidR="000B62C8" w:rsidRPr="00603799">
        <w:instrText xml:space="preserve"> ADDIN EN.CITE &lt;EndNote&gt;&lt;Cite AuthorYear="1"&gt;&lt;Author&gt;Ramchandani&lt;/Author&gt;&lt;Year&gt;2008&lt;/Year&gt;&lt;RecNum&gt;325&lt;/RecNum&gt;&lt;DisplayText&gt;Ramchandani et al. (2008)&lt;/DisplayText&gt;&lt;record&gt;&lt;rec-number&gt;325&lt;/rec-number&gt;&lt;foreign-keys&gt;&lt;key app="EN" db-id="zavv0r0wqzatw8et5295wvzrrt9svfpp0955" timestamp="1737120970"&gt;325&lt;/key&gt;&lt;/foreign-keys&gt;&lt;ref-type name="Journal Article"&gt;17&lt;/ref-type&gt;&lt;contributors&gt;&lt;authors&gt;&lt;author&gt;Ramchandani, Paul G&lt;/author&gt;&lt;author&gt;O’Connor, Thomas G&lt;/author&gt;&lt;author&gt;Evans, Jonathan&lt;/author&gt;&lt;author&gt;Heron, Jon&lt;/author&gt;&lt;author&gt;Murray, Lynne&lt;/author&gt;&lt;author&gt;Stein, Alan&lt;/author&gt;&lt;/authors&gt;&lt;/contributors&gt;&lt;titles&gt;&lt;title&gt;The effects of pre‐and postnatal depression in fathers: a natural experiment comparing the effects of exposure to depression on offspring&lt;/title&gt;&lt;secondary-title&gt;Journal of Child Psychology and Psychiatry&lt;/secondary-title&gt;&lt;/titles&gt;&lt;periodical&gt;&lt;full-title&gt;Journal of child psychology and psychiatry&lt;/full-title&gt;&lt;/periodical&gt;&lt;pages&gt;1069-1078&lt;/pages&gt;&lt;volume&gt;49&lt;/volume&gt;&lt;number&gt;10&lt;/number&gt;&lt;dates&gt;&lt;year&gt;2008&lt;/year&gt;&lt;/dates&gt;&lt;isbn&gt;0021-9630&lt;/isbn&gt;&lt;urls&gt;&lt;/urls&gt;&lt;/record&gt;&lt;/Cite&gt;&lt;/EndNote&gt;</w:instrText>
      </w:r>
      <w:r w:rsidR="00421E1A" w:rsidRPr="00603799">
        <w:fldChar w:fldCharType="separate"/>
      </w:r>
      <w:r w:rsidR="00494D64" w:rsidRPr="00603799">
        <w:rPr>
          <w:noProof/>
        </w:rPr>
        <w:t>Ramchandani et al. (2008)</w:t>
      </w:r>
      <w:r w:rsidR="00421E1A" w:rsidRPr="00603799">
        <w:fldChar w:fldCharType="end"/>
      </w:r>
      <w:r w:rsidR="003900E8" w:rsidRPr="00603799">
        <w:t xml:space="preserve"> </w:t>
      </w:r>
      <w:r w:rsidR="005B07BD" w:rsidRPr="00603799">
        <w:t xml:space="preserve">and using the data from the ALSPAC cohort, we </w:t>
      </w:r>
      <w:r w:rsidR="0065087A" w:rsidRPr="00603799">
        <w:t>employed</w:t>
      </w:r>
      <w:r w:rsidR="005B75AF" w:rsidRPr="00603799">
        <w:t xml:space="preserve"> a prospective </w:t>
      </w:r>
      <w:r w:rsidR="000210A5" w:rsidRPr="00603799">
        <w:t>study</w:t>
      </w:r>
      <w:r w:rsidR="0065087A" w:rsidRPr="00603799">
        <w:t xml:space="preserve"> design</w:t>
      </w:r>
      <w:r w:rsidR="000210A5" w:rsidRPr="00603799">
        <w:t xml:space="preserve"> </w:t>
      </w:r>
      <w:r w:rsidR="005B07BD" w:rsidRPr="00603799">
        <w:t>to compare</w:t>
      </w:r>
      <w:r w:rsidR="00671685" w:rsidRPr="00603799">
        <w:t xml:space="preserve"> child </w:t>
      </w:r>
      <w:r w:rsidR="00B336F9" w:rsidRPr="00603799">
        <w:t xml:space="preserve">outcomes </w:t>
      </w:r>
      <w:r w:rsidR="00FB7F3E" w:rsidRPr="00603799">
        <w:t xml:space="preserve">(also specifying between </w:t>
      </w:r>
      <w:r w:rsidR="00671685" w:rsidRPr="00603799">
        <w:t xml:space="preserve">behavioural </w:t>
      </w:r>
      <w:r w:rsidR="00092217" w:rsidRPr="00603799">
        <w:t>and</w:t>
      </w:r>
      <w:r w:rsidR="00671685" w:rsidRPr="00603799">
        <w:t xml:space="preserve"> emotional </w:t>
      </w:r>
      <w:r w:rsidR="00FB7F3E" w:rsidRPr="00603799">
        <w:t>difficulties)</w:t>
      </w:r>
      <w:r w:rsidR="009A4083" w:rsidRPr="00603799">
        <w:t xml:space="preserve"> at </w:t>
      </w:r>
      <w:r w:rsidR="00483CFB" w:rsidRPr="00603799">
        <w:t xml:space="preserve">3 years, 6 months </w:t>
      </w:r>
      <w:r w:rsidR="009A4083" w:rsidRPr="00603799">
        <w:t xml:space="preserve">and </w:t>
      </w:r>
      <w:r w:rsidR="00945279" w:rsidRPr="00603799">
        <w:t xml:space="preserve">at </w:t>
      </w:r>
      <w:r w:rsidR="00483CFB" w:rsidRPr="00603799">
        <w:t>7 years, 7 months</w:t>
      </w:r>
      <w:r w:rsidR="00671685" w:rsidRPr="00603799">
        <w:t xml:space="preserve"> in four </w:t>
      </w:r>
      <w:r w:rsidR="005E7B28" w:rsidRPr="00603799">
        <w:lastRenderedPageBreak/>
        <w:t xml:space="preserve">mutually exclusive </w:t>
      </w:r>
      <w:r w:rsidR="00671685" w:rsidRPr="00603799">
        <w:t>groups: 1) children whose fathers were anxious neither prenatally nor postnatally (non-anxious group); 2) children whose fathers were anxious prenatally only (prenatal-only</w:t>
      </w:r>
      <w:r w:rsidR="00E171B6" w:rsidRPr="00603799">
        <w:t xml:space="preserve"> group</w:t>
      </w:r>
      <w:r w:rsidR="00671685" w:rsidRPr="00603799">
        <w:t>); 3) children whose fathers were anxious postnatally only (postnatal-only</w:t>
      </w:r>
      <w:r w:rsidR="00E171B6" w:rsidRPr="00603799">
        <w:t xml:space="preserve"> group</w:t>
      </w:r>
      <w:r w:rsidR="00671685" w:rsidRPr="00603799">
        <w:t>); and 4) children whose fathers were anxious both prenatally and postnatally (</w:t>
      </w:r>
      <w:r w:rsidR="00D01930" w:rsidRPr="00603799">
        <w:t>anxious</w:t>
      </w:r>
      <w:r w:rsidR="006369EA" w:rsidRPr="00603799">
        <w:t>-</w:t>
      </w:r>
      <w:r w:rsidR="00D01930" w:rsidRPr="00603799">
        <w:t>at</w:t>
      </w:r>
      <w:r w:rsidR="006369EA" w:rsidRPr="00603799">
        <w:t>-</w:t>
      </w:r>
      <w:r w:rsidR="00D01930" w:rsidRPr="00603799">
        <w:t>both</w:t>
      </w:r>
      <w:r w:rsidR="006369EA" w:rsidRPr="00603799">
        <w:t>-</w:t>
      </w:r>
      <w:r w:rsidR="00D01930" w:rsidRPr="00603799">
        <w:t>times</w:t>
      </w:r>
      <w:r w:rsidR="00E171B6" w:rsidRPr="00603799">
        <w:t xml:space="preserve"> group</w:t>
      </w:r>
      <w:r w:rsidR="00671685" w:rsidRPr="00603799">
        <w:t>).</w:t>
      </w:r>
      <w:r w:rsidR="000365A1" w:rsidRPr="00603799">
        <w:t xml:space="preserve"> The unique research design presented here allow</w:t>
      </w:r>
      <w:r w:rsidR="00154FE9" w:rsidRPr="00603799">
        <w:t>ed</w:t>
      </w:r>
      <w:r w:rsidR="000365A1" w:rsidRPr="00603799">
        <w:t xml:space="preserve"> us to explore patterns of data that could indicate different mechanisms by which the intergenerational transmission of </w:t>
      </w:r>
      <w:r w:rsidR="007E28A8" w:rsidRPr="00603799">
        <w:t>risk from fathers to their offspring</w:t>
      </w:r>
      <w:r w:rsidR="000365A1" w:rsidRPr="00603799">
        <w:t xml:space="preserve"> may occur</w:t>
      </w:r>
      <w:r w:rsidR="00CD67CE" w:rsidRPr="00603799">
        <w:t xml:space="preserve">, although </w:t>
      </w:r>
      <w:r w:rsidR="003A4B4A" w:rsidRPr="00603799">
        <w:t xml:space="preserve">the underlying mechanisms </w:t>
      </w:r>
      <w:r w:rsidR="00242AA7" w:rsidRPr="00603799">
        <w:t>were</w:t>
      </w:r>
      <w:r w:rsidR="003A4B4A" w:rsidRPr="00603799">
        <w:t xml:space="preserve"> not </w:t>
      </w:r>
      <w:r w:rsidR="006E3936" w:rsidRPr="00603799">
        <w:t>directly tested in this study</w:t>
      </w:r>
      <w:r w:rsidR="000365A1" w:rsidRPr="00603799">
        <w:t>.</w:t>
      </w:r>
    </w:p>
    <w:p w14:paraId="73836CA3" w14:textId="084C1B76" w:rsidR="00EA4D9F" w:rsidRPr="00603799" w:rsidRDefault="00B4107B" w:rsidP="009F0A08">
      <w:r w:rsidRPr="00603799">
        <w:t>W</w:t>
      </w:r>
      <w:r w:rsidR="00FC02E1" w:rsidRPr="00603799">
        <w:t>e hypothesised that:</w:t>
      </w:r>
    </w:p>
    <w:p w14:paraId="0B471140" w14:textId="0DF13DC7" w:rsidR="00560B1B" w:rsidRPr="00603799" w:rsidRDefault="006A00A9" w:rsidP="007F3BBD">
      <w:pPr>
        <w:pStyle w:val="ListParagraph"/>
        <w:numPr>
          <w:ilvl w:val="0"/>
          <w:numId w:val="5"/>
        </w:numPr>
        <w:ind w:left="426"/>
      </w:pPr>
      <w:r w:rsidRPr="00603799">
        <w:t>p</w:t>
      </w:r>
      <w:r w:rsidR="00560B1B" w:rsidRPr="00603799">
        <w:t xml:space="preserve">aternal anxiety </w:t>
      </w:r>
      <w:r w:rsidR="007A0C83" w:rsidRPr="00603799">
        <w:t xml:space="preserve">would </w:t>
      </w:r>
      <w:r w:rsidR="00560B1B" w:rsidRPr="00603799">
        <w:t xml:space="preserve">represent a risk factor for child </w:t>
      </w:r>
      <w:r w:rsidRPr="00603799">
        <w:t>outcomes</w:t>
      </w:r>
      <w:r w:rsidR="00AC54F8" w:rsidRPr="00603799">
        <w:t xml:space="preserve"> at both</w:t>
      </w:r>
      <w:r w:rsidR="002C29F7" w:rsidRPr="00603799">
        <w:t xml:space="preserve"> 3 years, 6 months and 7 years, 7 months</w:t>
      </w:r>
      <w:r w:rsidR="00AC54F8" w:rsidRPr="00603799">
        <w:t>;</w:t>
      </w:r>
      <w:r w:rsidR="00560B1B" w:rsidRPr="00603799">
        <w:t xml:space="preserve"> hence</w:t>
      </w:r>
      <w:r w:rsidR="00E41C97" w:rsidRPr="00603799">
        <w:t>,</w:t>
      </w:r>
      <w:r w:rsidR="00560B1B" w:rsidRPr="00603799">
        <w:t xml:space="preserve"> we predict</w:t>
      </w:r>
      <w:r w:rsidR="00435AF5" w:rsidRPr="00603799">
        <w:t>ed</w:t>
      </w:r>
      <w:r w:rsidR="00560B1B" w:rsidRPr="00603799">
        <w:t xml:space="preserve"> a difference between the non-anxious group (1) and </w:t>
      </w:r>
      <w:r w:rsidR="00992BF9" w:rsidRPr="00603799">
        <w:t xml:space="preserve">all three anxious groups (groups 2, 3 and 4), with worse emotional and/or behavioural outcomes in 2, 3, and 4, compared to </w:t>
      </w:r>
      <w:proofErr w:type="gramStart"/>
      <w:r w:rsidR="00992BF9" w:rsidRPr="00603799">
        <w:t>1</w:t>
      </w:r>
      <w:r w:rsidR="00A306C3" w:rsidRPr="00603799">
        <w:t>;</w:t>
      </w:r>
      <w:proofErr w:type="gramEnd"/>
    </w:p>
    <w:p w14:paraId="477A25B4" w14:textId="16604690" w:rsidR="006A00A9" w:rsidRPr="00603799" w:rsidRDefault="006A00A9" w:rsidP="006A00A9">
      <w:pPr>
        <w:pStyle w:val="ListParagraph"/>
        <w:numPr>
          <w:ilvl w:val="0"/>
          <w:numId w:val="5"/>
        </w:numPr>
        <w:ind w:left="426"/>
      </w:pPr>
      <w:r w:rsidRPr="00603799">
        <w:t>d</w:t>
      </w:r>
      <w:r w:rsidR="00560B1B" w:rsidRPr="00603799">
        <w:t xml:space="preserve">irect </w:t>
      </w:r>
      <w:r w:rsidR="00643630" w:rsidRPr="00603799">
        <w:t xml:space="preserve">psychological exposure (group 3) </w:t>
      </w:r>
      <w:r w:rsidR="003B2E7F" w:rsidRPr="00603799">
        <w:t>would</w:t>
      </w:r>
      <w:r w:rsidR="00643630" w:rsidRPr="00603799">
        <w:t xml:space="preserve"> predict more severe child </w:t>
      </w:r>
      <w:r w:rsidR="570DD671" w:rsidRPr="00603799">
        <w:t>emotional/behavioural outcomes</w:t>
      </w:r>
      <w:r w:rsidR="00643630" w:rsidRPr="00603799">
        <w:t xml:space="preserve"> than indirect exposure alone (group</w:t>
      </w:r>
      <w:r w:rsidR="00E65476" w:rsidRPr="00603799">
        <w:t xml:space="preserve"> </w:t>
      </w:r>
      <w:r w:rsidR="00643630" w:rsidRPr="00603799">
        <w:t>2)</w:t>
      </w:r>
      <w:r w:rsidR="00DE12BD" w:rsidRPr="00603799">
        <w:t xml:space="preserve">, considering that </w:t>
      </w:r>
      <w:r w:rsidR="00D02913" w:rsidRPr="00603799">
        <w:t xml:space="preserve">the postnatal </w:t>
      </w:r>
      <w:r w:rsidR="00D213A7" w:rsidRPr="00603799">
        <w:t xml:space="preserve">period represents a </w:t>
      </w:r>
      <w:r w:rsidR="00CF437F" w:rsidRPr="00603799">
        <w:t>more complex</w:t>
      </w:r>
      <w:r w:rsidR="00C80DBA" w:rsidRPr="00603799">
        <w:t xml:space="preserve"> and dynamic environment for parent-child interactions compared to the prenatal period</w:t>
      </w:r>
      <w:r w:rsidR="00B27970" w:rsidRPr="00603799">
        <w:t xml:space="preserve"> and that </w:t>
      </w:r>
      <w:r w:rsidR="0092384D" w:rsidRPr="00603799">
        <w:t>it would reflect</w:t>
      </w:r>
      <w:r w:rsidR="00AD4C1E" w:rsidRPr="00603799">
        <w:t xml:space="preserve"> risk transmitted via environmental means, including altered parenting behaviour</w:t>
      </w:r>
      <w:r w:rsidR="00014407" w:rsidRPr="00603799">
        <w:t>, in addition to potential</w:t>
      </w:r>
      <w:r w:rsidR="00585FC7" w:rsidRPr="00603799">
        <w:t xml:space="preserve"> underlying</w:t>
      </w:r>
      <w:r w:rsidR="00014407" w:rsidRPr="00603799">
        <w:t xml:space="preserve"> genetic risk</w:t>
      </w:r>
      <w:r w:rsidR="007A0AC0" w:rsidRPr="00603799">
        <w:t>;</w:t>
      </w:r>
      <w:r w:rsidR="00643630" w:rsidRPr="00603799">
        <w:t xml:space="preserve"> hence</w:t>
      </w:r>
      <w:r w:rsidR="00E41C97" w:rsidRPr="00603799">
        <w:t>,</w:t>
      </w:r>
      <w:r w:rsidR="00643630" w:rsidRPr="00603799">
        <w:t xml:space="preserve"> we expect</w:t>
      </w:r>
      <w:r w:rsidR="00435AF5" w:rsidRPr="00603799">
        <w:t>ed</w:t>
      </w:r>
      <w:r w:rsidR="00643630" w:rsidRPr="00603799">
        <w:t xml:space="preserve"> that children with fathers in the postnatal-only group (3) would show worse outcomes than children in the prenatal-only group (2)</w:t>
      </w:r>
      <w:r w:rsidR="00A306C3" w:rsidRPr="00603799">
        <w:t>;</w:t>
      </w:r>
    </w:p>
    <w:p w14:paraId="7346DF1F" w14:textId="77073CE6" w:rsidR="004D44DA" w:rsidRPr="00603799" w:rsidRDefault="006A00A9" w:rsidP="006A00A9">
      <w:pPr>
        <w:pStyle w:val="ListParagraph"/>
        <w:numPr>
          <w:ilvl w:val="0"/>
          <w:numId w:val="5"/>
        </w:numPr>
        <w:ind w:left="426"/>
      </w:pPr>
      <w:r w:rsidRPr="00603799">
        <w:t>t</w:t>
      </w:r>
      <w:r w:rsidR="00560B1B" w:rsidRPr="00603799">
        <w:t xml:space="preserve">he group of children </w:t>
      </w:r>
      <w:r w:rsidR="003965B9" w:rsidRPr="00603799">
        <w:t xml:space="preserve">exposed to </w:t>
      </w:r>
      <w:r w:rsidR="00D1200D" w:rsidRPr="00603799">
        <w:t>paternal anxiety</w:t>
      </w:r>
      <w:r w:rsidR="00D66304" w:rsidRPr="00603799">
        <w:t xml:space="preserve"> at both times</w:t>
      </w:r>
      <w:r w:rsidR="00560B1B" w:rsidRPr="00603799">
        <w:t xml:space="preserve"> (4)</w:t>
      </w:r>
      <w:r w:rsidR="009A4415" w:rsidRPr="00603799">
        <w:t>, compared to groups 1, 2 and 3</w:t>
      </w:r>
      <w:r w:rsidR="000F36F1" w:rsidRPr="00603799">
        <w:t>,</w:t>
      </w:r>
      <w:r w:rsidR="00560B1B" w:rsidRPr="00603799">
        <w:t xml:space="preserve"> </w:t>
      </w:r>
      <w:r w:rsidR="00FD2301" w:rsidRPr="00603799">
        <w:t xml:space="preserve">would </w:t>
      </w:r>
      <w:r w:rsidR="00D1200D" w:rsidRPr="00603799">
        <w:t>be at greater, cumulative risk</w:t>
      </w:r>
      <w:r w:rsidR="00560B1B" w:rsidRPr="00603799">
        <w:t xml:space="preserve"> of adverse behavioural/emotional outcomes.</w:t>
      </w:r>
    </w:p>
    <w:p w14:paraId="7F39D6C5" w14:textId="4D03EBA4" w:rsidR="003A3A5F" w:rsidRPr="00603799" w:rsidRDefault="00E6583E" w:rsidP="00AD4577">
      <w:r w:rsidRPr="00603799">
        <w:lastRenderedPageBreak/>
        <w:t xml:space="preserve">Figure </w:t>
      </w:r>
      <w:r w:rsidR="003A3A5F" w:rsidRPr="00603799">
        <w:t>1</w:t>
      </w:r>
      <w:r w:rsidRPr="00603799">
        <w:t xml:space="preserve"> provides a visual representation of the study hypotheses.</w:t>
      </w:r>
    </w:p>
    <w:p w14:paraId="1643D52F" w14:textId="4F618850" w:rsidR="00861E5F" w:rsidRDefault="008A12D5" w:rsidP="003A3A5F">
      <w:pPr>
        <w:jc w:val="center"/>
      </w:pPr>
      <w:r>
        <w:rPr>
          <w:noProof/>
        </w:rPr>
        <w:drawing>
          <wp:inline distT="0" distB="0" distL="0" distR="0" wp14:anchorId="1C73CA16" wp14:editId="790C0924">
            <wp:extent cx="3385448" cy="4279162"/>
            <wp:effectExtent l="0" t="0" r="5715" b="0"/>
            <wp:docPr id="17526751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94104" cy="4290103"/>
                    </a:xfrm>
                    <a:prstGeom prst="rect">
                      <a:avLst/>
                    </a:prstGeom>
                    <a:noFill/>
                  </pic:spPr>
                </pic:pic>
              </a:graphicData>
            </a:graphic>
          </wp:inline>
        </w:drawing>
      </w:r>
    </w:p>
    <w:p w14:paraId="605220F5" w14:textId="48CAB5CF" w:rsidR="008A12D5" w:rsidRPr="005B1E47" w:rsidRDefault="008A12D5" w:rsidP="008A12D5">
      <w:pPr>
        <w:spacing w:line="240" w:lineRule="auto"/>
        <w:ind w:firstLine="0"/>
        <w:rPr>
          <w:b/>
          <w:bCs/>
          <w:sz w:val="22"/>
          <w:szCs w:val="22"/>
        </w:rPr>
      </w:pPr>
      <w:r w:rsidRPr="005B1E47">
        <w:rPr>
          <w:b/>
          <w:bCs/>
          <w:sz w:val="22"/>
          <w:szCs w:val="22"/>
        </w:rPr>
        <w:t>Figure 1. Visual representation of the study hypotheses</w:t>
      </w:r>
    </w:p>
    <w:p w14:paraId="19E30080" w14:textId="49C752EF" w:rsidR="008A12D5" w:rsidRPr="005B1E47" w:rsidRDefault="008A12D5" w:rsidP="008A12D5">
      <w:pPr>
        <w:spacing w:line="240" w:lineRule="auto"/>
        <w:ind w:firstLine="0"/>
        <w:rPr>
          <w:sz w:val="22"/>
          <w:szCs w:val="22"/>
        </w:rPr>
      </w:pPr>
      <w:r w:rsidRPr="005B1E47">
        <w:rPr>
          <w:sz w:val="22"/>
          <w:szCs w:val="22"/>
        </w:rPr>
        <w:t xml:space="preserve">Note. No anxiety = fathers who were anxious neither prenatally nor postnatally; pre-only = fathers who were anxious only prenatally (18-week gestation assessment); post-only = fathers who were anxious only postnatally (8-week postnatal assessment); </w:t>
      </w:r>
      <w:proofErr w:type="spellStart"/>
      <w:r w:rsidRPr="005B1E47">
        <w:rPr>
          <w:sz w:val="22"/>
          <w:szCs w:val="22"/>
        </w:rPr>
        <w:t>pre+post</w:t>
      </w:r>
      <w:proofErr w:type="spellEnd"/>
      <w:r w:rsidRPr="005B1E47">
        <w:rPr>
          <w:sz w:val="22"/>
          <w:szCs w:val="22"/>
        </w:rPr>
        <w:t xml:space="preserve"> = fathers who were anxious both pre- and postnatally (18-week gestation assessment and 8-week postnatal assessment).</w:t>
      </w:r>
    </w:p>
    <w:p w14:paraId="46291F36" w14:textId="3BBEF18A" w:rsidR="001D489D" w:rsidRPr="00603799" w:rsidRDefault="00842495" w:rsidP="00393807">
      <w:pPr>
        <w:pStyle w:val="Heading1"/>
      </w:pPr>
      <w:r w:rsidRPr="00603799">
        <w:t>Method</w:t>
      </w:r>
      <w:r w:rsidR="007579A7" w:rsidRPr="00603799">
        <w:t>s</w:t>
      </w:r>
    </w:p>
    <w:p w14:paraId="79B1EAC5" w14:textId="0075AB8E" w:rsidR="00576606" w:rsidRDefault="00393807" w:rsidP="00217311">
      <w:r w:rsidRPr="00603799">
        <w:t>The sample comprised participants from the</w:t>
      </w:r>
      <w:r w:rsidR="001E1DB6" w:rsidRPr="00603799">
        <w:t xml:space="preserve"> Avon Longitudinal Study of Parents and Children</w:t>
      </w:r>
      <w:r w:rsidR="00AD4577" w:rsidRPr="00603799">
        <w:t xml:space="preserve"> </w:t>
      </w:r>
      <w:r w:rsidR="00FD7E9E" w:rsidRPr="00603799">
        <w:fldChar w:fldCharType="begin"/>
      </w:r>
      <w:r w:rsidR="000B62C8" w:rsidRPr="00603799">
        <w:instrText xml:space="preserve"> ADDIN EN.CITE &lt;EndNote&gt;&lt;Cite&gt;&lt;Author&gt;Golding&lt;/Author&gt;&lt;Year&gt;2001&lt;/Year&gt;&lt;RecNum&gt;493&lt;/RecNum&gt;&lt;Prefix&gt;ALSPAC`; &lt;/Prefix&gt;&lt;DisplayText&gt;(ALSPAC; Golding et al., 2001)&lt;/DisplayText&gt;&lt;record&gt;&lt;rec-number&gt;493&lt;/rec-number&gt;&lt;foreign-keys&gt;&lt;key app="EN" db-id="zavv0r0wqzatw8et5295wvzrrt9svfpp0955" timestamp="1737120972"&gt;493&lt;/key&gt;&lt;/foreign-keys&gt;&lt;ref-type name="Journal Article"&gt;17&lt;/ref-type&gt;&lt;contributors&gt;&lt;authors&gt;&lt;author&gt;Golding&lt;/author&gt;&lt;author&gt;Pembrey&lt;/author&gt;&lt;author&gt;ALSPAC Study Team&lt;/author&gt;&lt;/authors&gt;&lt;/contributors&gt;&lt;titles&gt;&lt;title&gt;ALSPAC–the avon longitudinal study of parents and children&lt;/title&gt;&lt;secondary-title&gt;Paediatric and perinatal epidemiology&lt;/secondary-title&gt;&lt;/titles&gt;&lt;periodical&gt;&lt;full-title&gt;Paediatric and perinatal epidemiology&lt;/full-title&gt;&lt;/periodical&gt;&lt;pages&gt;74-87&lt;/pages&gt;&lt;volume&gt;15&lt;/volume&gt;&lt;number&gt;1&lt;/number&gt;&lt;dates&gt;&lt;year&gt;2001&lt;/year&gt;&lt;/dates&gt;&lt;isbn&gt;0269-5022&lt;/isbn&gt;&lt;urls&gt;&lt;/urls&gt;&lt;/record&gt;&lt;/Cite&gt;&lt;/EndNote&gt;</w:instrText>
      </w:r>
      <w:r w:rsidR="00FD7E9E" w:rsidRPr="00603799">
        <w:fldChar w:fldCharType="separate"/>
      </w:r>
      <w:r w:rsidR="000B62C8" w:rsidRPr="00603799">
        <w:rPr>
          <w:noProof/>
        </w:rPr>
        <w:t>(ALSPAC; Golding et al., 2001)</w:t>
      </w:r>
      <w:r w:rsidR="00FD7E9E" w:rsidRPr="00603799">
        <w:fldChar w:fldCharType="end"/>
      </w:r>
      <w:r w:rsidR="005954D9" w:rsidRPr="00603799">
        <w:t>,</w:t>
      </w:r>
      <w:r w:rsidR="00FD7E9E" w:rsidRPr="00603799">
        <w:t xml:space="preserve"> </w:t>
      </w:r>
      <w:r w:rsidR="009F1D36" w:rsidRPr="00603799">
        <w:t xml:space="preserve">a large, </w:t>
      </w:r>
      <w:r w:rsidRPr="00603799">
        <w:t>population-based birth cohort</w:t>
      </w:r>
      <w:r w:rsidR="009F1D36" w:rsidRPr="00603799">
        <w:t xml:space="preserve">. </w:t>
      </w:r>
      <w:r w:rsidR="00B54CD6" w:rsidRPr="00603799">
        <w:t>Pregnant women resident in Avon, UK with expected delivery</w:t>
      </w:r>
      <w:r w:rsidR="183FD9EE" w:rsidRPr="00603799">
        <w:t xml:space="preserve"> </w:t>
      </w:r>
      <w:r w:rsidR="183FD9EE" w:rsidRPr="00603799">
        <w:rPr>
          <w:rFonts w:ascii="Calibri" w:eastAsia="Calibri" w:hAnsi="Calibri" w:cs="Calibri"/>
        </w:rPr>
        <w:t>dates</w:t>
      </w:r>
      <w:r w:rsidR="00B54CD6" w:rsidRPr="00603799">
        <w:t xml:space="preserve"> between 1st April 1991 and 31st December 1992 were invited to part</w:t>
      </w:r>
      <w:r w:rsidR="003164D7" w:rsidRPr="00603799">
        <w:t>icipate;</w:t>
      </w:r>
      <w:r w:rsidR="00B54CD6" w:rsidRPr="00603799">
        <w:t xml:space="preserve"> </w:t>
      </w:r>
      <w:r w:rsidR="00825214" w:rsidRPr="00603799">
        <w:t>the initial number of pregnancies enrolled was 14,541</w:t>
      </w:r>
      <w:r w:rsidR="00FB7B66" w:rsidRPr="00603799">
        <w:t xml:space="preserve">, </w:t>
      </w:r>
      <w:r w:rsidR="003164D7" w:rsidRPr="00603799">
        <w:t xml:space="preserve">and </w:t>
      </w:r>
      <w:r w:rsidR="00B54CD6" w:rsidRPr="00603799">
        <w:t xml:space="preserve">13,988 </w:t>
      </w:r>
      <w:r w:rsidR="003164D7" w:rsidRPr="00603799">
        <w:t xml:space="preserve">had </w:t>
      </w:r>
      <w:r w:rsidR="00B54CD6" w:rsidRPr="00603799">
        <w:t xml:space="preserve">children who were alive at </w:t>
      </w:r>
      <w:r w:rsidR="005B27AB" w:rsidRPr="00603799">
        <w:t>1 year of age</w:t>
      </w:r>
      <w:r w:rsidR="00B54CD6" w:rsidRPr="00603799">
        <w:t>.</w:t>
      </w:r>
      <w:r w:rsidR="00CE1C38" w:rsidRPr="00603799">
        <w:t xml:space="preserve"> 14,203 </w:t>
      </w:r>
      <w:r w:rsidR="00573E8C" w:rsidRPr="00603799">
        <w:t xml:space="preserve">unique mothers </w:t>
      </w:r>
      <w:r w:rsidR="00BA4047" w:rsidRPr="00603799">
        <w:t>were initially enrolled in the study.</w:t>
      </w:r>
      <w:r w:rsidR="00FB7B66" w:rsidRPr="00603799">
        <w:t xml:space="preserve"> </w:t>
      </w:r>
      <w:r w:rsidR="00556067" w:rsidRPr="00603799">
        <w:t>P</w:t>
      </w:r>
      <w:r w:rsidR="00160868" w:rsidRPr="00603799">
        <w:t>artners were invited to complete questionnaires by the mothers at the start of the study and they were not formally enrolled at that time</w:t>
      </w:r>
      <w:r w:rsidR="006A46F0" w:rsidRPr="00603799">
        <w:t>;</w:t>
      </w:r>
      <w:r w:rsidR="00160868" w:rsidRPr="00603799">
        <w:t xml:space="preserve"> 12,113 </w:t>
      </w:r>
      <w:r w:rsidR="001C64C3" w:rsidRPr="00603799">
        <w:lastRenderedPageBreak/>
        <w:t>unique</w:t>
      </w:r>
      <w:r w:rsidR="00160868" w:rsidRPr="00603799">
        <w:t xml:space="preserve"> partners have been in contact with the study by providing data and/or formally enrolling when this started in 2010</w:t>
      </w:r>
      <w:r w:rsidR="001C64C3" w:rsidRPr="00603799">
        <w:t>, and</w:t>
      </w:r>
      <w:r w:rsidR="00160868" w:rsidRPr="00603799">
        <w:t xml:space="preserve"> 3,807 partners are currently enrolled.</w:t>
      </w:r>
      <w:r w:rsidR="00B275BA" w:rsidRPr="00603799">
        <w:t xml:space="preserve"> </w:t>
      </w:r>
      <w:r w:rsidR="003164D7" w:rsidRPr="00603799">
        <w:t>W</w:t>
      </w:r>
      <w:r w:rsidRPr="00603799">
        <w:t xml:space="preserve">e included </w:t>
      </w:r>
      <w:r w:rsidR="00F60F3E" w:rsidRPr="00603799">
        <w:t xml:space="preserve">the subsample of participants with complete </w:t>
      </w:r>
      <w:r w:rsidR="004E6EFC" w:rsidRPr="00603799">
        <w:t>exposure (i.e.,</w:t>
      </w:r>
      <w:r w:rsidR="00F60F3E" w:rsidRPr="00603799">
        <w:t xml:space="preserve"> paternal prenatal and postnatal anxiety</w:t>
      </w:r>
      <w:r w:rsidR="004E6EFC" w:rsidRPr="00603799">
        <w:t>)</w:t>
      </w:r>
      <w:r w:rsidR="00F60F3E" w:rsidRPr="00603799">
        <w:t xml:space="preserve"> and </w:t>
      </w:r>
      <w:r w:rsidR="003F0511" w:rsidRPr="00603799">
        <w:t xml:space="preserve">offspring </w:t>
      </w:r>
      <w:r w:rsidR="004E6EFC" w:rsidRPr="00603799">
        <w:t>outcome</w:t>
      </w:r>
      <w:r w:rsidR="00315673" w:rsidRPr="00603799">
        <w:t xml:space="preserve"> </w:t>
      </w:r>
      <w:r w:rsidR="004E6EFC" w:rsidRPr="00603799">
        <w:t>(</w:t>
      </w:r>
      <w:r w:rsidR="003F0511" w:rsidRPr="00603799">
        <w:t xml:space="preserve">at </w:t>
      </w:r>
      <w:r w:rsidR="002C29F7" w:rsidRPr="00603799">
        <w:t>3 years, 6 months and 7 years, 7 months</w:t>
      </w:r>
      <w:r w:rsidR="004E6EFC" w:rsidRPr="00603799">
        <w:t>) data</w:t>
      </w:r>
      <w:r w:rsidR="00F60F3E" w:rsidRPr="00603799">
        <w:t>.</w:t>
      </w:r>
      <w:r w:rsidR="003F0511" w:rsidRPr="00603799">
        <w:t xml:space="preserve"> </w:t>
      </w:r>
      <w:r w:rsidR="00EA69F8" w:rsidRPr="00603799">
        <w:t xml:space="preserve">Figure </w:t>
      </w:r>
      <w:r w:rsidR="00096223" w:rsidRPr="00603799">
        <w:t>2</w:t>
      </w:r>
      <w:r w:rsidR="008A5BA2" w:rsidRPr="00603799">
        <w:t xml:space="preserve"> </w:t>
      </w:r>
      <w:r w:rsidR="71B8F76C" w:rsidRPr="00603799">
        <w:t>gives</w:t>
      </w:r>
      <w:r w:rsidR="00EA69F8" w:rsidRPr="00603799">
        <w:t xml:space="preserve"> an overview of the study sample derivation. </w:t>
      </w:r>
      <w:r w:rsidR="009564CF" w:rsidRPr="00603799">
        <w:t xml:space="preserve">As a note, </w:t>
      </w:r>
      <w:r w:rsidR="00C52E63" w:rsidRPr="00603799">
        <w:t xml:space="preserve">because </w:t>
      </w:r>
      <w:r w:rsidR="00DC14C0" w:rsidRPr="00603799">
        <w:t xml:space="preserve">it was the participating mother who </w:t>
      </w:r>
      <w:r w:rsidR="00741836" w:rsidRPr="00603799">
        <w:t>nominated the person</w:t>
      </w:r>
      <w:r w:rsidR="00DC14C0" w:rsidRPr="00603799">
        <w:t xml:space="preserve"> </w:t>
      </w:r>
      <w:r w:rsidR="001961A2" w:rsidRPr="00603799">
        <w:t>who completed the partner questionnaires</w:t>
      </w:r>
      <w:r w:rsidR="00C52E63" w:rsidRPr="00603799">
        <w:t xml:space="preserve">, those </w:t>
      </w:r>
      <w:r w:rsidR="00B31E28" w:rsidRPr="00603799">
        <w:t xml:space="preserve">participants </w:t>
      </w:r>
      <w:r w:rsidR="00C52E63" w:rsidRPr="00603799">
        <w:t xml:space="preserve">could </w:t>
      </w:r>
      <w:r w:rsidR="00B31E28" w:rsidRPr="00603799">
        <w:t xml:space="preserve">be </w:t>
      </w:r>
      <w:r w:rsidR="009564CF" w:rsidRPr="00603799">
        <w:t xml:space="preserve">the biological father of the </w:t>
      </w:r>
      <w:r w:rsidR="00C52E63" w:rsidRPr="00603799">
        <w:t xml:space="preserve">index </w:t>
      </w:r>
      <w:r w:rsidR="009564CF" w:rsidRPr="00603799">
        <w:t xml:space="preserve">child, </w:t>
      </w:r>
      <w:r w:rsidR="00C52E63" w:rsidRPr="00603799">
        <w:t>the mother’s</w:t>
      </w:r>
      <w:r w:rsidR="009564CF" w:rsidRPr="00603799">
        <w:t xml:space="preserve"> current partner, </w:t>
      </w:r>
      <w:r w:rsidR="00C52E63" w:rsidRPr="00603799">
        <w:t xml:space="preserve">or </w:t>
      </w:r>
      <w:r w:rsidR="009564CF" w:rsidRPr="00603799">
        <w:t>a father-figure in the child’s life.</w:t>
      </w:r>
      <w:r w:rsidR="00C52E63" w:rsidRPr="00603799">
        <w:t xml:space="preserve"> To co</w:t>
      </w:r>
      <w:r w:rsidR="001E43D7" w:rsidRPr="00603799">
        <w:t xml:space="preserve">ntrol for this, we conducted sensitivity analyses </w:t>
      </w:r>
      <w:r w:rsidR="00B0786B" w:rsidRPr="00603799">
        <w:t>including only the subgroup of participants where the biological father was living with the family at the 3-year assessment.</w:t>
      </w:r>
    </w:p>
    <w:p w14:paraId="6D5AA340" w14:textId="6A0635E5" w:rsidR="00217311" w:rsidRDefault="00217311" w:rsidP="00576606">
      <w:pPr>
        <w:ind w:firstLine="0"/>
        <w:jc w:val="center"/>
      </w:pPr>
      <w:r>
        <w:rPr>
          <w:noProof/>
        </w:rPr>
        <w:drawing>
          <wp:inline distT="0" distB="0" distL="0" distR="0" wp14:anchorId="30E1E271" wp14:editId="47F32272">
            <wp:extent cx="1696298" cy="3998158"/>
            <wp:effectExtent l="0" t="0" r="0" b="2540"/>
            <wp:docPr id="19959161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07480" cy="4024515"/>
                    </a:xfrm>
                    <a:prstGeom prst="rect">
                      <a:avLst/>
                    </a:prstGeom>
                    <a:noFill/>
                  </pic:spPr>
                </pic:pic>
              </a:graphicData>
            </a:graphic>
          </wp:inline>
        </w:drawing>
      </w:r>
    </w:p>
    <w:p w14:paraId="16CA2B9F" w14:textId="72125854" w:rsidR="00217311" w:rsidRPr="005B1E47" w:rsidRDefault="00217311" w:rsidP="00217311">
      <w:pPr>
        <w:spacing w:line="240" w:lineRule="auto"/>
        <w:ind w:firstLine="0"/>
        <w:rPr>
          <w:b/>
          <w:bCs/>
          <w:sz w:val="22"/>
          <w:szCs w:val="22"/>
        </w:rPr>
      </w:pPr>
      <w:r w:rsidRPr="005B1E47">
        <w:rPr>
          <w:b/>
          <w:bCs/>
          <w:sz w:val="22"/>
          <w:szCs w:val="22"/>
        </w:rPr>
        <w:t>Figure 2. Overview of the study sample derivation</w:t>
      </w:r>
    </w:p>
    <w:p w14:paraId="5F6903DB" w14:textId="64F826AF" w:rsidR="00217311" w:rsidRPr="005B1E47" w:rsidRDefault="00217311" w:rsidP="00217311">
      <w:pPr>
        <w:spacing w:line="240" w:lineRule="auto"/>
        <w:ind w:firstLine="0"/>
        <w:rPr>
          <w:sz w:val="22"/>
          <w:szCs w:val="22"/>
        </w:rPr>
      </w:pPr>
      <w:r w:rsidRPr="005B1E47">
        <w:rPr>
          <w:sz w:val="22"/>
          <w:szCs w:val="22"/>
        </w:rPr>
        <w:t>Note. ALSPAC=Avon Longitudinal Study of Parents and Children; CCEI= Crown-Crisp Experiential Index; RRPSPC= Revised Rutter Parent Scale for Preschool Children; DAWBA= Development and Wellbeing Assessment - Parent Questionnaire.</w:t>
      </w:r>
    </w:p>
    <w:p w14:paraId="30D11E9F" w14:textId="77777777" w:rsidR="005B1E47" w:rsidRDefault="005B1E47" w:rsidP="00AD1576"/>
    <w:p w14:paraId="4F6F7B6F" w14:textId="5D48116B" w:rsidR="009F1D36" w:rsidRPr="00603799" w:rsidRDefault="003F0511" w:rsidP="00AD1576">
      <w:r w:rsidRPr="00603799">
        <w:t xml:space="preserve">To maximise </w:t>
      </w:r>
      <w:r w:rsidR="044A46BB" w:rsidRPr="00603799">
        <w:t xml:space="preserve">analytical </w:t>
      </w:r>
      <w:r w:rsidRPr="00603799">
        <w:t>power to examine magnitude of risk and</w:t>
      </w:r>
      <w:r w:rsidR="00262D3E" w:rsidRPr="00603799">
        <w:t xml:space="preserve"> confounding effects</w:t>
      </w:r>
      <w:r w:rsidRPr="00603799">
        <w:t xml:space="preserve">, we used all available data from exposures and outcomes. All missing data from the </w:t>
      </w:r>
      <w:r w:rsidR="00310736" w:rsidRPr="00603799">
        <w:t>covariates</w:t>
      </w:r>
      <w:r w:rsidRPr="00603799">
        <w:t xml:space="preserve"> were imputed</w:t>
      </w:r>
      <w:r w:rsidR="007E57DE" w:rsidRPr="00603799">
        <w:t xml:space="preserve"> via multiple imputation</w:t>
      </w:r>
      <w:r w:rsidR="00EB02A8" w:rsidRPr="00603799">
        <w:t xml:space="preserve"> before conducting the adjusted logistic regressions</w:t>
      </w:r>
      <w:r w:rsidR="005954D9" w:rsidRPr="00603799">
        <w:t xml:space="preserve"> </w:t>
      </w:r>
      <w:r w:rsidR="00393807" w:rsidRPr="00603799">
        <w:fldChar w:fldCharType="begin"/>
      </w:r>
      <w:r w:rsidR="000B62C8" w:rsidRPr="00603799">
        <w:instrText xml:space="preserve"> ADDIN EN.CITE &lt;EndNote&gt;&lt;Cite&gt;&lt;Author&gt;White&lt;/Author&gt;&lt;Year&gt;2011&lt;/Year&gt;&lt;RecNum&gt;356&lt;/RecNum&gt;&lt;DisplayText&gt;(White et al., 2011)&lt;/DisplayText&gt;&lt;record&gt;&lt;rec-number&gt;356&lt;/rec-number&gt;&lt;foreign-keys&gt;&lt;key app="EN" db-id="zavv0r0wqzatw8et5295wvzrrt9svfpp0955" timestamp="1737120971"&gt;356&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isbn&gt;0277-6715&lt;/isbn&gt;&lt;urls&gt;&lt;/urls&gt;&lt;/record&gt;&lt;/Cite&gt;&lt;/EndNote&gt;</w:instrText>
      </w:r>
      <w:r w:rsidR="00393807" w:rsidRPr="00603799">
        <w:fldChar w:fldCharType="separate"/>
      </w:r>
      <w:r w:rsidR="000B62C8" w:rsidRPr="00603799">
        <w:rPr>
          <w:noProof/>
        </w:rPr>
        <w:t>(White et al., 2011)</w:t>
      </w:r>
      <w:r w:rsidR="00393807" w:rsidRPr="00603799">
        <w:fldChar w:fldCharType="end"/>
      </w:r>
      <w:r w:rsidR="005954D9" w:rsidRPr="00603799">
        <w:t>.</w:t>
      </w:r>
      <w:r w:rsidR="00262D3E" w:rsidRPr="00603799">
        <w:t xml:space="preserve"> </w:t>
      </w:r>
      <w:r w:rsidR="00A03A34" w:rsidRPr="00603799">
        <w:t xml:space="preserve">Given that there is substantial information on sociodemographic variables in ALSPAC </w:t>
      </w:r>
      <w:r w:rsidR="00ED4F24" w:rsidRPr="00603799">
        <w:t>that</w:t>
      </w:r>
      <w:r w:rsidR="00A03A34" w:rsidRPr="00603799">
        <w:t xml:space="preserve"> predict missingness, missing information can be assumed dependent on observed data. Thus, we employed a fully conditional specification using the mice() function from the MICE package </w:t>
      </w:r>
      <w:r w:rsidR="00A03A34" w:rsidRPr="00603799">
        <w:fldChar w:fldCharType="begin"/>
      </w:r>
      <w:r w:rsidR="000B62C8" w:rsidRPr="00603799">
        <w:instrText xml:space="preserve"> ADDIN EN.CITE &lt;EndNote&gt;&lt;Cite&gt;&lt;Author&gt;Van Buuren&lt;/Author&gt;&lt;Year&gt;2011&lt;/Year&gt;&lt;RecNum&gt;565&lt;/RecNum&gt;&lt;Prefix&gt;which stands for stands for multivariate imputation by chained equations`; &lt;/Prefix&gt;&lt;DisplayText&gt;(which stands for stands for multivariate imputation by chained equations; Van Buuren &amp;amp; Groothuis-Oudshoorn, 2011)&lt;/DisplayText&gt;&lt;record&gt;&lt;rec-number&gt;565&lt;/rec-number&gt;&lt;foreign-keys&gt;&lt;key app="EN" db-id="zavv0r0wqzatw8et5295wvzrrt9svfpp0955" timestamp="1737120974"&gt;565&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00A03A34" w:rsidRPr="00603799">
        <w:fldChar w:fldCharType="separate"/>
      </w:r>
      <w:r w:rsidR="00FB0294" w:rsidRPr="00603799">
        <w:rPr>
          <w:noProof/>
        </w:rPr>
        <w:t>(which stands for stands for multivariate imputation by chained equations; Van Buuren &amp; Groothuis-Oudshoorn, 2011)</w:t>
      </w:r>
      <w:r w:rsidR="00A03A34" w:rsidRPr="00603799">
        <w:fldChar w:fldCharType="end"/>
      </w:r>
      <w:r w:rsidR="00DE59AB" w:rsidRPr="00603799">
        <w:t xml:space="preserve"> in R</w:t>
      </w:r>
      <w:r w:rsidR="00DD5719" w:rsidRPr="00603799">
        <w:t>.</w:t>
      </w:r>
      <w:r w:rsidR="00A131A5" w:rsidRPr="00603799">
        <w:t xml:space="preserve"> For each variable included in our adjusted models, we used the default imputation method in the </w:t>
      </w:r>
      <w:proofErr w:type="gramStart"/>
      <w:r w:rsidR="00A131A5" w:rsidRPr="00603799">
        <w:t>mice(</w:t>
      </w:r>
      <w:proofErr w:type="gramEnd"/>
      <w:r w:rsidR="00A131A5" w:rsidRPr="00603799">
        <w:t xml:space="preserve">) function, which is predictive mean matching for continuous variables and logistic regression for binary variables. </w:t>
      </w:r>
      <w:r w:rsidR="00DD5719" w:rsidRPr="00603799">
        <w:t xml:space="preserve">Two distinct imputed datasets were created, one for the analyses looking at the child outcomes </w:t>
      </w:r>
      <w:r w:rsidR="004C0415" w:rsidRPr="00603799">
        <w:t xml:space="preserve">at 3 years, 6 months </w:t>
      </w:r>
      <w:r w:rsidR="00DD5719" w:rsidRPr="00603799">
        <w:t xml:space="preserve">and one for the analyses looking at </w:t>
      </w:r>
      <w:r w:rsidR="00FA3921" w:rsidRPr="00603799">
        <w:t>the child</w:t>
      </w:r>
      <w:r w:rsidR="00DD5719" w:rsidRPr="00603799">
        <w:t xml:space="preserve"> outcomes</w:t>
      </w:r>
      <w:r w:rsidR="004C0415" w:rsidRPr="00603799">
        <w:t xml:space="preserve"> at 7 years, 7 months</w:t>
      </w:r>
      <w:r w:rsidR="00DD5719" w:rsidRPr="00603799">
        <w:t>. Analyses for the adjusted models were conducted post-imputation.</w:t>
      </w:r>
      <w:r w:rsidR="00AD1576" w:rsidRPr="00603799">
        <w:t xml:space="preserve"> </w:t>
      </w:r>
      <w:r w:rsidRPr="00603799">
        <w:t xml:space="preserve">Full details of the imputation method are in </w:t>
      </w:r>
      <w:r w:rsidR="004F068D" w:rsidRPr="00603799">
        <w:t>Appendix</w:t>
      </w:r>
      <w:r w:rsidRPr="00603799">
        <w:t xml:space="preserve"> </w:t>
      </w:r>
      <w:r w:rsidR="001D642B" w:rsidRPr="00603799">
        <w:t>S</w:t>
      </w:r>
      <w:r w:rsidR="003A6AD5" w:rsidRPr="00603799">
        <w:t>1</w:t>
      </w:r>
      <w:r w:rsidR="001950AF" w:rsidRPr="00603799">
        <w:t>, available online</w:t>
      </w:r>
      <w:r w:rsidRPr="00603799">
        <w:t>.</w:t>
      </w:r>
    </w:p>
    <w:p w14:paraId="2E8F989C" w14:textId="51EB8D85" w:rsidR="00002034" w:rsidRPr="00603799" w:rsidRDefault="005C5051" w:rsidP="00F25856">
      <w:r w:rsidRPr="00603799">
        <w:t xml:space="preserve">The authors assert that all procedures contributing to this work comply with the ethical standards of the relevant national and institutional committees on human experimentation and with the Helsinki Declaration of 1975, as revised in 2013. </w:t>
      </w:r>
      <w:r w:rsidR="00393807" w:rsidRPr="00603799">
        <w:t xml:space="preserve">Ethical approval and informed consent </w:t>
      </w:r>
      <w:r w:rsidR="00482C24" w:rsidRPr="00603799">
        <w:t xml:space="preserve">were obtained for </w:t>
      </w:r>
      <w:r w:rsidR="00BC11BD" w:rsidRPr="00603799">
        <w:t xml:space="preserve">all procedures involving </w:t>
      </w:r>
      <w:r w:rsidR="007A5DB3" w:rsidRPr="00603799">
        <w:t xml:space="preserve">human </w:t>
      </w:r>
      <w:r w:rsidR="00482C24" w:rsidRPr="00603799">
        <w:t>participants</w:t>
      </w:r>
      <w:r w:rsidR="00393807" w:rsidRPr="00603799">
        <w:t xml:space="preserve"> from the ALSPAC Ethics and Law Committee </w:t>
      </w:r>
      <w:r w:rsidR="00590543" w:rsidRPr="00603799">
        <w:t xml:space="preserve">and the Local Research Ethics Committees </w:t>
      </w:r>
      <w:r w:rsidR="00393807" w:rsidRPr="00603799">
        <w:t>(</w:t>
      </w:r>
      <w:hyperlink r:id="rId14">
        <w:r w:rsidR="00393807" w:rsidRPr="00603799">
          <w:rPr>
            <w:rStyle w:val="Hyperlink"/>
          </w:rPr>
          <w:t>http://www.bristol.ac.uk/alspac/researchers/research-ethics/</w:t>
        </w:r>
      </w:hyperlink>
      <w:r w:rsidR="00393807" w:rsidRPr="00603799">
        <w:t xml:space="preserve">) </w:t>
      </w:r>
      <w:r w:rsidR="00F25856" w:rsidRPr="00603799">
        <w:t xml:space="preserve">and from the University of </w:t>
      </w:r>
      <w:r w:rsidR="00DC0466">
        <w:t>Southampton</w:t>
      </w:r>
      <w:r w:rsidR="00F25856" w:rsidRPr="00603799">
        <w:t xml:space="preserve"> Research Governance and Ethics Committee</w:t>
      </w:r>
      <w:r w:rsidR="1836B6C8" w:rsidRPr="00603799">
        <w:t xml:space="preserve"> (ERGO</w:t>
      </w:r>
      <w:r w:rsidR="006440EE" w:rsidRPr="00603799">
        <w:t xml:space="preserve"> ID: </w:t>
      </w:r>
      <w:r w:rsidR="000A141F">
        <w:t>88927</w:t>
      </w:r>
      <w:r w:rsidR="276D8CD2" w:rsidRPr="00603799">
        <w:t>)</w:t>
      </w:r>
      <w:r w:rsidR="00F25856" w:rsidRPr="00603799">
        <w:t>.</w:t>
      </w:r>
      <w:r w:rsidR="00393807" w:rsidRPr="00603799">
        <w:t xml:space="preserve"> Information about ALSPAC is available at www.bristol.ac.uk/alspac/, including a fully </w:t>
      </w:r>
      <w:r w:rsidR="00393807" w:rsidRPr="00603799">
        <w:lastRenderedPageBreak/>
        <w:t>searchable data dictionary</w:t>
      </w:r>
      <w:r w:rsidR="00BD6D57" w:rsidRPr="00603799">
        <w:t xml:space="preserve"> and variable search tool</w:t>
      </w:r>
      <w:r w:rsidR="00393807" w:rsidRPr="00603799">
        <w:t xml:space="preserve"> (http://www.bris.ac.uk/alspac/researchers/our-data/). Further details on the cohort profile, representativeness and phases of recruitment are described in three cohort-profile papers</w:t>
      </w:r>
      <w:r w:rsidR="00B13F91" w:rsidRPr="00603799">
        <w:t xml:space="preserve"> </w:t>
      </w:r>
      <w:r w:rsidR="00393807" w:rsidRPr="00603799">
        <w:fldChar w:fldCharType="begin">
          <w:fldData xml:space="preserve">PEVuZE5vdGU+PENpdGU+PEF1dGhvcj5Cb3lkPC9BdXRob3I+PFllYXI+MjAxMzwvWWVhcj48UmVj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</w:fldData>
        </w:fldChar>
      </w:r>
      <w:r w:rsidR="000B62C8" w:rsidRPr="00603799">
        <w:instrText xml:space="preserve"> ADDIN EN.CITE </w:instrText>
      </w:r>
      <w:r w:rsidR="000B62C8" w:rsidRPr="00603799">
        <w:fldChar w:fldCharType="begin">
          <w:fldData xml:space="preserve">PEVuZE5vdGU+PENpdGU+PEF1dGhvcj5Cb3lkPC9BdXRob3I+PFllYXI+MjAxMzwvWWVhcj48UmVj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</w:fldData>
        </w:fldChar>
      </w:r>
      <w:r w:rsidR="000B62C8" w:rsidRPr="00603799">
        <w:instrText xml:space="preserve"> ADDIN EN.CITE.DATA </w:instrText>
      </w:r>
      <w:r w:rsidR="000B62C8" w:rsidRPr="00603799">
        <w:fldChar w:fldCharType="end"/>
      </w:r>
      <w:r w:rsidR="00393807" w:rsidRPr="00603799">
        <w:fldChar w:fldCharType="separate"/>
      </w:r>
      <w:r w:rsidR="00F74B5A" w:rsidRPr="00603799">
        <w:rPr>
          <w:noProof/>
        </w:rPr>
        <w:t>(Boyd et al., 2013; Fraser et al., 2013; Northstone et al., 2023)</w:t>
      </w:r>
      <w:r w:rsidR="00393807" w:rsidRPr="00603799">
        <w:fldChar w:fldCharType="end"/>
      </w:r>
      <w:r w:rsidR="005954D9" w:rsidRPr="00603799">
        <w:t>.</w:t>
      </w:r>
      <w:r w:rsidR="00EF1EBF" w:rsidRPr="00603799">
        <w:t xml:space="preserve"> </w:t>
      </w:r>
    </w:p>
    <w:p w14:paraId="31EE4BC0" w14:textId="5F571E13" w:rsidR="00F25856" w:rsidRPr="00603799" w:rsidRDefault="00002034" w:rsidP="00002034">
      <w:pPr>
        <w:pStyle w:val="Heading2"/>
      </w:pPr>
      <w:r w:rsidRPr="00603799">
        <w:t>S</w:t>
      </w:r>
      <w:r w:rsidR="00524873" w:rsidRPr="00603799">
        <w:t xml:space="preserve">tudy </w:t>
      </w:r>
      <w:r w:rsidRPr="00603799">
        <w:t>D</w:t>
      </w:r>
      <w:r w:rsidR="00524873" w:rsidRPr="00603799">
        <w:t>esign</w:t>
      </w:r>
    </w:p>
    <w:p w14:paraId="480A2314" w14:textId="241577D2" w:rsidR="00F16937" w:rsidRPr="00603799" w:rsidRDefault="00F16937" w:rsidP="00F16937">
      <w:r w:rsidRPr="00603799">
        <w:t>We used the available ALSPAC data to create four mutually exclusive groups for comparison</w:t>
      </w:r>
      <w:r w:rsidR="00477A51" w:rsidRPr="00603799">
        <w:t>:</w:t>
      </w:r>
      <w:r w:rsidRPr="00603799">
        <w:t xml:space="preserve"> non-anxious (1), prenatal-only (2), postnatal-only (3), anxious-at-both-times (4). This study design allowed us to disaggregate direct (i.e., postnatal) from indirect (i.e., prenatal) exposure as mechanisms of risk transmission. Hence, we could test whether direct exposure, compared to indirect exposure, to paternal anxiety predicts greater risk of offspring emotional and behavioural outcomes. The logic and key comparisons of the design are as follows:</w:t>
      </w:r>
    </w:p>
    <w:p w14:paraId="47F08DB5" w14:textId="42B9E4D4" w:rsidR="00F16937" w:rsidRPr="00603799" w:rsidRDefault="00F16937" w:rsidP="00C56C6F">
      <w:pPr>
        <w:pStyle w:val="ListParagraph"/>
        <w:numPr>
          <w:ilvl w:val="0"/>
          <w:numId w:val="19"/>
        </w:numPr>
        <w:ind w:left="426" w:hanging="426"/>
      </w:pPr>
      <w:r w:rsidRPr="00603799">
        <w:t>if paternal anxiety carries no risk for the child (via any risk mechanism), then there should be no difference between the non-anxious (1) and any of the three anxious groups (2, 3 and 4). This is the initial null hypothesis, representing an important baseline.</w:t>
      </w:r>
    </w:p>
    <w:p w14:paraId="7279319E" w14:textId="6ECBAD5A" w:rsidR="00F16937" w:rsidRPr="00603799" w:rsidRDefault="00F16937" w:rsidP="00C56C6F">
      <w:pPr>
        <w:pStyle w:val="ListParagraph"/>
        <w:numPr>
          <w:ilvl w:val="0"/>
          <w:numId w:val="19"/>
        </w:numPr>
        <w:ind w:left="426" w:hanging="426"/>
      </w:pPr>
      <w:r w:rsidRPr="00603799">
        <w:t xml:space="preserve">The second comparison was between the non-anxious group (1) and the prenatal-only (2) and postnatal-only (3) groups. If direct exposure to paternal anxiety is </w:t>
      </w:r>
      <w:r w:rsidR="0076413B" w:rsidRPr="00603799">
        <w:t xml:space="preserve">sufficient </w:t>
      </w:r>
      <w:r w:rsidRPr="00603799">
        <w:t xml:space="preserve">for adverse outcomes in offspring, then the children with fathers in the postnatal-only group (3) would show worse outcomes than children in the non-anxious </w:t>
      </w:r>
      <w:r w:rsidR="00082D0F" w:rsidRPr="00603799">
        <w:t xml:space="preserve">(1) </w:t>
      </w:r>
      <w:r w:rsidR="00422E85" w:rsidRPr="00603799">
        <w:t xml:space="preserve">and </w:t>
      </w:r>
      <w:r w:rsidR="00082D0F" w:rsidRPr="00603799">
        <w:t xml:space="preserve">prenatal-only (2) </w:t>
      </w:r>
      <w:r w:rsidR="00AA4483" w:rsidRPr="00603799">
        <w:t>group</w:t>
      </w:r>
      <w:r w:rsidR="00082D0F" w:rsidRPr="00603799">
        <w:t>s</w:t>
      </w:r>
      <w:r w:rsidRPr="00603799">
        <w:t>.</w:t>
      </w:r>
    </w:p>
    <w:p w14:paraId="52822672" w14:textId="4D74E025" w:rsidR="00002034" w:rsidRPr="00603799" w:rsidRDefault="00F16937" w:rsidP="00C56C6F">
      <w:pPr>
        <w:pStyle w:val="ListParagraph"/>
        <w:numPr>
          <w:ilvl w:val="0"/>
          <w:numId w:val="19"/>
        </w:numPr>
        <w:ind w:left="426" w:hanging="426"/>
      </w:pPr>
      <w:r w:rsidRPr="00603799">
        <w:t xml:space="preserve">The third comparison of interest was between the prenatal-only group (2) and both the postnatal-only (3) and the anxious-at-both-times (4) groups, which provided an </w:t>
      </w:r>
      <w:r w:rsidRPr="00603799">
        <w:lastRenderedPageBreak/>
        <w:t>additional test of the exposure effect (i.e., anxious-at-both-times and postnatal-only &gt; prenatal-only), as well as of severity (i.e., non-anxious &lt; prenatal only &lt; postnatal only &lt; anxious-at-both-times), where children in the group with fathers anxious at both times (4) might be expected to experience higher rates of behavioural/emotional difficulties than seen in groups 1, 2 or 3.</w:t>
      </w:r>
    </w:p>
    <w:p w14:paraId="7EE3C9AB" w14:textId="48E92083" w:rsidR="001E1DB6" w:rsidRPr="00603799" w:rsidRDefault="001E1DB6" w:rsidP="00B475D2">
      <w:pPr>
        <w:pStyle w:val="Heading2"/>
      </w:pPr>
      <w:r w:rsidRPr="00603799">
        <w:t>Measures</w:t>
      </w:r>
    </w:p>
    <w:p w14:paraId="2B87BFF1" w14:textId="6FDB51CC" w:rsidR="009251CD" w:rsidRPr="00603799" w:rsidRDefault="009251CD" w:rsidP="007D68EC">
      <w:pPr>
        <w:pStyle w:val="Heading3"/>
      </w:pPr>
      <w:r w:rsidRPr="00603799">
        <w:t xml:space="preserve">Paternal </w:t>
      </w:r>
      <w:r w:rsidR="004A5264" w:rsidRPr="00603799">
        <w:t>A</w:t>
      </w:r>
      <w:r w:rsidRPr="00603799">
        <w:t>nxiety</w:t>
      </w:r>
    </w:p>
    <w:p w14:paraId="11DB5A8B" w14:textId="5FE36A5A" w:rsidR="009251CD" w:rsidRPr="00603799" w:rsidRDefault="009251CD" w:rsidP="009251CD">
      <w:r w:rsidRPr="00603799">
        <w:t>Paternal anxiety was measured at 18</w:t>
      </w:r>
      <w:r w:rsidR="00CC51F6" w:rsidRPr="00603799">
        <w:t>-</w:t>
      </w:r>
      <w:r w:rsidRPr="00603799">
        <w:t>week</w:t>
      </w:r>
      <w:r w:rsidR="004462FE" w:rsidRPr="00603799">
        <w:t>s’</w:t>
      </w:r>
      <w:r w:rsidRPr="00603799">
        <w:t xml:space="preserve"> gestation and at 8</w:t>
      </w:r>
      <w:r w:rsidR="47EA337C" w:rsidRPr="00603799">
        <w:t>-</w:t>
      </w:r>
      <w:r w:rsidRPr="00603799">
        <w:t xml:space="preserve">weeks postnatally using the </w:t>
      </w:r>
      <w:r w:rsidR="00674CF7" w:rsidRPr="00603799">
        <w:t xml:space="preserve">8-item </w:t>
      </w:r>
      <w:r w:rsidRPr="00603799">
        <w:t xml:space="preserve">anxiety </w:t>
      </w:r>
      <w:r w:rsidR="00674CF7" w:rsidRPr="00603799">
        <w:t>sub</w:t>
      </w:r>
      <w:r w:rsidRPr="00603799">
        <w:t>scale of the Crown-Crisp Experiential Index</w:t>
      </w:r>
      <w:r w:rsidR="00E4620C" w:rsidRPr="00603799">
        <w:t xml:space="preserve"> </w:t>
      </w:r>
      <w:r w:rsidRPr="00603799">
        <w:fldChar w:fldCharType="begin"/>
      </w:r>
      <w:r w:rsidR="000B62C8" w:rsidRPr="00603799">
        <w:instrText xml:space="preserve"> ADDIN EN.CITE &lt;EndNote&gt;&lt;Cite&gt;&lt;Author&gt;Crown&lt;/Author&gt;&lt;Year&gt;1970&lt;/Year&gt;&lt;RecNum&gt;497&lt;/RecNum&gt;&lt;Prefix&gt;CCEI`; &lt;/Prefix&gt;&lt;DisplayText&gt;(CCEI; Crown &amp;amp; Crisp, 1970)&lt;/DisplayText&gt;&lt;record&gt;&lt;rec-number&gt;497&lt;/rec-number&gt;&lt;foreign-keys&gt;&lt;key app="EN" db-id="zavv0r0wqzatw8et5295wvzrrt9svfpp0955" timestamp="1737120972"&gt;497&lt;/key&gt;&lt;/foreign-keys&gt;&lt;ref-type name="Book"&gt;6&lt;/ref-type&gt;&lt;contributors&gt;&lt;authors&gt;&lt;author&gt;Crown, Sidney&lt;/author&gt;&lt;author&gt;Crisp, AH&lt;/author&gt;&lt;/authors&gt;&lt;/contributors&gt;&lt;titles&gt;&lt;title&gt;Manual of the Middesex Hospital Questionnaire (MHQ)&lt;/title&gt;&lt;/titles&gt;&lt;dates&gt;&lt;year&gt;1970&lt;/year&gt;&lt;/dates&gt;&lt;publisher&gt;Psychological test publication&lt;/publisher&gt;&lt;urls&gt;&lt;/urls&gt;&lt;/record&gt;&lt;/Cite&gt;&lt;/EndNote&gt;</w:instrText>
      </w:r>
      <w:r w:rsidRPr="00603799">
        <w:fldChar w:fldCharType="separate"/>
      </w:r>
      <w:r w:rsidR="003406D2" w:rsidRPr="00603799">
        <w:rPr>
          <w:noProof/>
        </w:rPr>
        <w:t>(CCEI; Crown &amp; Crisp, 1970)</w:t>
      </w:r>
      <w:r w:rsidRPr="00603799">
        <w:fldChar w:fldCharType="end"/>
      </w:r>
      <w:r w:rsidR="005954D9" w:rsidRPr="00603799">
        <w:t>,</w:t>
      </w:r>
      <w:r w:rsidR="003164D7" w:rsidRPr="00603799">
        <w:t xml:space="preserve"> </w:t>
      </w:r>
      <w:r w:rsidR="00045B07" w:rsidRPr="00603799">
        <w:t>a validated self-rating inventory</w:t>
      </w:r>
      <w:r w:rsidR="00303C28" w:rsidRPr="00603799">
        <w:t xml:space="preserve"> that </w:t>
      </w:r>
      <w:r w:rsidR="001B2B9D" w:rsidRPr="00603799">
        <w:t>assess</w:t>
      </w:r>
      <w:r w:rsidR="00B41881" w:rsidRPr="00603799">
        <w:t>es</w:t>
      </w:r>
      <w:r w:rsidR="001B2B9D" w:rsidRPr="00603799">
        <w:t xml:space="preserve"> the </w:t>
      </w:r>
      <w:r w:rsidR="00B41881" w:rsidRPr="00603799">
        <w:t xml:space="preserve">frequency in which the respondent experiences a range of anxiety symptoms </w:t>
      </w:r>
      <w:r w:rsidR="00D2485B" w:rsidRPr="00603799">
        <w:t>at the present time</w:t>
      </w:r>
      <w:r w:rsidR="00B263B0" w:rsidRPr="00603799">
        <w:t xml:space="preserve"> from ‘never’ to ‘very often’</w:t>
      </w:r>
      <w:r w:rsidR="00D2485B" w:rsidRPr="00603799">
        <w:t xml:space="preserve"> (e.g., “</w:t>
      </w:r>
      <w:r w:rsidR="00B31E23" w:rsidRPr="00603799">
        <w:t>D</w:t>
      </w:r>
      <w:r w:rsidR="0038608E" w:rsidRPr="00603799">
        <w:t>o you feel uneasy and restless?</w:t>
      </w:r>
      <w:r w:rsidR="00D2485B" w:rsidRPr="00603799">
        <w:t>”; “</w:t>
      </w:r>
      <w:r w:rsidR="004B220D" w:rsidRPr="00603799">
        <w:t>Do you worry a lot?</w:t>
      </w:r>
      <w:r w:rsidR="00D2485B" w:rsidRPr="00603799">
        <w:t>”)</w:t>
      </w:r>
      <w:r w:rsidRPr="00603799">
        <w:t>.</w:t>
      </w:r>
      <w:r w:rsidR="0029231C" w:rsidRPr="00603799">
        <w:t xml:space="preserve"> </w:t>
      </w:r>
      <w:r w:rsidR="00706CC3" w:rsidRPr="00603799">
        <w:t>We used the</w:t>
      </w:r>
      <w:r w:rsidR="00AC457D" w:rsidRPr="00603799">
        <w:t xml:space="preserve"> ALSPAC pro-rated scores (i.e., for missing items, scores were pro-rated using individual’s mode, </w:t>
      </w:r>
      <w:r w:rsidR="0029231C" w:rsidRPr="00603799">
        <w:t>unless all items were missing</w:t>
      </w:r>
      <w:r w:rsidR="00AC457D" w:rsidRPr="00603799">
        <w:t>) and considered a cut-off of the top 15% of scorers to define high anxiety levels</w:t>
      </w:r>
      <w:r w:rsidR="00A1661A" w:rsidRPr="00603799">
        <w:t xml:space="preserve"> </w:t>
      </w:r>
      <w:r w:rsidR="00FE55D9" w:rsidRPr="00603799">
        <w:fldChar w:fldCharType="begin">
          <w:fldData xml:space="preserve">PEVuZE5vdGU+PENpdGU+PEF1dGhvcj5DYXByb248L0F1dGhvcj48WWVhcj4yMDE1PC9ZZWFyPjxS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</w:fldData>
        </w:fldChar>
      </w:r>
      <w:r w:rsidR="000B62C8" w:rsidRPr="00603799">
        <w:instrText xml:space="preserve"> ADDIN EN.CITE </w:instrText>
      </w:r>
      <w:r w:rsidR="000B62C8" w:rsidRPr="00603799">
        <w:fldChar w:fldCharType="begin">
          <w:fldData xml:space="preserve">PEVuZE5vdGU+PENpdGU+PEF1dGhvcj5DYXByb248L0F1dGhvcj48WWVhcj4yMDE1PC9ZZWFyPjxS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</w:fldData>
        </w:fldChar>
      </w:r>
      <w:r w:rsidR="000B62C8" w:rsidRPr="00603799">
        <w:instrText xml:space="preserve"> ADDIN EN.CITE.DATA </w:instrText>
      </w:r>
      <w:r w:rsidR="000B62C8" w:rsidRPr="00603799">
        <w:fldChar w:fldCharType="end"/>
      </w:r>
      <w:r w:rsidR="00FE55D9" w:rsidRPr="00603799">
        <w:fldChar w:fldCharType="separate"/>
      </w:r>
      <w:r w:rsidR="00F74B5A" w:rsidRPr="00603799">
        <w:rPr>
          <w:noProof/>
        </w:rPr>
        <w:t>(Capron et al., 2015)</w:t>
      </w:r>
      <w:r w:rsidR="00FE55D9" w:rsidRPr="00603799">
        <w:fldChar w:fldCharType="end"/>
      </w:r>
      <w:r w:rsidR="005954D9" w:rsidRPr="00603799">
        <w:t>.</w:t>
      </w:r>
    </w:p>
    <w:p w14:paraId="272D3FBE" w14:textId="584F7B7D" w:rsidR="009251CD" w:rsidRPr="00603799" w:rsidRDefault="009251CD" w:rsidP="77FD78EF">
      <w:pPr>
        <w:pStyle w:val="Heading3"/>
      </w:pPr>
      <w:r w:rsidRPr="00603799">
        <w:t xml:space="preserve">Offspring </w:t>
      </w:r>
      <w:r w:rsidR="004A5264" w:rsidRPr="00603799">
        <w:t>O</w:t>
      </w:r>
      <w:r w:rsidRPr="00603799">
        <w:t>utcomes</w:t>
      </w:r>
    </w:p>
    <w:p w14:paraId="30B43E81" w14:textId="1F04D334" w:rsidR="009076C8" w:rsidRPr="00603799" w:rsidRDefault="009076C8" w:rsidP="009251CD">
      <w:r w:rsidRPr="00603799">
        <w:t xml:space="preserve">Our primary outcomes were any child mental health problems at </w:t>
      </w:r>
      <w:r w:rsidR="004B7EAD" w:rsidRPr="00603799">
        <w:t xml:space="preserve">3 years, 6 months and </w:t>
      </w:r>
      <w:r w:rsidR="002417D0" w:rsidRPr="00603799">
        <w:t xml:space="preserve">at </w:t>
      </w:r>
      <w:r w:rsidR="004B7EAD" w:rsidRPr="00603799">
        <w:t>7 years, 7 months</w:t>
      </w:r>
      <w:r w:rsidRPr="00603799">
        <w:t>.</w:t>
      </w:r>
    </w:p>
    <w:p w14:paraId="0DF32D2D" w14:textId="5431D09F" w:rsidR="009251CD" w:rsidRPr="00603799" w:rsidRDefault="002C631C" w:rsidP="00B5320E">
      <w:r w:rsidRPr="00603799">
        <w:t>O</w:t>
      </w:r>
      <w:r w:rsidR="009251CD" w:rsidRPr="00603799">
        <w:t xml:space="preserve">ffspring emotional and behavioural outcomes at </w:t>
      </w:r>
      <w:r w:rsidR="00DF310C" w:rsidRPr="00603799">
        <w:t>3 years, 6 months</w:t>
      </w:r>
      <w:r w:rsidRPr="00603799">
        <w:t xml:space="preserve"> were assessed with </w:t>
      </w:r>
      <w:r w:rsidR="009251CD" w:rsidRPr="00603799">
        <w:t>the Revised Rutter Parent Scale for Preschool Children</w:t>
      </w:r>
      <w:r w:rsidR="00486701" w:rsidRPr="00603799">
        <w:t xml:space="preserve"> </w:t>
      </w:r>
      <w:r w:rsidRPr="00603799">
        <w:fldChar w:fldCharType="begin"/>
      </w:r>
      <w:r w:rsidR="000B62C8" w:rsidRPr="00603799">
        <w:instrText xml:space="preserve"> ADDIN EN.CITE &lt;EndNote&gt;&lt;Cite&gt;&lt;Author&gt;Elander&lt;/Author&gt;&lt;Year&gt;1996&lt;/Year&gt;&lt;RecNum&gt;33&lt;/RecNum&gt;&lt;Prefix&gt;RRPSPC`; &lt;/Prefix&gt;&lt;DisplayText&gt;(RRPSPC; Elander &amp;amp; Rutter, 1996)&lt;/DisplayText&gt;&lt;record&gt;&lt;rec-number&gt;33&lt;/rec-number&gt;&lt;foreign-keys&gt;&lt;key app="EN" db-id="zavv0r0wqzatw8et5295wvzrrt9svfpp0955" timestamp="1737120967"&gt;33&lt;/key&gt;&lt;/foreign-keys&gt;&lt;ref-type name="Journal Article"&gt;17&lt;/ref-type&gt;&lt;contributors&gt;&lt;authors&gt;&lt;author&gt;Elander, James&lt;/author&gt;&lt;author&gt;Rutter, Michael&lt;/author&gt;&lt;/authors&gt;&lt;/contributors&gt;&lt;titles&gt;&lt;title&gt;Use and development of the Rutter parents&amp;apos; and teachers&amp;apos; scales&lt;/title&gt;&lt;secondary-title&gt;International Journal of Methods in Psychiatric Research&lt;/secondary-title&gt;&lt;/titles&gt;&lt;periodical&gt;&lt;full-title&gt;International Journal of Methods in Psychiatric Research&lt;/full-title&gt;&lt;/periodical&gt;&lt;dates&gt;&lt;year&gt;1996&lt;/year&gt;&lt;/dates&gt;&lt;isbn&gt;1557-0657&lt;/isbn&gt;&lt;urls&gt;&lt;/urls&gt;&lt;/record&gt;&lt;/Cite&gt;&lt;/EndNote&gt;</w:instrText>
      </w:r>
      <w:r w:rsidRPr="00603799">
        <w:fldChar w:fldCharType="separate"/>
      </w:r>
      <w:r w:rsidR="00486701" w:rsidRPr="00603799">
        <w:rPr>
          <w:noProof/>
        </w:rPr>
        <w:t>(RRPSPC; Elander &amp; Rutter, 1996)</w:t>
      </w:r>
      <w:r w:rsidRPr="00603799">
        <w:fldChar w:fldCharType="end"/>
      </w:r>
      <w:r w:rsidR="005954D9" w:rsidRPr="00603799">
        <w:t>,</w:t>
      </w:r>
      <w:r w:rsidR="009251CD" w:rsidRPr="00603799">
        <w:t xml:space="preserve"> maternal report.</w:t>
      </w:r>
      <w:r w:rsidR="00674CF7" w:rsidRPr="00603799">
        <w:t xml:space="preserve"> </w:t>
      </w:r>
      <w:r w:rsidR="18DD0D26" w:rsidRPr="00603799">
        <w:t>I</w:t>
      </w:r>
      <w:r w:rsidR="00674CF7" w:rsidRPr="00603799">
        <w:t>tems</w:t>
      </w:r>
      <w:r w:rsidR="009F4D23" w:rsidRPr="00603799">
        <w:t xml:space="preserve"> </w:t>
      </w:r>
      <w:r w:rsidR="00674CF7" w:rsidRPr="00603799">
        <w:t xml:space="preserve">combine to form three problem scales (emotional problems, conduct problems and hyperactivity), </w:t>
      </w:r>
      <w:r w:rsidR="2E425A0B" w:rsidRPr="00603799">
        <w:t>and</w:t>
      </w:r>
      <w:r w:rsidR="00674CF7" w:rsidRPr="00603799">
        <w:t xml:space="preserve"> a prosocial behaviours scale. All problem</w:t>
      </w:r>
      <w:r w:rsidR="00A54046" w:rsidRPr="00603799">
        <w:t xml:space="preserve"> scales</w:t>
      </w:r>
      <w:r w:rsidR="00674CF7" w:rsidRPr="00603799">
        <w:t xml:space="preserve"> combine to give a total problems scale.</w:t>
      </w:r>
      <w:r w:rsidR="00074D57" w:rsidRPr="00603799">
        <w:t xml:space="preserve"> We used a cut-off of the top 10% of scorers to </w:t>
      </w:r>
      <w:r w:rsidR="00074D57" w:rsidRPr="00603799">
        <w:lastRenderedPageBreak/>
        <w:t xml:space="preserve">define </w:t>
      </w:r>
      <w:r w:rsidR="00F726BE" w:rsidRPr="00603799">
        <w:t>high-scorers</w:t>
      </w:r>
      <w:r w:rsidR="007D4691" w:rsidRPr="00603799">
        <w:t xml:space="preserve"> </w:t>
      </w:r>
      <w:r w:rsidRPr="00603799">
        <w:fldChar w:fldCharType="begin"/>
      </w:r>
      <w:r w:rsidR="000B62C8" w:rsidRPr="00603799">
        <w:instrText xml:space="preserve"> ADDIN EN.CITE &lt;EndNote&gt;&lt;Cite&gt;&lt;Author&gt;Ramchandani&lt;/Author&gt;&lt;Year&gt;2008&lt;/Year&gt;&lt;RecNum&gt;325&lt;/RecNum&gt;&lt;DisplayText&gt;(Ramchandani et al., 2008)&lt;/DisplayText&gt;&lt;record&gt;&lt;rec-number&gt;325&lt;/rec-number&gt;&lt;foreign-keys&gt;&lt;key app="EN" db-id="zavv0r0wqzatw8et5295wvzrrt9svfpp0955" timestamp="1737120970"&gt;325&lt;/key&gt;&lt;/foreign-keys&gt;&lt;ref-type name="Journal Article"&gt;17&lt;/ref-type&gt;&lt;contributors&gt;&lt;authors&gt;&lt;author&gt;Ramchandani, Paul G&lt;/author&gt;&lt;author&gt;O’Connor, Thomas G&lt;/author&gt;&lt;author&gt;Evans, Jonathan&lt;/author&gt;&lt;author&gt;Heron, Jon&lt;/author&gt;&lt;author&gt;Murray, Lynne&lt;/author&gt;&lt;author&gt;Stein, Alan&lt;/author&gt;&lt;/authors&gt;&lt;/contributors&gt;&lt;titles&gt;&lt;title&gt;The effects of pre‐and postnatal depression in fathers: a natural experiment comparing the effects of exposure to depression on offspring&lt;/title&gt;&lt;secondary-title&gt;Journal of Child Psychology and Psychiatry&lt;/secondary-title&gt;&lt;/titles&gt;&lt;periodical&gt;&lt;full-title&gt;Journal of child psychology and psychiatry&lt;/full-title&gt;&lt;/periodical&gt;&lt;pages&gt;1069-1078&lt;/pages&gt;&lt;volume&gt;49&lt;/volume&gt;&lt;number&gt;10&lt;/number&gt;&lt;dates&gt;&lt;year&gt;2008&lt;/year&gt;&lt;/dates&gt;&lt;isbn&gt;0021-9630&lt;/isbn&gt;&lt;urls&gt;&lt;/urls&gt;&lt;/record&gt;&lt;/Cite&gt;&lt;/EndNote&gt;</w:instrText>
      </w:r>
      <w:r w:rsidRPr="00603799">
        <w:fldChar w:fldCharType="separate"/>
      </w:r>
      <w:r w:rsidR="00F74B5A" w:rsidRPr="00603799">
        <w:rPr>
          <w:noProof/>
        </w:rPr>
        <w:t>(Ramchandani et al., 2008)</w:t>
      </w:r>
      <w:r w:rsidRPr="00603799">
        <w:fldChar w:fldCharType="end"/>
      </w:r>
      <w:r w:rsidR="005954D9" w:rsidRPr="00603799">
        <w:t>.</w:t>
      </w:r>
      <w:r w:rsidR="00F726BE" w:rsidRPr="00603799">
        <w:t xml:space="preserve"> </w:t>
      </w:r>
      <w:r w:rsidR="00074D57" w:rsidRPr="00603799">
        <w:t>The RRPSPC ha</w:t>
      </w:r>
      <w:r w:rsidR="005203E2" w:rsidRPr="00603799">
        <w:t>s no</w:t>
      </w:r>
      <w:r w:rsidR="00074D57" w:rsidRPr="00603799">
        <w:t xml:space="preserve"> subscale </w:t>
      </w:r>
      <w:r w:rsidR="00EE7799" w:rsidRPr="00603799">
        <w:t>specifically</w:t>
      </w:r>
      <w:r w:rsidR="00140C49" w:rsidRPr="00603799">
        <w:t xml:space="preserve"> </w:t>
      </w:r>
      <w:r w:rsidR="00074D57" w:rsidRPr="00603799">
        <w:t xml:space="preserve">for behavioural difficulties, thus children were considered ‘high’ in behavioural problems if they scored in the top 10% in either the conduct or hyperactivity </w:t>
      </w:r>
      <w:r w:rsidR="003164D7" w:rsidRPr="00603799">
        <w:t xml:space="preserve">scales </w:t>
      </w:r>
      <w:r w:rsidR="00074D57" w:rsidRPr="00603799">
        <w:t>(or both).</w:t>
      </w:r>
    </w:p>
    <w:p w14:paraId="6242B890" w14:textId="6E3F5A6E" w:rsidR="00370CAB" w:rsidRPr="00603799" w:rsidRDefault="002C631C" w:rsidP="00370CAB">
      <w:r w:rsidRPr="00603799">
        <w:t>O</w:t>
      </w:r>
      <w:r w:rsidR="009251CD" w:rsidRPr="00603799">
        <w:t xml:space="preserve">ffspring emotional and behavioural outcomes at </w:t>
      </w:r>
      <w:r w:rsidR="00DF310C" w:rsidRPr="00603799">
        <w:t>7 years, 7 months</w:t>
      </w:r>
      <w:r w:rsidRPr="00603799">
        <w:t xml:space="preserve"> were </w:t>
      </w:r>
      <w:r w:rsidR="09FF37FF" w:rsidRPr="00603799">
        <w:t>assess</w:t>
      </w:r>
      <w:r w:rsidRPr="00603799">
        <w:t xml:space="preserve">ed with </w:t>
      </w:r>
      <w:r w:rsidR="009251CD" w:rsidRPr="00603799">
        <w:t>the</w:t>
      </w:r>
      <w:r w:rsidR="00D674BE" w:rsidRPr="00603799">
        <w:t xml:space="preserve"> </w:t>
      </w:r>
      <w:r w:rsidR="009251CD" w:rsidRPr="00603799">
        <w:t>Development and Wellbeing Assessment-Parent Questionnaire</w:t>
      </w:r>
      <w:r w:rsidR="00691775" w:rsidRPr="00603799">
        <w:t xml:space="preserve"> </w:t>
      </w:r>
      <w:r w:rsidRPr="00603799">
        <w:fldChar w:fldCharType="begin"/>
      </w:r>
      <w:r w:rsidR="000B62C8" w:rsidRPr="00603799">
        <w:instrText xml:space="preserve"> ADDIN EN.CITE &lt;EndNote&gt;&lt;Cite&gt;&lt;Author&gt;Goodman&lt;/Author&gt;&lt;Year&gt;2000&lt;/Year&gt;&lt;RecNum&gt;34&lt;/RecNum&gt;&lt;Prefix&gt;DAWBA`; &lt;/Prefix&gt;&lt;DisplayText&gt;(DAWBA; Goodman et al., 2000)&lt;/DisplayText&gt;&lt;record&gt;&lt;rec-number&gt;34&lt;/rec-number&gt;&lt;foreign-keys&gt;&lt;key app="EN" db-id="zavv0r0wqzatw8et5295wvzrrt9svfpp0955" timestamp="1737120967"&gt;34&lt;/key&gt;&lt;/foreign-keys&gt;&lt;ref-type name="Journal Article"&gt;17&lt;/ref-type&gt;&lt;contributors&gt;&lt;authors&gt;&lt;author&gt;Goodman, Robert&lt;/author&gt;&lt;author&gt;Ford, Tamsin&lt;/author&gt;&lt;author&gt;Richards, Hilary&lt;/author&gt;&lt;author&gt;Gatward, Rebecca&lt;/author&gt;&lt;author&gt;Meltzer, Howard&lt;/author&gt;&lt;/authors&gt;&lt;/contributors&gt;&lt;titles&gt;&lt;title&gt;The development and well‐being assessment: Description and initial validation of an integrated assessment of child and adolescent psychopathology&lt;/title&gt;&lt;secondary-title&gt;Journal of child psychology and psychiatry&lt;/secondary-title&gt;&lt;/titles&gt;&lt;periodical&gt;&lt;full-title&gt;Journal of child psychology and psychiatry&lt;/full-title&gt;&lt;/periodical&gt;&lt;pages&gt;645-655&lt;/pages&gt;&lt;volume&gt;41&lt;/volume&gt;&lt;number&gt;5&lt;/number&gt;&lt;dates&gt;&lt;year&gt;2000&lt;/year&gt;&lt;/dates&gt;&lt;isbn&gt;0021-9630&lt;/isbn&gt;&lt;urls&gt;&lt;/urls&gt;&lt;/record&gt;&lt;/Cite&gt;&lt;/EndNote&gt;</w:instrText>
      </w:r>
      <w:r w:rsidRPr="00603799">
        <w:fldChar w:fldCharType="separate"/>
      </w:r>
      <w:r w:rsidR="000B62C8" w:rsidRPr="00603799">
        <w:rPr>
          <w:noProof/>
        </w:rPr>
        <w:t>(DAWBA; Goodman et al., 2000)</w:t>
      </w:r>
      <w:r w:rsidRPr="00603799">
        <w:fldChar w:fldCharType="end"/>
      </w:r>
      <w:r w:rsidR="005954D9" w:rsidRPr="00603799">
        <w:t>,</w:t>
      </w:r>
      <w:r w:rsidR="009251CD" w:rsidRPr="00603799">
        <w:t xml:space="preserve"> maternal and teacher report for attention deficit hyperactivity disorder, oppositional defiant disorder and conduct disorder, and maternal report only for </w:t>
      </w:r>
      <w:r w:rsidR="00E93CA3" w:rsidRPr="00603799">
        <w:t xml:space="preserve">the </w:t>
      </w:r>
      <w:r w:rsidR="009251CD" w:rsidRPr="00603799">
        <w:t>other di</w:t>
      </w:r>
      <w:r w:rsidR="06A81AD0" w:rsidRPr="00603799">
        <w:t>sorder</w:t>
      </w:r>
      <w:r w:rsidR="009251CD" w:rsidRPr="00603799">
        <w:t>s.</w:t>
      </w:r>
      <w:r w:rsidR="009F4D23" w:rsidRPr="00603799">
        <w:t xml:space="preserve"> The questionnaire assess</w:t>
      </w:r>
      <w:r w:rsidR="23915EAA" w:rsidRPr="00603799">
        <w:t>es</w:t>
      </w:r>
      <w:r w:rsidR="009F4D23" w:rsidRPr="00603799">
        <w:t xml:space="preserve"> the presence of psychiatric symptoms and their impact on child</w:t>
      </w:r>
      <w:r w:rsidR="3DFFCE0C" w:rsidRPr="00603799">
        <w:t>ren</w:t>
      </w:r>
      <w:r w:rsidR="009F4D23" w:rsidRPr="00603799">
        <w:t>’s functioning, generating</w:t>
      </w:r>
      <w:r w:rsidR="00F52E44" w:rsidRPr="00603799">
        <w:t xml:space="preserve"> probable</w:t>
      </w:r>
      <w:r w:rsidR="009F4D23" w:rsidRPr="00603799">
        <w:t xml:space="preserve"> DSM-IV psychiatric diagnoses</w:t>
      </w:r>
      <w:r w:rsidR="00E93CA3" w:rsidRPr="00603799">
        <w:t xml:space="preserve"> </w:t>
      </w:r>
      <w:r w:rsidR="00B57722" w:rsidRPr="00603799">
        <w:fldChar w:fldCharType="begin"/>
      </w:r>
      <w:r w:rsidR="000B62C8" w:rsidRPr="00603799">
        <w:instrText xml:space="preserve"> ADDIN EN.CITE &lt;EndNote&gt;&lt;Cite&gt;&lt;Author&gt;DSM-IV-TR.&lt;/Author&gt;&lt;Year&gt;2000&lt;/Year&gt;&lt;RecNum&gt;498&lt;/RecNum&gt;&lt;DisplayText&gt;(DSM-IV-TR., 2000)&lt;/DisplayText&gt;&lt;record&gt;&lt;rec-number&gt;498&lt;/rec-number&gt;&lt;foreign-keys&gt;&lt;key app="EN" db-id="zavv0r0wqzatw8et5295wvzrrt9svfpp0955" timestamp="1737120972"&gt;498&lt;/key&gt;&lt;/foreign-keys&gt;&lt;ref-type name="Book"&gt;6&lt;/ref-type&gt;&lt;contributors&gt;&lt;authors&gt;&lt;author&gt;DSM-IV-TR.&lt;/author&gt;&lt;/authors&gt;&lt;/contributors&gt;&lt;titles&gt;&lt;title&gt;Diagnostic and statistical manual of mental disorders&lt;/title&gt;&lt;/titles&gt;&lt;dates&gt;&lt;year&gt;2000&lt;/year&gt;&lt;/dates&gt;&lt;publisher&gt;American Psychiatric Association&lt;/publisher&gt;&lt;urls&gt;&lt;/urls&gt;&lt;/record&gt;&lt;/Cite&gt;&lt;/EndNote&gt;</w:instrText>
      </w:r>
      <w:r w:rsidR="00B57722" w:rsidRPr="00603799">
        <w:fldChar w:fldCharType="separate"/>
      </w:r>
      <w:r w:rsidR="00F74B5A" w:rsidRPr="00603799">
        <w:rPr>
          <w:noProof/>
        </w:rPr>
        <w:t>(DSM-IV-TR., 2000)</w:t>
      </w:r>
      <w:r w:rsidR="00B57722" w:rsidRPr="00603799">
        <w:fldChar w:fldCharType="end"/>
      </w:r>
      <w:r w:rsidR="005954D9" w:rsidRPr="00603799">
        <w:t>,</w:t>
      </w:r>
      <w:r w:rsidR="00B57722" w:rsidRPr="00603799">
        <w:t xml:space="preserve"> </w:t>
      </w:r>
      <w:r w:rsidR="003164D7" w:rsidRPr="00603799">
        <w:t xml:space="preserve">confirmed by </w:t>
      </w:r>
      <w:r w:rsidR="00A322FB" w:rsidRPr="00603799">
        <w:t>experienced clinical raters</w:t>
      </w:r>
      <w:r w:rsidR="009F4D23" w:rsidRPr="00603799">
        <w:t>.</w:t>
      </w:r>
      <w:r w:rsidR="009251CD" w:rsidRPr="00603799">
        <w:t xml:space="preserve"> </w:t>
      </w:r>
    </w:p>
    <w:p w14:paraId="47427DF0" w14:textId="08F92CEB" w:rsidR="00F065ED" w:rsidRPr="00603799" w:rsidRDefault="009251CD" w:rsidP="000F334E">
      <w:pPr>
        <w:pStyle w:val="Heading3"/>
        <w:rPr>
          <w:bCs/>
        </w:rPr>
      </w:pPr>
      <w:r w:rsidRPr="00603799">
        <w:rPr>
          <w:bCs/>
        </w:rPr>
        <w:t xml:space="preserve">Paternal </w:t>
      </w:r>
      <w:r w:rsidR="0075136A" w:rsidRPr="00603799">
        <w:rPr>
          <w:bCs/>
        </w:rPr>
        <w:t xml:space="preserve">and </w:t>
      </w:r>
      <w:r w:rsidR="004A5264" w:rsidRPr="00603799">
        <w:rPr>
          <w:bCs/>
        </w:rPr>
        <w:t>M</w:t>
      </w:r>
      <w:r w:rsidR="0075136A" w:rsidRPr="00603799">
        <w:rPr>
          <w:bCs/>
        </w:rPr>
        <w:t xml:space="preserve">aternal </w:t>
      </w:r>
      <w:r w:rsidR="004A5264" w:rsidRPr="00603799">
        <w:rPr>
          <w:bCs/>
        </w:rPr>
        <w:t>M</w:t>
      </w:r>
      <w:r w:rsidR="0075136A" w:rsidRPr="00603799">
        <w:rPr>
          <w:bCs/>
        </w:rPr>
        <w:t xml:space="preserve">ental </w:t>
      </w:r>
      <w:r w:rsidR="004A5264" w:rsidRPr="00603799">
        <w:rPr>
          <w:bCs/>
        </w:rPr>
        <w:t>H</w:t>
      </w:r>
      <w:r w:rsidR="0075136A" w:rsidRPr="00603799">
        <w:rPr>
          <w:bCs/>
        </w:rPr>
        <w:t>ealth</w:t>
      </w:r>
    </w:p>
    <w:p w14:paraId="2284F29F" w14:textId="19837D12" w:rsidR="00B44C41" w:rsidRPr="00603799" w:rsidRDefault="00DE69A2" w:rsidP="00B44C41">
      <w:pPr>
        <w:ind w:firstLine="426"/>
      </w:pPr>
      <w:r w:rsidRPr="00603799">
        <w:t xml:space="preserve">We </w:t>
      </w:r>
      <w:r w:rsidR="00F5065F" w:rsidRPr="00603799">
        <w:t>included information on</w:t>
      </w:r>
      <w:r w:rsidRPr="00603799">
        <w:t xml:space="preserve"> paternal and maternal self-report</w:t>
      </w:r>
      <w:r w:rsidR="00F5065F" w:rsidRPr="00603799">
        <w:t xml:space="preserve">ed </w:t>
      </w:r>
      <w:r w:rsidRPr="00603799">
        <w:t xml:space="preserve">current and past mental </w:t>
      </w:r>
      <w:r w:rsidR="4FC4BA57" w:rsidRPr="00603799">
        <w:t>ill</w:t>
      </w:r>
      <w:r w:rsidR="00A503E4" w:rsidRPr="00603799">
        <w:t>-</w:t>
      </w:r>
      <w:r w:rsidRPr="00603799">
        <w:t xml:space="preserve">health, specifically: </w:t>
      </w:r>
      <w:r w:rsidR="00CA2F16" w:rsidRPr="00603799">
        <w:t>h</w:t>
      </w:r>
      <w:r w:rsidR="009251CD" w:rsidRPr="00603799">
        <w:t>istory of severe depression and other psychiatric problems – self-reported (yes/no response) at 12</w:t>
      </w:r>
      <w:r w:rsidR="00FE55D9" w:rsidRPr="00603799">
        <w:t>-</w:t>
      </w:r>
      <w:r w:rsidR="009251CD" w:rsidRPr="00603799">
        <w:t>week</w:t>
      </w:r>
      <w:r w:rsidR="641BBD19" w:rsidRPr="00603799">
        <w:t>s'</w:t>
      </w:r>
      <w:r w:rsidR="009251CD" w:rsidRPr="00603799">
        <w:t xml:space="preserve"> gestation</w:t>
      </w:r>
      <w:r w:rsidR="00CA2F16" w:rsidRPr="00603799">
        <w:t xml:space="preserve"> for mothers and fathers; </w:t>
      </w:r>
      <w:r w:rsidR="00420C23" w:rsidRPr="00603799">
        <w:t>anxiety measured via the CCEI at 18-weeks' gestation and 8-weeks postnatally for mothers, and at 73-month</w:t>
      </w:r>
      <w:r w:rsidR="007E4F33" w:rsidRPr="00603799">
        <w:t>s</w:t>
      </w:r>
      <w:r w:rsidR="00420C23" w:rsidRPr="00603799">
        <w:t xml:space="preserve"> for both parents; </w:t>
      </w:r>
      <w:r w:rsidR="00DF053F" w:rsidRPr="00603799">
        <w:t>d</w:t>
      </w:r>
      <w:r w:rsidR="009251CD" w:rsidRPr="00603799">
        <w:t xml:space="preserve">epression via the Edinburgh Postnatal Depression Scale </w:t>
      </w:r>
      <w:r w:rsidR="009251CD" w:rsidRPr="00603799">
        <w:fldChar w:fldCharType="begin"/>
      </w:r>
      <w:r w:rsidR="000B62C8" w:rsidRPr="00603799">
        <w:instrText xml:space="preserve"> ADDIN EN.CITE &lt;EndNote&gt;&lt;Cite&gt;&lt;Author&gt;Cox&lt;/Author&gt;&lt;Year&gt;1987&lt;/Year&gt;&lt;RecNum&gt;499&lt;/RecNum&gt;&lt;Prefix&gt;10-item`; EPDS`; &lt;/Prefix&gt;&lt;DisplayText&gt;(10-item; EPDS; Cox et al., 1987)&lt;/DisplayText&gt;&lt;record&gt;&lt;rec-number&gt;499&lt;/rec-number&gt;&lt;foreign-keys&gt;&lt;key app="EN" db-id="zavv0r0wqzatw8et5295wvzrrt9svfpp0955" timestamp="1737120972"&gt;499&lt;/key&gt;&lt;/foreign-keys&gt;&lt;ref-type name="Journal Article"&gt;17&lt;/ref-type&gt;&lt;contributors&gt;&lt;authors&gt;&lt;author&gt;Cox, John L&lt;/author&gt;&lt;author&gt;Holden, Jeni M&lt;/author&gt;&lt;author&gt;Sagovsky, Ruth&lt;/author&gt;&lt;/authors&gt;&lt;/contributors&gt;&lt;titles&gt;&lt;title&gt;Detection of postnatal depression: development of the 10-item Edinburgh Postnatal Depression Scale&lt;/title&gt;&lt;secondary-title&gt;The British journal of psychiatry&lt;/secondary-title&gt;&lt;/titles&gt;&lt;periodical&gt;&lt;full-title&gt;The British Journal of Psychiatry&lt;/full-title&gt;&lt;/periodical&gt;&lt;pages&gt;782-786&lt;/pages&gt;&lt;volume&gt;150&lt;/volume&gt;&lt;number&gt;6&lt;/number&gt;&lt;dates&gt;&lt;year&gt;1987&lt;/year&gt;&lt;/dates&gt;&lt;isbn&gt;0007-1250&lt;/isbn&gt;&lt;urls&gt;&lt;/urls&gt;&lt;/record&gt;&lt;/Cite&gt;&lt;/EndNote&gt;</w:instrText>
      </w:r>
      <w:r w:rsidR="009251CD" w:rsidRPr="00603799">
        <w:fldChar w:fldCharType="separate"/>
      </w:r>
      <w:r w:rsidR="000B62C8" w:rsidRPr="00603799">
        <w:rPr>
          <w:noProof/>
        </w:rPr>
        <w:t>(10-item; EPDS; Cox et al., 1987)</w:t>
      </w:r>
      <w:r w:rsidR="009251CD" w:rsidRPr="00603799">
        <w:fldChar w:fldCharType="end"/>
      </w:r>
      <w:r w:rsidR="009251CD" w:rsidRPr="00603799">
        <w:t xml:space="preserve"> at 18</w:t>
      </w:r>
      <w:r w:rsidR="00FE55D9" w:rsidRPr="00603799">
        <w:t>-</w:t>
      </w:r>
      <w:r w:rsidR="009251CD" w:rsidRPr="00603799">
        <w:t>wee</w:t>
      </w:r>
      <w:r w:rsidR="00FE55D9" w:rsidRPr="00603799">
        <w:t>k</w:t>
      </w:r>
      <w:r w:rsidR="2884A51F" w:rsidRPr="00603799">
        <w:t>s'</w:t>
      </w:r>
      <w:r w:rsidR="009251CD" w:rsidRPr="00603799">
        <w:t xml:space="preserve"> gestation, 8</w:t>
      </w:r>
      <w:r w:rsidR="00FE55D9" w:rsidRPr="00603799">
        <w:t>-</w:t>
      </w:r>
      <w:r w:rsidR="009251CD" w:rsidRPr="00603799">
        <w:t>week</w:t>
      </w:r>
      <w:r w:rsidR="3C7694CB" w:rsidRPr="00603799">
        <w:t>s</w:t>
      </w:r>
      <w:r w:rsidR="009251CD" w:rsidRPr="00603799">
        <w:t xml:space="preserve"> postnatal</w:t>
      </w:r>
      <w:r w:rsidR="008715E2" w:rsidRPr="00603799">
        <w:t>ly</w:t>
      </w:r>
      <w:r w:rsidR="009251CD" w:rsidRPr="00603799">
        <w:t>, and 73</w:t>
      </w:r>
      <w:r w:rsidR="644EA5A6" w:rsidRPr="00603799">
        <w:t>-</w:t>
      </w:r>
      <w:r w:rsidR="009251CD" w:rsidRPr="00603799">
        <w:t>months</w:t>
      </w:r>
      <w:r w:rsidR="00DF053F" w:rsidRPr="00603799">
        <w:t xml:space="preserve"> for mothers and fathers</w:t>
      </w:r>
      <w:r w:rsidR="00A503E4" w:rsidRPr="00603799">
        <w:t xml:space="preserve"> </w:t>
      </w:r>
      <w:r w:rsidR="00A503E4" w:rsidRPr="00603799">
        <w:fldChar w:fldCharType="begin"/>
      </w:r>
      <w:r w:rsidR="000B62C8" w:rsidRPr="00603799">
        <w:instrText xml:space="preserve"> ADDIN EN.CITE &lt;EndNote&gt;&lt;Cite&gt;&lt;Author&gt;Ramchandani&lt;/Author&gt;&lt;Year&gt;2008&lt;/Year&gt;&lt;RecNum&gt;325&lt;/RecNum&gt;&lt;Prefix&gt;using a cut-off score of &amp;gt;12 to identify high depression`; &lt;/Prefix&gt;&lt;DisplayText&gt;(using a cut-off score of &amp;gt;12 to identify high depression; Ramchandani et al., 2008)&lt;/DisplayText&gt;&lt;record&gt;&lt;rec-number&gt;325&lt;/rec-number&gt;&lt;foreign-keys&gt;&lt;key app="EN" db-id="zavv0r0wqzatw8et5295wvzrrt9svfpp0955" timestamp="1737120970"&gt;325&lt;/key&gt;&lt;/foreign-keys&gt;&lt;ref-type name="Journal Article"&gt;17&lt;/ref-type&gt;&lt;contributors&gt;&lt;authors&gt;&lt;author&gt;Ramchandani, Paul G&lt;/author&gt;&lt;author&gt;O’Connor, Thomas G&lt;/author&gt;&lt;author&gt;Evans, Jonathan&lt;/author&gt;&lt;author&gt;Heron, Jon&lt;/author&gt;&lt;author&gt;Murray, Lynne&lt;/author&gt;&lt;author&gt;Stein, Alan&lt;/author&gt;&lt;/authors&gt;&lt;/contributors&gt;&lt;titles&gt;&lt;title&gt;The effects of pre‐and postnatal depression in fathers: a natural experiment comparing the effects of exposure to depression on offspring&lt;/title&gt;&lt;secondary-title&gt;Journal of Child Psychology and Psychiatry&lt;/secondary-title&gt;&lt;/titles&gt;&lt;periodical&gt;&lt;full-title&gt;Journal of child psychology and psychiatry&lt;/full-title&gt;&lt;/periodical&gt;&lt;pages&gt;1069-1078&lt;/pages&gt;&lt;volume&gt;49&lt;/volume&gt;&lt;number&gt;10&lt;/number&gt;&lt;dates&gt;&lt;year&gt;2008&lt;/year&gt;&lt;/dates&gt;&lt;isbn&gt;0021-9630&lt;/isbn&gt;&lt;urls&gt;&lt;/urls&gt;&lt;/record&gt;&lt;/Cite&gt;&lt;/EndNote&gt;</w:instrText>
      </w:r>
      <w:r w:rsidR="00A503E4" w:rsidRPr="00603799">
        <w:fldChar w:fldCharType="separate"/>
      </w:r>
      <w:r w:rsidR="00AF1DE6" w:rsidRPr="00603799">
        <w:rPr>
          <w:noProof/>
        </w:rPr>
        <w:t>(using a cut-off score of &gt;12 to identify high depression; Ramchandani et al., 2008)</w:t>
      </w:r>
      <w:r w:rsidR="00A503E4" w:rsidRPr="00603799">
        <w:fldChar w:fldCharType="end"/>
      </w:r>
      <w:r w:rsidR="005954D9" w:rsidRPr="00603799">
        <w:t>.</w:t>
      </w:r>
    </w:p>
    <w:p w14:paraId="7DD59EED" w14:textId="03E58490" w:rsidR="00F065ED" w:rsidRPr="00603799" w:rsidRDefault="009251CD" w:rsidP="00396805">
      <w:pPr>
        <w:pStyle w:val="Heading3"/>
      </w:pPr>
      <w:r w:rsidRPr="00603799">
        <w:t xml:space="preserve">Sociodemographic </w:t>
      </w:r>
      <w:r w:rsidR="004A5264" w:rsidRPr="00603799">
        <w:t>V</w:t>
      </w:r>
      <w:r w:rsidRPr="00603799">
        <w:t>ariables</w:t>
      </w:r>
    </w:p>
    <w:p w14:paraId="4CDCDDAE" w14:textId="4F415FF0" w:rsidR="00B44C41" w:rsidRPr="00603799" w:rsidRDefault="009B41FB" w:rsidP="00B44C41">
      <w:pPr>
        <w:ind w:firstLine="426"/>
      </w:pPr>
      <w:r w:rsidRPr="00603799">
        <w:t xml:space="preserve">We included </w:t>
      </w:r>
      <w:r w:rsidR="009251CD" w:rsidRPr="00603799">
        <w:t>father</w:t>
      </w:r>
      <w:r w:rsidR="003164D7" w:rsidRPr="00603799">
        <w:t>s’ age and</w:t>
      </w:r>
      <w:r w:rsidRPr="00603799">
        <w:t xml:space="preserve"> the n</w:t>
      </w:r>
      <w:r w:rsidR="009251CD" w:rsidRPr="00603799">
        <w:t xml:space="preserve">umber of other children in the family at the time of </w:t>
      </w:r>
      <w:r w:rsidR="003164D7" w:rsidRPr="00603799">
        <w:t>index children’s</w:t>
      </w:r>
      <w:r w:rsidR="003164D7" w:rsidRPr="00603799" w:rsidDel="003164D7">
        <w:t xml:space="preserve"> </w:t>
      </w:r>
      <w:r w:rsidR="009251CD" w:rsidRPr="00603799">
        <w:t>birth</w:t>
      </w:r>
      <w:r w:rsidRPr="00603799">
        <w:t xml:space="preserve"> (6-month assessment); </w:t>
      </w:r>
      <w:r w:rsidR="003164D7" w:rsidRPr="00603799">
        <w:t xml:space="preserve">and </w:t>
      </w:r>
      <w:r w:rsidRPr="00603799">
        <w:t>p</w:t>
      </w:r>
      <w:r w:rsidR="009251CD" w:rsidRPr="00603799">
        <w:t>aternal</w:t>
      </w:r>
      <w:r w:rsidR="003164D7" w:rsidRPr="00603799">
        <w:t>:</w:t>
      </w:r>
      <w:r w:rsidR="009251CD" w:rsidRPr="00603799">
        <w:t xml:space="preserve"> education</w:t>
      </w:r>
      <w:r w:rsidR="003164D7" w:rsidRPr="00603799">
        <w:t xml:space="preserve"> </w:t>
      </w:r>
      <w:r w:rsidR="006E6A95" w:rsidRPr="00603799">
        <w:t>(18-week</w:t>
      </w:r>
      <w:r w:rsidR="00791AD3" w:rsidRPr="00603799">
        <w:t>s’</w:t>
      </w:r>
      <w:r w:rsidR="006E6A95" w:rsidRPr="00603799">
        <w:t xml:space="preserve"> gestation assessment)</w:t>
      </w:r>
      <w:r w:rsidRPr="00603799">
        <w:t xml:space="preserve">; </w:t>
      </w:r>
      <w:r w:rsidR="009C01CF" w:rsidRPr="00603799">
        <w:t xml:space="preserve">racial identity </w:t>
      </w:r>
      <w:r w:rsidR="006E6A95" w:rsidRPr="00603799">
        <w:t>(32-week</w:t>
      </w:r>
      <w:r w:rsidR="00791AD3" w:rsidRPr="00603799">
        <w:t>s’</w:t>
      </w:r>
      <w:r w:rsidR="006E6A95" w:rsidRPr="00603799">
        <w:t xml:space="preserve"> gestation assessment, maternal report)</w:t>
      </w:r>
      <w:r w:rsidRPr="00603799">
        <w:t>; s</w:t>
      </w:r>
      <w:r w:rsidR="009251CD" w:rsidRPr="00603799">
        <w:t>ocial class</w:t>
      </w:r>
      <w:r w:rsidR="006E6A95" w:rsidRPr="00603799">
        <w:t xml:space="preserve"> </w:t>
      </w:r>
      <w:r w:rsidR="006E6A95" w:rsidRPr="00603799">
        <w:lastRenderedPageBreak/>
        <w:t>(32-week</w:t>
      </w:r>
      <w:r w:rsidR="00791AD3" w:rsidRPr="00603799">
        <w:t>s’</w:t>
      </w:r>
      <w:r w:rsidR="006E6A95" w:rsidRPr="00603799">
        <w:t xml:space="preserve"> gestation assessment, maternal report</w:t>
      </w:r>
      <w:r w:rsidR="00C93764" w:rsidRPr="00603799">
        <w:t>, measured as the</w:t>
      </w:r>
      <w:r w:rsidR="00C11221" w:rsidRPr="00603799">
        <w:t xml:space="preserve"> number </w:t>
      </w:r>
      <w:r w:rsidR="00C93764" w:rsidRPr="00603799">
        <w:t>of partners in professional</w:t>
      </w:r>
      <w:r w:rsidR="00A8459B" w:rsidRPr="00603799">
        <w:t xml:space="preserve"> or managerial and technical occupations</w:t>
      </w:r>
      <w:r w:rsidR="006E6A95" w:rsidRPr="00603799">
        <w:t>)</w:t>
      </w:r>
      <w:r w:rsidRPr="00603799">
        <w:t>;</w:t>
      </w:r>
      <w:r w:rsidR="003164D7" w:rsidRPr="00603799">
        <w:t xml:space="preserve"> and</w:t>
      </w:r>
      <w:r w:rsidRPr="00603799">
        <w:t xml:space="preserve"> m</w:t>
      </w:r>
      <w:r w:rsidR="009251CD" w:rsidRPr="00603799">
        <w:t>arital status</w:t>
      </w:r>
      <w:r w:rsidRPr="00603799">
        <w:t xml:space="preserve"> (</w:t>
      </w:r>
      <w:r w:rsidR="006E6A95" w:rsidRPr="00603799">
        <w:t>12-week</w:t>
      </w:r>
      <w:r w:rsidR="00791AD3" w:rsidRPr="00603799">
        <w:t>s’</w:t>
      </w:r>
      <w:r w:rsidR="006E6A95" w:rsidRPr="00603799">
        <w:t xml:space="preserve"> gestation assessment)</w:t>
      </w:r>
      <w:r w:rsidRPr="00603799">
        <w:t>.</w:t>
      </w:r>
      <w:r w:rsidR="003719C3" w:rsidRPr="00603799">
        <w:t xml:space="preserve"> </w:t>
      </w:r>
    </w:p>
    <w:p w14:paraId="51011D10" w14:textId="08C3EADF" w:rsidR="00F065ED" w:rsidRPr="00603799" w:rsidRDefault="00707191" w:rsidP="00C9082B">
      <w:pPr>
        <w:pStyle w:val="Heading3"/>
      </w:pPr>
      <w:r w:rsidRPr="00603799">
        <w:t xml:space="preserve">Child </w:t>
      </w:r>
      <w:r w:rsidR="004A5264" w:rsidRPr="00603799">
        <w:t>T</w:t>
      </w:r>
      <w:r w:rsidRPr="00603799">
        <w:t>emperament</w:t>
      </w:r>
    </w:p>
    <w:p w14:paraId="166868C4" w14:textId="715547D5" w:rsidR="009251CD" w:rsidRPr="00603799" w:rsidRDefault="00837200" w:rsidP="00B44C41">
      <w:pPr>
        <w:ind w:firstLine="426"/>
      </w:pPr>
      <w:r w:rsidRPr="00603799">
        <w:t>We included information on child t</w:t>
      </w:r>
      <w:r w:rsidR="009251CD" w:rsidRPr="00603799">
        <w:t>emperament</w:t>
      </w:r>
      <w:r w:rsidRPr="00603799">
        <w:t>, assessed with</w:t>
      </w:r>
      <w:r w:rsidR="009251CD" w:rsidRPr="00603799">
        <w:t xml:space="preserve"> the Carey Infant Temperament Scale</w:t>
      </w:r>
      <w:r w:rsidR="005954D9" w:rsidRPr="00603799">
        <w:t xml:space="preserve"> </w:t>
      </w:r>
      <w:r w:rsidR="00FF1A41" w:rsidRPr="00603799">
        <w:fldChar w:fldCharType="begin"/>
      </w:r>
      <w:r w:rsidR="000B62C8" w:rsidRPr="00603799">
        <w:instrText xml:space="preserve"> ADDIN EN.CITE &lt;EndNote&gt;&lt;Cite&gt;&lt;Author&gt;Carey&lt;/Author&gt;&lt;Year&gt;1978&lt;/Year&gt;&lt;RecNum&gt;500&lt;/RecNum&gt;&lt;DisplayText&gt;(Carey &amp;amp; McDevitt, 1978)&lt;/DisplayText&gt;&lt;record&gt;&lt;rec-number&gt;500&lt;/rec-number&gt;&lt;foreign-keys&gt;&lt;key app="EN" db-id="zavv0r0wqzatw8et5295wvzrrt9svfpp0955" timestamp="1737120972"&gt;500&lt;/key&gt;&lt;/foreign-keys&gt;&lt;ref-type name="Journal Article"&gt;17&lt;/ref-type&gt;&lt;contributors&gt;&lt;authors&gt;&lt;author&gt;Carey, William B&lt;/author&gt;&lt;author&gt;McDevitt, Sean C&lt;/author&gt;&lt;/authors&gt;&lt;/contributors&gt;&lt;titles&gt;&lt;title&gt;Revision of the infant temperament questionnaire&lt;/title&gt;&lt;secondary-title&gt;Pediatrics&lt;/secondary-title&gt;&lt;/titles&gt;&lt;periodical&gt;&lt;full-title&gt;Pediatrics&lt;/full-title&gt;&lt;/periodical&gt;&lt;pages&gt;735-739&lt;/pages&gt;&lt;volume&gt;61&lt;/volume&gt;&lt;number&gt;5&lt;/number&gt;&lt;dates&gt;&lt;year&gt;1978&lt;/year&gt;&lt;/dates&gt;&lt;isbn&gt;0031-4005&lt;/isbn&gt;&lt;urls&gt;&lt;/urls&gt;&lt;/record&gt;&lt;/Cite&gt;&lt;/EndNote&gt;</w:instrText>
      </w:r>
      <w:r w:rsidR="00FF1A41" w:rsidRPr="00603799">
        <w:fldChar w:fldCharType="separate"/>
      </w:r>
      <w:r w:rsidR="00F74B5A" w:rsidRPr="00603799">
        <w:rPr>
          <w:noProof/>
        </w:rPr>
        <w:t>(Carey &amp; McDevitt, 1978)</w:t>
      </w:r>
      <w:r w:rsidR="00FF1A41" w:rsidRPr="00603799">
        <w:fldChar w:fldCharType="end"/>
      </w:r>
      <w:r w:rsidR="005954D9" w:rsidRPr="00603799">
        <w:t>,</w:t>
      </w:r>
      <w:r w:rsidR="009251CD" w:rsidRPr="00603799">
        <w:t xml:space="preserve"> mother-report at 24</w:t>
      </w:r>
      <w:r w:rsidR="003164D7" w:rsidRPr="00603799">
        <w:t>-</w:t>
      </w:r>
      <w:r w:rsidR="009251CD" w:rsidRPr="00603799">
        <w:t>months</w:t>
      </w:r>
      <w:r w:rsidR="00D76CAB" w:rsidRPr="00603799">
        <w:t>, includ</w:t>
      </w:r>
      <w:r w:rsidR="003164D7" w:rsidRPr="00603799">
        <w:t>ing</w:t>
      </w:r>
      <w:r w:rsidR="00D76CAB" w:rsidRPr="00603799">
        <w:t xml:space="preserve"> 88-items and nine separate </w:t>
      </w:r>
      <w:r w:rsidR="002A1397" w:rsidRPr="00603799">
        <w:t xml:space="preserve">subscales (i.e., activity, rhythmicity, approach, adaptability, intensity, mood, persistence, distractibility, and threshold scale). </w:t>
      </w:r>
    </w:p>
    <w:p w14:paraId="639C7336" w14:textId="4669508A" w:rsidR="00B63238" w:rsidRPr="00603799" w:rsidRDefault="00CB5619" w:rsidP="00B63238">
      <w:pPr>
        <w:pStyle w:val="Heading3"/>
      </w:pPr>
      <w:r w:rsidRPr="00603799">
        <w:t>Subgroups</w:t>
      </w:r>
    </w:p>
    <w:p w14:paraId="3A3B62F6" w14:textId="35687216" w:rsidR="00B63238" w:rsidRPr="00603799" w:rsidRDefault="003719C3" w:rsidP="07D38FC8">
      <w:r w:rsidRPr="00603799">
        <w:t>We included information about the index child’s sex assigned at birth and whether the</w:t>
      </w:r>
      <w:r w:rsidR="60EF5340" w:rsidRPr="00603799">
        <w:t>ir</w:t>
      </w:r>
      <w:r w:rsidRPr="00603799">
        <w:t xml:space="preserve"> biological father was living with the</w:t>
      </w:r>
      <w:r w:rsidR="42CE8C27" w:rsidRPr="00603799">
        <w:t>m</w:t>
      </w:r>
      <w:r w:rsidRPr="00603799">
        <w:t xml:space="preserve"> at the 3-</w:t>
      </w:r>
      <w:r w:rsidR="00CB5619" w:rsidRPr="00603799">
        <w:t>year</w:t>
      </w:r>
      <w:r w:rsidRPr="00603799">
        <w:t xml:space="preserve"> </w:t>
      </w:r>
      <w:proofErr w:type="gramStart"/>
      <w:r w:rsidRPr="00603799">
        <w:t>assessment</w:t>
      </w:r>
      <w:r w:rsidR="00CD4DE1" w:rsidRPr="00603799">
        <w:t>, and</w:t>
      </w:r>
      <w:proofErr w:type="gramEnd"/>
      <w:r w:rsidR="00CD4DE1" w:rsidRPr="00603799">
        <w:t xml:space="preserve"> </w:t>
      </w:r>
      <w:r w:rsidR="00CB5619" w:rsidRPr="00603799">
        <w:t>conducted subgroup analyses on female and male offspring separately and</w:t>
      </w:r>
      <w:r w:rsidR="0E6A0D70" w:rsidRPr="00603799">
        <w:t>,</w:t>
      </w:r>
      <w:r w:rsidR="00CB5619" w:rsidRPr="00603799">
        <w:t xml:space="preserve"> </w:t>
      </w:r>
      <w:r w:rsidR="56436528" w:rsidRPr="00603799">
        <w:t>in order to exclude stepfather confounds</w:t>
      </w:r>
      <w:r w:rsidR="717F66D0" w:rsidRPr="00603799">
        <w:t>,</w:t>
      </w:r>
      <w:r w:rsidR="56436528" w:rsidRPr="00603799">
        <w:t xml:space="preserve"> </w:t>
      </w:r>
      <w:r w:rsidR="00CB5619" w:rsidRPr="00603799">
        <w:t>on the subgroup of participants</w:t>
      </w:r>
      <w:r w:rsidRPr="00603799">
        <w:t xml:space="preserve"> </w:t>
      </w:r>
      <w:r w:rsidR="00CB5619" w:rsidRPr="00603799">
        <w:t>where the biological father was living with the family at the 3-year assessment</w:t>
      </w:r>
      <w:r w:rsidR="52AAF3AE" w:rsidRPr="00603799">
        <w:t>.</w:t>
      </w:r>
    </w:p>
    <w:p w14:paraId="374B5990" w14:textId="48C65DF9" w:rsidR="009D07DB" w:rsidRPr="00603799" w:rsidRDefault="009D07DB" w:rsidP="009D07DB">
      <w:pPr>
        <w:pStyle w:val="Heading2"/>
      </w:pPr>
      <w:r w:rsidRPr="00603799">
        <w:t>Statistical Analyses</w:t>
      </w:r>
    </w:p>
    <w:p w14:paraId="29AEA6CF" w14:textId="18C5080A" w:rsidR="005E324D" w:rsidRPr="00603799" w:rsidRDefault="005E324D" w:rsidP="00F93FF7">
      <w:pPr>
        <w:rPr>
          <w:rFonts w:cstheme="minorHAnsi"/>
        </w:rPr>
      </w:pPr>
      <w:r w:rsidRPr="00603799">
        <w:rPr>
          <w:rFonts w:cstheme="minorHAnsi"/>
        </w:rPr>
        <w:t>We took the steps below for the data</w:t>
      </w:r>
      <w:r w:rsidR="00F44FCE" w:rsidRPr="00603799">
        <w:rPr>
          <w:rFonts w:cstheme="minorHAnsi"/>
        </w:rPr>
        <w:t xml:space="preserve"> at 3 years, 6 months</w:t>
      </w:r>
      <w:r w:rsidRPr="00603799">
        <w:rPr>
          <w:rFonts w:cstheme="minorHAnsi"/>
        </w:rPr>
        <w:t>:</w:t>
      </w:r>
    </w:p>
    <w:p w14:paraId="259B79B9" w14:textId="59D2144A" w:rsidR="00635F29" w:rsidRPr="00603799" w:rsidRDefault="005E324D" w:rsidP="00A96BAC">
      <w:pPr>
        <w:pStyle w:val="ListParagraph"/>
        <w:numPr>
          <w:ilvl w:val="0"/>
          <w:numId w:val="18"/>
        </w:numPr>
        <w:ind w:left="426" w:hanging="426"/>
        <w:rPr>
          <w:rFonts w:cstheme="minorHAnsi"/>
        </w:rPr>
      </w:pPr>
      <w:r w:rsidRPr="00603799">
        <w:rPr>
          <w:rFonts w:cstheme="minorHAnsi"/>
        </w:rPr>
        <w:t xml:space="preserve">Participants with complete data on the paternal pre- and postnatal CCEI anxiety measures and on the RRPSPC scales </w:t>
      </w:r>
      <w:r w:rsidR="00AF3668" w:rsidRPr="00603799">
        <w:rPr>
          <w:rFonts w:cstheme="minorHAnsi"/>
        </w:rPr>
        <w:t xml:space="preserve">at 3 years, 6 months </w:t>
      </w:r>
      <w:r w:rsidRPr="00603799">
        <w:rPr>
          <w:rFonts w:cstheme="minorHAnsi"/>
        </w:rPr>
        <w:t xml:space="preserve">were included in the analyses. We created four paternal anxiety status groups (measured using the CCEI): no anxiety at any time point, prenatal anxiety only (prenatal-only), postnatal anxiety only (postnatal-only), and anxiety at both prenatal and postnatal times (anxious-at-both-times). The groups were then compared on a range of sociodemographic variables that might have </w:t>
      </w:r>
      <w:r w:rsidR="00AB5159" w:rsidRPr="00603799">
        <w:t>affected the associations between paternal anxiety and child outcomes</w:t>
      </w:r>
      <w:r w:rsidRPr="00603799">
        <w:rPr>
          <w:rFonts w:cstheme="minorHAnsi"/>
        </w:rPr>
        <w:t>.</w:t>
      </w:r>
    </w:p>
    <w:p w14:paraId="3FC64673" w14:textId="7A02A938" w:rsidR="00CB3EA8" w:rsidRPr="00603799" w:rsidRDefault="005E324D" w:rsidP="00CB3EA8">
      <w:pPr>
        <w:pStyle w:val="ListParagraph"/>
        <w:numPr>
          <w:ilvl w:val="0"/>
          <w:numId w:val="18"/>
        </w:numPr>
        <w:ind w:left="426" w:hanging="426"/>
        <w:rPr>
          <w:rFonts w:cstheme="minorHAnsi"/>
        </w:rPr>
      </w:pPr>
      <w:r w:rsidRPr="00603799">
        <w:rPr>
          <w:rFonts w:cstheme="minorHAnsi"/>
        </w:rPr>
        <w:lastRenderedPageBreak/>
        <w:t xml:space="preserve">Using binary logistic regression models, we conducted a series of planned contrasts to test differential effects of direct vs indirect exposure to paternal anxiety on children. The outcome in this first series of contrasts was high levels of emotional and behavioural symptoms in children </w:t>
      </w:r>
      <w:r w:rsidR="00FE735F" w:rsidRPr="00603799">
        <w:rPr>
          <w:rFonts w:cstheme="minorHAnsi"/>
        </w:rPr>
        <w:t>at 3</w:t>
      </w:r>
      <w:r w:rsidR="00B31F2F" w:rsidRPr="00603799">
        <w:rPr>
          <w:rFonts w:cstheme="minorHAnsi"/>
        </w:rPr>
        <w:t xml:space="preserve"> years, 6 months</w:t>
      </w:r>
      <w:r w:rsidRPr="00603799">
        <w:rPr>
          <w:rFonts w:cstheme="minorHAnsi"/>
        </w:rPr>
        <w:t xml:space="preserve"> measured using the RRPSPC. We contrasted risk in the three anxiety groups (prenatal-only, postnatal-only, and anxious-at-both-times) using the non-anxious group as the reference (baseline) </w:t>
      </w:r>
      <w:proofErr w:type="gramStart"/>
      <w:r w:rsidRPr="00603799">
        <w:rPr>
          <w:rFonts w:cstheme="minorHAnsi"/>
        </w:rPr>
        <w:t>group, and</w:t>
      </w:r>
      <w:proofErr w:type="gramEnd"/>
      <w:r w:rsidRPr="00603799">
        <w:rPr>
          <w:rFonts w:cstheme="minorHAnsi"/>
        </w:rPr>
        <w:t xml:space="preserve"> then undertook planned analyses directly comparing the anxious groups.</w:t>
      </w:r>
    </w:p>
    <w:p w14:paraId="07E43599" w14:textId="559BC048" w:rsidR="00CB3EA8" w:rsidRPr="00603799" w:rsidRDefault="005E324D" w:rsidP="00CB3EA8">
      <w:pPr>
        <w:pStyle w:val="ListParagraph"/>
        <w:numPr>
          <w:ilvl w:val="0"/>
          <w:numId w:val="18"/>
        </w:numPr>
        <w:ind w:left="426" w:hanging="426"/>
        <w:rPr>
          <w:rFonts w:cstheme="minorHAnsi"/>
        </w:rPr>
      </w:pPr>
      <w:r w:rsidRPr="00603799">
        <w:rPr>
          <w:rFonts w:cstheme="minorHAnsi"/>
        </w:rPr>
        <w:t xml:space="preserve">We repeated these analyses </w:t>
      </w:r>
      <w:r w:rsidR="00620B09" w:rsidRPr="00603799">
        <w:rPr>
          <w:rFonts w:cstheme="minorHAnsi"/>
        </w:rPr>
        <w:t xml:space="preserve">accounting for the </w:t>
      </w:r>
      <w:r w:rsidR="005977E6" w:rsidRPr="00603799">
        <w:rPr>
          <w:rFonts w:cstheme="minorHAnsi"/>
        </w:rPr>
        <w:t xml:space="preserve">potential </w:t>
      </w:r>
      <w:r w:rsidR="00620B09" w:rsidRPr="00603799">
        <w:rPr>
          <w:rFonts w:cstheme="minorHAnsi"/>
        </w:rPr>
        <w:t>effect</w:t>
      </w:r>
      <w:r w:rsidRPr="00603799">
        <w:rPr>
          <w:rFonts w:cstheme="minorHAnsi"/>
        </w:rPr>
        <w:t xml:space="preserve"> effects</w:t>
      </w:r>
      <w:r w:rsidR="00620B09" w:rsidRPr="00603799">
        <w:rPr>
          <w:rFonts w:cstheme="minorHAnsi"/>
        </w:rPr>
        <w:t xml:space="preserve"> </w:t>
      </w:r>
      <w:proofErr w:type="gramStart"/>
      <w:r w:rsidR="00620B09" w:rsidRPr="00603799">
        <w:rPr>
          <w:rFonts w:cstheme="minorHAnsi"/>
        </w:rPr>
        <w:t>of</w:t>
      </w:r>
      <w:r w:rsidRPr="00603799">
        <w:rPr>
          <w:rFonts w:cstheme="minorHAnsi"/>
        </w:rPr>
        <w:t>:</w:t>
      </w:r>
      <w:proofErr w:type="gramEnd"/>
      <w:r w:rsidRPr="00603799">
        <w:rPr>
          <w:rFonts w:cstheme="minorHAnsi"/>
        </w:rPr>
        <w:t xml:space="preserve"> child temperament, maternal only, and parental mental health (i.e., maternal anxiety and depression in the pre- and postnatal periods and paternal depression in the pre- and postnatal periods, history of severe depression and other psychiatric problems in parents), and for any other sociodemographic covariates that differed significantly between the anxious and non-anxious groups.</w:t>
      </w:r>
    </w:p>
    <w:p w14:paraId="4894D7E4" w14:textId="77777777" w:rsidR="00CB3EA8" w:rsidRPr="00603799" w:rsidRDefault="005E324D" w:rsidP="00CB3EA8">
      <w:pPr>
        <w:pStyle w:val="ListParagraph"/>
        <w:numPr>
          <w:ilvl w:val="0"/>
          <w:numId w:val="18"/>
        </w:numPr>
        <w:ind w:left="426" w:hanging="426"/>
        <w:rPr>
          <w:rFonts w:cstheme="minorHAnsi"/>
        </w:rPr>
      </w:pPr>
      <w:r w:rsidRPr="00603799">
        <w:rPr>
          <w:rFonts w:cstheme="minorHAnsi"/>
        </w:rPr>
        <w:t>These analyses for RRPSPC scores were repeated for male and female offspring separately.</w:t>
      </w:r>
    </w:p>
    <w:p w14:paraId="2ECE2CED" w14:textId="6AC8BCF9" w:rsidR="005E324D" w:rsidRPr="00603799" w:rsidRDefault="005E324D" w:rsidP="00CB3EA8">
      <w:pPr>
        <w:pStyle w:val="ListParagraph"/>
        <w:numPr>
          <w:ilvl w:val="0"/>
          <w:numId w:val="18"/>
        </w:numPr>
        <w:ind w:left="426" w:hanging="426"/>
        <w:rPr>
          <w:rFonts w:cstheme="minorHAnsi"/>
        </w:rPr>
      </w:pPr>
      <w:r w:rsidRPr="00603799">
        <w:rPr>
          <w:rFonts w:cstheme="minorHAnsi"/>
        </w:rPr>
        <w:t>These analyses were repeated excluding those families where the biological father was no longer living with the family</w:t>
      </w:r>
      <w:r w:rsidR="00CB3EA8" w:rsidRPr="00603799">
        <w:rPr>
          <w:rFonts w:cstheme="minorHAnsi"/>
        </w:rPr>
        <w:t xml:space="preserve">, </w:t>
      </w:r>
      <w:r w:rsidRPr="00603799">
        <w:rPr>
          <w:rFonts w:cstheme="minorHAnsi"/>
        </w:rPr>
        <w:t>to exclude stepfather confounds.</w:t>
      </w:r>
    </w:p>
    <w:p w14:paraId="369E55D1" w14:textId="3C0A028B" w:rsidR="005E324D" w:rsidRPr="00603799" w:rsidRDefault="005E324D" w:rsidP="00F93FF7">
      <w:pPr>
        <w:rPr>
          <w:rFonts w:cstheme="minorHAnsi"/>
        </w:rPr>
      </w:pPr>
      <w:r w:rsidRPr="00603799">
        <w:rPr>
          <w:rFonts w:cstheme="minorHAnsi"/>
        </w:rPr>
        <w:t xml:space="preserve">Steps 1 to 5 were repeated using psychiatric status of the children at </w:t>
      </w:r>
      <w:r w:rsidR="00B96266" w:rsidRPr="00603799">
        <w:rPr>
          <w:rFonts w:cstheme="minorHAnsi"/>
        </w:rPr>
        <w:t>7 years, 7 months</w:t>
      </w:r>
      <w:r w:rsidRPr="00603799">
        <w:rPr>
          <w:rFonts w:cstheme="minorHAnsi"/>
        </w:rPr>
        <w:t xml:space="preserve"> (DAWBA) as the outcome, to examine the persistence and developmental importance of any association. Only participants with complete data on the paternal pre- and postnatal CCEI anxiety measures and on DAWBA outcomes at</w:t>
      </w:r>
      <w:r w:rsidR="00B96266" w:rsidRPr="00603799">
        <w:rPr>
          <w:rFonts w:cstheme="minorHAnsi"/>
        </w:rPr>
        <w:t xml:space="preserve"> </w:t>
      </w:r>
      <w:r w:rsidR="00AC34DD" w:rsidRPr="00603799">
        <w:rPr>
          <w:rFonts w:cstheme="minorHAnsi"/>
        </w:rPr>
        <w:t>7 years, 7 months</w:t>
      </w:r>
      <w:r w:rsidRPr="00603799">
        <w:rPr>
          <w:rFonts w:cstheme="minorHAnsi"/>
        </w:rPr>
        <w:t xml:space="preserve"> were included in the analyses. For consistency with the outcomes</w:t>
      </w:r>
      <w:r w:rsidR="00AC34DD" w:rsidRPr="00603799">
        <w:rPr>
          <w:rFonts w:cstheme="minorHAnsi"/>
        </w:rPr>
        <w:t xml:space="preserve"> at 3 years, 6 months</w:t>
      </w:r>
      <w:r w:rsidRPr="00603799">
        <w:rPr>
          <w:rFonts w:cstheme="minorHAnsi"/>
        </w:rPr>
        <w:t xml:space="preserve">, we grouped the diagnostic outcomes in: any behavioural disorder (i.e., oppositional defiant, conduct, or attention deficit hyperactivity disorder), any emotional disorder (i.e., anxiety, </w:t>
      </w:r>
      <w:r w:rsidRPr="00603799">
        <w:rPr>
          <w:rFonts w:cstheme="minorHAnsi"/>
        </w:rPr>
        <w:lastRenderedPageBreak/>
        <w:t xml:space="preserve">obsessive compulsive, posttraumatic stress, depression disorder), and any disorder. We also reported on any anxiety disorder in offspring, to test whether there was an association between paternal and offspring anxiety specifically. In addition to the </w:t>
      </w:r>
      <w:r w:rsidR="003B7618" w:rsidRPr="00603799">
        <w:rPr>
          <w:rFonts w:cstheme="minorHAnsi"/>
        </w:rPr>
        <w:t>covariates</w:t>
      </w:r>
      <w:r w:rsidRPr="00603799">
        <w:rPr>
          <w:rFonts w:cstheme="minorHAnsi"/>
        </w:rPr>
        <w:t xml:space="preserve"> mentioned above (3), we also </w:t>
      </w:r>
      <w:r w:rsidR="003B7618" w:rsidRPr="00603799">
        <w:rPr>
          <w:rFonts w:cstheme="minorHAnsi"/>
        </w:rPr>
        <w:t>accounted for the potential</w:t>
      </w:r>
      <w:r w:rsidRPr="00603799">
        <w:rPr>
          <w:rFonts w:cstheme="minorHAnsi"/>
        </w:rPr>
        <w:t xml:space="preserve"> effect of paternal and maternal anxiety and depression at 73 months.</w:t>
      </w:r>
    </w:p>
    <w:p w14:paraId="734F04F8" w14:textId="67107359" w:rsidR="005E324D" w:rsidRPr="00603799" w:rsidRDefault="005E324D" w:rsidP="00F93FF7">
      <w:pPr>
        <w:rPr>
          <w:rFonts w:cstheme="minorHAnsi"/>
        </w:rPr>
      </w:pPr>
      <w:r w:rsidRPr="00603799">
        <w:rPr>
          <w:rFonts w:cstheme="minorHAnsi"/>
        </w:rPr>
        <w:t xml:space="preserve">Finally, we undertook the analyses for outcomes at both </w:t>
      </w:r>
      <w:r w:rsidR="006D4DE2" w:rsidRPr="00603799">
        <w:rPr>
          <w:rFonts w:cstheme="minorHAnsi"/>
        </w:rPr>
        <w:t>3 years, 6 months and 7 years, 7 months</w:t>
      </w:r>
      <w:r w:rsidR="006D4DE2" w:rsidRPr="00603799" w:rsidDel="006D4DE2">
        <w:rPr>
          <w:rFonts w:cstheme="minorHAnsi"/>
        </w:rPr>
        <w:t xml:space="preserve"> </w:t>
      </w:r>
      <w:r w:rsidRPr="00603799">
        <w:rPr>
          <w:rFonts w:cstheme="minorHAnsi"/>
        </w:rPr>
        <w:t>using continuous</w:t>
      </w:r>
      <w:r w:rsidR="00A6187F" w:rsidRPr="00603799">
        <w:rPr>
          <w:rFonts w:cstheme="minorHAnsi"/>
        </w:rPr>
        <w:t xml:space="preserve"> CCEI</w:t>
      </w:r>
      <w:r w:rsidRPr="00603799">
        <w:rPr>
          <w:rFonts w:cstheme="minorHAnsi"/>
        </w:rPr>
        <w:t xml:space="preserve"> anxiety scores in fathers at prenatal and postnatal times as predictors, to address the potential artifacts that may derive from the use of cut-off scores.</w:t>
      </w:r>
    </w:p>
    <w:p w14:paraId="4D7552A2" w14:textId="7CA94877" w:rsidR="00C23820" w:rsidRPr="00603799" w:rsidRDefault="00AA020D" w:rsidP="00F93FF7">
      <w:pPr>
        <w:rPr>
          <w:rFonts w:cstheme="minorHAnsi"/>
        </w:rPr>
      </w:pPr>
      <w:r w:rsidRPr="00603799">
        <w:rPr>
          <w:rFonts w:cstheme="minorHAnsi"/>
        </w:rPr>
        <w:t xml:space="preserve">Considering the </w:t>
      </w:r>
      <w:r w:rsidR="00B96113" w:rsidRPr="00603799">
        <w:rPr>
          <w:rFonts w:cstheme="minorHAnsi"/>
        </w:rPr>
        <w:t xml:space="preserve">theoretical and empirical </w:t>
      </w:r>
      <w:r w:rsidR="00C23820" w:rsidRPr="00603799">
        <w:rPr>
          <w:rFonts w:cstheme="minorHAnsi"/>
        </w:rPr>
        <w:t>interrelatedness of the variables examined, we chose not to apply corrections for multiple testing. Such corrections, particularly under assumptions of test independence, could increase the risk of Type II errors, thereby obscuring meaningful associations</w:t>
      </w:r>
      <w:r w:rsidR="00B955C3" w:rsidRPr="00603799">
        <w:rPr>
          <w:rFonts w:cstheme="minorHAnsi"/>
        </w:rPr>
        <w:t xml:space="preserve"> </w:t>
      </w:r>
      <w:r w:rsidR="00B955C3" w:rsidRPr="00603799">
        <w:rPr>
          <w:rFonts w:cstheme="minorHAnsi"/>
        </w:rPr>
        <w:fldChar w:fldCharType="begin"/>
      </w:r>
      <w:r w:rsidR="004E6212" w:rsidRPr="00603799">
        <w:rPr>
          <w:rFonts w:cstheme="minorHAnsi"/>
        </w:rPr>
        <w:instrText xml:space="preserve"> ADDIN EN.CITE &lt;EndNote&gt;&lt;Cite&gt;&lt;Author&gt;Bender&lt;/Author&gt;&lt;Year&gt;2001&lt;/Year&gt;&lt;RecNum&gt;593&lt;/RecNum&gt;&lt;DisplayText&gt;(Bender &amp;amp; Lange, 2001; Ranganathan et al., 2016)&lt;/DisplayText&gt;&lt;record&gt;&lt;rec-number&gt;593&lt;/rec-number&gt;&lt;foreign-keys&gt;&lt;key app="EN" db-id="zavv0r0wqzatw8et5295wvzrrt9svfpp0955" timestamp="1741710717"&gt;593&lt;/key&gt;&lt;/foreign-keys&gt;&lt;ref-type name="Journal Article"&gt;17&lt;/ref-type&gt;&lt;contributors&gt;&lt;authors&gt;&lt;author&gt;Bender, Ralf&lt;/author&gt;&lt;author&gt;Lange, Stefan&lt;/author&gt;&lt;/authors&gt;&lt;/contributors&gt;&lt;titles&gt;&lt;title&gt;Adjusting for multiple testing—when and how?&lt;/title&gt;&lt;secondary-title&gt;Journal of clinical epidemiology&lt;/secondary-title&gt;&lt;/titles&gt;&lt;periodical&gt;&lt;full-title&gt;Journal of clinical epidemiology&lt;/full-title&gt;&lt;/periodical&gt;&lt;pages&gt;343-349&lt;/pages&gt;&lt;volume&gt;54&lt;/volume&gt;&lt;number&gt;4&lt;/number&gt;&lt;dates&gt;&lt;year&gt;2001&lt;/year&gt;&lt;/dates&gt;&lt;isbn&gt;0895-4356&lt;/isbn&gt;&lt;urls&gt;&lt;/urls&gt;&lt;/record&gt;&lt;/Cite&gt;&lt;Cite&gt;&lt;Author&gt;Ranganathan&lt;/Author&gt;&lt;Year&gt;2016&lt;/Year&gt;&lt;RecNum&gt;594&lt;/RecNum&gt;&lt;record&gt;&lt;rec-number&gt;594&lt;/rec-number&gt;&lt;foreign-keys&gt;&lt;key app="EN" db-id="zavv0r0wqzatw8et5295wvzrrt9svfpp0955" timestamp="1741711239"&gt;594&lt;/key&gt;&lt;/foreign-keys&gt;&lt;ref-type name="Journal Article"&gt;17&lt;/ref-type&gt;&lt;contributors&gt;&lt;authors&gt;&lt;author&gt;Ranganathan, Priya&lt;/author&gt;&lt;author&gt;Pramesh, CS&lt;/author&gt;&lt;author&gt;Buyse, Marc&lt;/author&gt;&lt;/authors&gt;&lt;/contributors&gt;&lt;titles&gt;&lt;title&gt;Common pitfalls in statistical analysis: the perils of multiple testing&lt;/title&gt;&lt;secondary-title&gt;Perspectives in clinical research&lt;/secondary-title&gt;&lt;/titles&gt;&lt;periodical&gt;&lt;full-title&gt;Perspectives in clinical research&lt;/full-title&gt;&lt;/periodical&gt;&lt;pages&gt;106-107&lt;/pages&gt;&lt;volume&gt;7&lt;/volume&gt;&lt;number&gt;2&lt;/number&gt;&lt;dates&gt;&lt;year&gt;2016&lt;/year&gt;&lt;/dates&gt;&lt;isbn&gt;2229-3485&lt;/isbn&gt;&lt;urls&gt;&lt;/urls&gt;&lt;/record&gt;&lt;/Cite&gt;&lt;/EndNote&gt;</w:instrText>
      </w:r>
      <w:r w:rsidR="00B955C3" w:rsidRPr="00603799">
        <w:rPr>
          <w:rFonts w:cstheme="minorHAnsi"/>
        </w:rPr>
        <w:fldChar w:fldCharType="separate"/>
      </w:r>
      <w:r w:rsidR="004E6212" w:rsidRPr="00603799">
        <w:rPr>
          <w:rFonts w:cstheme="minorHAnsi"/>
          <w:noProof/>
        </w:rPr>
        <w:t>(Bender &amp; Lange, 2001; Ranganathan et al., 2016)</w:t>
      </w:r>
      <w:r w:rsidR="00B955C3" w:rsidRPr="00603799">
        <w:rPr>
          <w:rFonts w:cstheme="minorHAnsi"/>
        </w:rPr>
        <w:fldChar w:fldCharType="end"/>
      </w:r>
      <w:r w:rsidR="00C23820" w:rsidRPr="00603799">
        <w:rPr>
          <w:rFonts w:cstheme="minorHAnsi"/>
        </w:rPr>
        <w:t>. Instead, we emphasise</w:t>
      </w:r>
      <w:r w:rsidR="004908D8" w:rsidRPr="00603799">
        <w:rPr>
          <w:rFonts w:cstheme="minorHAnsi"/>
        </w:rPr>
        <w:t>d</w:t>
      </w:r>
      <w:r w:rsidR="00C23820" w:rsidRPr="00603799">
        <w:rPr>
          <w:rFonts w:cstheme="minorHAnsi"/>
        </w:rPr>
        <w:t xml:space="preserve"> the interpretation of results based on effect sizes and their associated confidence intervals, offering a more </w:t>
      </w:r>
      <w:r w:rsidR="00221B58" w:rsidRPr="00603799">
        <w:rPr>
          <w:rFonts w:cstheme="minorHAnsi"/>
        </w:rPr>
        <w:t>nuanced</w:t>
      </w:r>
      <w:r w:rsidR="00C23820" w:rsidRPr="00603799">
        <w:rPr>
          <w:rFonts w:cstheme="minorHAnsi"/>
        </w:rPr>
        <w:t xml:space="preserve"> understanding of the data</w:t>
      </w:r>
      <w:r w:rsidR="0031083D" w:rsidRPr="00603799">
        <w:rPr>
          <w:rFonts w:cstheme="minorHAnsi"/>
        </w:rPr>
        <w:t xml:space="preserve"> </w:t>
      </w:r>
      <w:r w:rsidR="0031083D" w:rsidRPr="00603799">
        <w:rPr>
          <w:rFonts w:cstheme="minorHAnsi"/>
        </w:rPr>
        <w:fldChar w:fldCharType="begin"/>
      </w:r>
      <w:r w:rsidR="0031083D" w:rsidRPr="00603799">
        <w:rPr>
          <w:rFonts w:cstheme="minorHAnsi"/>
        </w:rPr>
        <w:instrText xml:space="preserve"> ADDIN EN.CITE &lt;EndNote&gt;&lt;Cite&gt;&lt;Author&gt;Rothman&lt;/Author&gt;&lt;Year&gt;1990&lt;/Year&gt;&lt;RecNum&gt;603&lt;/RecNum&gt;&lt;DisplayText&gt;(Rothman, 1990)&lt;/DisplayText&gt;&lt;record&gt;&lt;rec-number&gt;603&lt;/rec-number&gt;&lt;foreign-keys&gt;&lt;key app="EN" db-id="zavv0r0wqzatw8et5295wvzrrt9svfpp0955" timestamp="1742321601"&gt;603&lt;/key&gt;&lt;/foreign-keys&gt;&lt;ref-type name="Journal Article"&gt;17&lt;/ref-type&gt;&lt;contributors&gt;&lt;authors&gt;&lt;author&gt;Rothman, K. J.&lt;/author&gt;&lt;/authors&gt;&lt;/contributors&gt;&lt;titles&gt;&lt;title&gt;No adjustments are needed for multiple comparisons&lt;/title&gt;&lt;secondary-title&gt;Epidemiology&lt;/secondary-title&gt;&lt;/titles&gt;&lt;periodical&gt;&lt;full-title&gt;Epidemiology&lt;/full-title&gt;&lt;/periodical&gt;&lt;pages&gt;43-6&lt;/pages&gt;&lt;volume&gt;1&lt;/volume&gt;&lt;number&gt;1&lt;/number&gt;&lt;keywords&gt;&lt;keyword&gt;Bias&lt;/keyword&gt;&lt;keyword&gt;*Data Interpretation, Statistical&lt;/keyword&gt;&lt;keyword&gt;Humans&lt;/keyword&gt;&lt;keyword&gt;*Multivariate Analysis&lt;/keyword&gt;&lt;keyword&gt;Probability&lt;/keyword&gt;&lt;/keywords&gt;&lt;dates&gt;&lt;year&gt;1990&lt;/year&gt;&lt;pub-dates&gt;&lt;date&gt;Jan&lt;/date&gt;&lt;/pub-dates&gt;&lt;/dates&gt;&lt;isbn&gt;1044-3983 (Print)&amp;#xD;1044-3983&lt;/isbn&gt;&lt;accession-num&gt;2081237&lt;/accession-num&gt;&lt;urls&gt;&lt;/urls&gt;&lt;remote-database-provider&gt;NLM&lt;/remote-database-provider&gt;&lt;language&gt;eng&lt;/language&gt;&lt;/record&gt;&lt;/Cite&gt;&lt;/EndNote&gt;</w:instrText>
      </w:r>
      <w:r w:rsidR="0031083D" w:rsidRPr="00603799">
        <w:rPr>
          <w:rFonts w:cstheme="minorHAnsi"/>
        </w:rPr>
        <w:fldChar w:fldCharType="separate"/>
      </w:r>
      <w:r w:rsidR="0031083D" w:rsidRPr="00603799">
        <w:rPr>
          <w:rFonts w:cstheme="minorHAnsi"/>
          <w:noProof/>
        </w:rPr>
        <w:t>(Rothman, 1990)</w:t>
      </w:r>
      <w:r w:rsidR="0031083D" w:rsidRPr="00603799">
        <w:rPr>
          <w:rFonts w:cstheme="minorHAnsi"/>
        </w:rPr>
        <w:fldChar w:fldCharType="end"/>
      </w:r>
      <w:r w:rsidR="00221B58" w:rsidRPr="00603799">
        <w:rPr>
          <w:rFonts w:cstheme="minorHAnsi"/>
        </w:rPr>
        <w:t>.</w:t>
      </w:r>
    </w:p>
    <w:p w14:paraId="65791AA3" w14:textId="559AA76E" w:rsidR="00842495" w:rsidRPr="00603799" w:rsidRDefault="00842495" w:rsidP="00F07F3D">
      <w:pPr>
        <w:pStyle w:val="Heading1"/>
      </w:pPr>
      <w:r w:rsidRPr="00603799">
        <w:t>Results</w:t>
      </w:r>
    </w:p>
    <w:p w14:paraId="1742C0F5" w14:textId="055D3229" w:rsidR="00ED213C" w:rsidRPr="00603799" w:rsidRDefault="00785654" w:rsidP="00EF0346">
      <w:pPr>
        <w:pStyle w:val="Heading2"/>
      </w:pPr>
      <w:r w:rsidRPr="00603799">
        <w:t>O</w:t>
      </w:r>
      <w:r w:rsidR="003164D7" w:rsidRPr="00603799">
        <w:t>utcome</w:t>
      </w:r>
      <w:r w:rsidR="007A1EE9" w:rsidRPr="00603799">
        <w:t>s</w:t>
      </w:r>
      <w:r w:rsidR="005C2A41" w:rsidRPr="00603799">
        <w:t xml:space="preserve"> at </w:t>
      </w:r>
      <w:r w:rsidR="001124DC" w:rsidRPr="00603799">
        <w:t xml:space="preserve">3 </w:t>
      </w:r>
      <w:r w:rsidR="00D80CA1" w:rsidRPr="00603799">
        <w:t>Y</w:t>
      </w:r>
      <w:r w:rsidR="001124DC" w:rsidRPr="00603799">
        <w:t xml:space="preserve">ears, 6 </w:t>
      </w:r>
      <w:r w:rsidR="00D80CA1" w:rsidRPr="00603799">
        <w:t>M</w:t>
      </w:r>
      <w:r w:rsidR="001124DC" w:rsidRPr="00603799">
        <w:t>onths</w:t>
      </w:r>
    </w:p>
    <w:p w14:paraId="30AFD291" w14:textId="3C24A832" w:rsidR="00ED1BDF" w:rsidRPr="00603799" w:rsidRDefault="006C22B4" w:rsidP="0002383D">
      <w:pPr>
        <w:pStyle w:val="ListParagraph"/>
        <w:numPr>
          <w:ilvl w:val="0"/>
          <w:numId w:val="15"/>
        </w:numPr>
        <w:ind w:left="426" w:hanging="426"/>
      </w:pPr>
      <w:r w:rsidRPr="00603799">
        <w:t xml:space="preserve">Data on paternal pre- and postnatal anxiety and on child outcomes at </w:t>
      </w:r>
      <w:r w:rsidR="00FA3921" w:rsidRPr="00603799">
        <w:t>3 years, 6 months</w:t>
      </w:r>
      <w:r w:rsidRPr="00603799">
        <w:t xml:space="preserve"> were available for 6,404 participants. </w:t>
      </w:r>
      <w:r w:rsidR="003164D7" w:rsidRPr="00603799">
        <w:t>F</w:t>
      </w:r>
      <w:r w:rsidR="007D15CF" w:rsidRPr="00603799">
        <w:t>athers</w:t>
      </w:r>
      <w:r w:rsidR="003164D7" w:rsidRPr="00603799">
        <w:t>’ mean age</w:t>
      </w:r>
      <w:r w:rsidR="007D15CF" w:rsidRPr="00603799">
        <w:t xml:space="preserve"> was 31</w:t>
      </w:r>
      <w:r w:rsidR="00EB7C68" w:rsidRPr="00603799">
        <w:rPr>
          <w:rFonts w:cs="Calibri"/>
        </w:rPr>
        <w:t>.</w:t>
      </w:r>
      <w:r w:rsidR="007D15CF" w:rsidRPr="00603799">
        <w:t>20 years (SD=5</w:t>
      </w:r>
      <w:r w:rsidR="00EB7C68" w:rsidRPr="00603799">
        <w:rPr>
          <w:rFonts w:cs="Calibri"/>
        </w:rPr>
        <w:t>.</w:t>
      </w:r>
      <w:r w:rsidR="007D15CF" w:rsidRPr="00603799">
        <w:t>55) and 98%</w:t>
      </w:r>
      <w:r w:rsidR="00F10908" w:rsidRPr="00603799">
        <w:t xml:space="preserve"> identified </w:t>
      </w:r>
      <w:r w:rsidR="00451B5D" w:rsidRPr="00603799">
        <w:t xml:space="preserve">their race </w:t>
      </w:r>
      <w:r w:rsidR="00F10908" w:rsidRPr="00603799">
        <w:t xml:space="preserve">as </w:t>
      </w:r>
      <w:r w:rsidR="007D15CF" w:rsidRPr="00603799">
        <w:t xml:space="preserve">White. </w:t>
      </w:r>
      <w:r w:rsidRPr="00603799">
        <w:t>Of these, 303 (</w:t>
      </w:r>
      <w:r w:rsidR="00705C4D" w:rsidRPr="00603799">
        <w:t>4</w:t>
      </w:r>
      <w:r w:rsidR="00EB7C68" w:rsidRPr="00603799">
        <w:rPr>
          <w:rFonts w:cs="Calibri"/>
        </w:rPr>
        <w:t>.</w:t>
      </w:r>
      <w:r w:rsidR="00705C4D" w:rsidRPr="00603799">
        <w:t>73</w:t>
      </w:r>
      <w:r w:rsidRPr="00603799">
        <w:t>%) were anxious only prenatal</w:t>
      </w:r>
      <w:r w:rsidR="003164D7" w:rsidRPr="00603799">
        <w:t>ly</w:t>
      </w:r>
      <w:r w:rsidRPr="00603799">
        <w:t xml:space="preserve"> (prenatal</w:t>
      </w:r>
      <w:r w:rsidR="00705C4D" w:rsidRPr="00603799">
        <w:t>-only</w:t>
      </w:r>
      <w:r w:rsidRPr="00603799">
        <w:t xml:space="preserve"> group), </w:t>
      </w:r>
      <w:r w:rsidR="00781EFE" w:rsidRPr="00603799">
        <w:t>394</w:t>
      </w:r>
      <w:r w:rsidRPr="00603799">
        <w:t xml:space="preserve"> (</w:t>
      </w:r>
      <w:r w:rsidR="00705C4D" w:rsidRPr="00603799">
        <w:t>6</w:t>
      </w:r>
      <w:r w:rsidR="00EB7C68" w:rsidRPr="00603799">
        <w:rPr>
          <w:rFonts w:cs="Calibri"/>
        </w:rPr>
        <w:t>.</w:t>
      </w:r>
      <w:r w:rsidR="00705C4D" w:rsidRPr="00603799">
        <w:t>15</w:t>
      </w:r>
      <w:r w:rsidRPr="00603799">
        <w:t xml:space="preserve">%) were </w:t>
      </w:r>
      <w:r w:rsidR="00781EFE" w:rsidRPr="00603799">
        <w:t>anxious</w:t>
      </w:r>
      <w:r w:rsidRPr="00603799">
        <w:t xml:space="preserve"> only postnatal</w:t>
      </w:r>
      <w:r w:rsidR="003164D7" w:rsidRPr="00603799">
        <w:t>ly</w:t>
      </w:r>
      <w:r w:rsidRPr="00603799">
        <w:t xml:space="preserve"> (postnatal</w:t>
      </w:r>
      <w:r w:rsidR="00705C4D" w:rsidRPr="00603799">
        <w:t>-only</w:t>
      </w:r>
      <w:r w:rsidRPr="00603799">
        <w:t xml:space="preserve"> group), and </w:t>
      </w:r>
      <w:r w:rsidR="00781EFE" w:rsidRPr="00603799">
        <w:t>336</w:t>
      </w:r>
      <w:r w:rsidRPr="00603799">
        <w:t xml:space="preserve"> (</w:t>
      </w:r>
      <w:r w:rsidR="00705C4D" w:rsidRPr="00603799">
        <w:t>5</w:t>
      </w:r>
      <w:r w:rsidR="00EB7C68" w:rsidRPr="00603799">
        <w:rPr>
          <w:rFonts w:cs="Calibri"/>
        </w:rPr>
        <w:t>.</w:t>
      </w:r>
      <w:r w:rsidR="00705C4D" w:rsidRPr="00603799">
        <w:t>25</w:t>
      </w:r>
      <w:r w:rsidRPr="00603799">
        <w:t xml:space="preserve">%) were </w:t>
      </w:r>
      <w:r w:rsidR="00781EFE" w:rsidRPr="00603799">
        <w:t>anxious</w:t>
      </w:r>
      <w:r w:rsidRPr="00603799">
        <w:t xml:space="preserve"> at both times (</w:t>
      </w:r>
      <w:r w:rsidR="00011D3A" w:rsidRPr="00603799">
        <w:t>anxious</w:t>
      </w:r>
      <w:r w:rsidR="00E30AFA" w:rsidRPr="00603799">
        <w:t>-</w:t>
      </w:r>
      <w:r w:rsidR="00011D3A" w:rsidRPr="00603799">
        <w:t>at</w:t>
      </w:r>
      <w:r w:rsidR="00E30AFA" w:rsidRPr="00603799">
        <w:t>-</w:t>
      </w:r>
      <w:r w:rsidR="00011D3A" w:rsidRPr="00603799">
        <w:t>both</w:t>
      </w:r>
      <w:r w:rsidR="00E30AFA" w:rsidRPr="00603799">
        <w:t>-</w:t>
      </w:r>
      <w:r w:rsidR="00F26D57" w:rsidRPr="00603799">
        <w:t>times</w:t>
      </w:r>
      <w:r w:rsidRPr="00603799">
        <w:t xml:space="preserve"> group); </w:t>
      </w:r>
      <w:r w:rsidR="00781EFE" w:rsidRPr="00603799">
        <w:lastRenderedPageBreak/>
        <w:t>5,371</w:t>
      </w:r>
      <w:r w:rsidRPr="00603799">
        <w:t xml:space="preserve"> (</w:t>
      </w:r>
      <w:r w:rsidR="00705C4D" w:rsidRPr="00603799">
        <w:t>83</w:t>
      </w:r>
      <w:r w:rsidR="00EB7C68" w:rsidRPr="00603799">
        <w:rPr>
          <w:rFonts w:cs="Calibri"/>
        </w:rPr>
        <w:t>.</w:t>
      </w:r>
      <w:r w:rsidR="00705C4D" w:rsidRPr="00603799">
        <w:t>87</w:t>
      </w:r>
      <w:r w:rsidRPr="00603799">
        <w:t xml:space="preserve">%) were </w:t>
      </w:r>
      <w:r w:rsidR="00781EFE" w:rsidRPr="00603799">
        <w:t>anxious</w:t>
      </w:r>
      <w:r w:rsidRPr="00603799">
        <w:t xml:space="preserve"> at </w:t>
      </w:r>
      <w:r w:rsidR="003164D7" w:rsidRPr="00603799">
        <w:t>n</w:t>
      </w:r>
      <w:r w:rsidRPr="00603799">
        <w:t>either time</w:t>
      </w:r>
      <w:r w:rsidR="00705C4D" w:rsidRPr="00603799">
        <w:t xml:space="preserve"> (non-anxious group)</w:t>
      </w:r>
      <w:r w:rsidRPr="00603799">
        <w:t xml:space="preserve">. </w:t>
      </w:r>
      <w:r w:rsidR="00226956" w:rsidRPr="00603799">
        <w:t xml:space="preserve">Table 1 provides the </w:t>
      </w:r>
      <w:r w:rsidR="00062128" w:rsidRPr="00603799">
        <w:t xml:space="preserve">means and SD </w:t>
      </w:r>
      <w:r w:rsidR="00C14BF8" w:rsidRPr="00603799">
        <w:t xml:space="preserve">obtained by participants </w:t>
      </w:r>
      <w:r w:rsidR="00341965" w:rsidRPr="00603799">
        <w:t>on</w:t>
      </w:r>
      <w:r w:rsidR="00C14BF8" w:rsidRPr="00603799">
        <w:t xml:space="preserve"> the CCEI-anxiety pre- and postnatally.</w:t>
      </w:r>
      <w:r w:rsidR="00166E06" w:rsidRPr="00603799">
        <w:t xml:space="preserve"> </w:t>
      </w:r>
      <w:r w:rsidR="00ED213C" w:rsidRPr="00603799">
        <w:t>The four groups differed significantly in</w:t>
      </w:r>
      <w:r w:rsidR="00781EFE" w:rsidRPr="00603799">
        <w:t xml:space="preserve"> </w:t>
      </w:r>
      <w:r w:rsidR="74D35537" w:rsidRPr="00603799">
        <w:t xml:space="preserve">terms </w:t>
      </w:r>
      <w:r w:rsidR="00781EFE" w:rsidRPr="00603799">
        <w:t>of</w:t>
      </w:r>
      <w:r w:rsidR="00ED213C" w:rsidRPr="00603799">
        <w:t>: number of other children</w:t>
      </w:r>
      <w:r w:rsidR="00705C4D" w:rsidRPr="00603799">
        <w:t xml:space="preserve"> in the family</w:t>
      </w:r>
      <w:r w:rsidR="00ED213C" w:rsidRPr="00603799">
        <w:t xml:space="preserve">, </w:t>
      </w:r>
      <w:r w:rsidR="0043665A" w:rsidRPr="00603799">
        <w:t>father</w:t>
      </w:r>
      <w:r w:rsidR="003164D7" w:rsidRPr="00603799">
        <w:t>s</w:t>
      </w:r>
      <w:r w:rsidR="0043665A" w:rsidRPr="00603799">
        <w:t xml:space="preserve">’ </w:t>
      </w:r>
      <w:r w:rsidR="00ED213C" w:rsidRPr="00603799">
        <w:t xml:space="preserve">marital status, </w:t>
      </w:r>
      <w:r w:rsidR="00705C4D" w:rsidRPr="00603799">
        <w:t>father</w:t>
      </w:r>
      <w:r w:rsidR="003164D7" w:rsidRPr="00603799">
        <w:t>s</w:t>
      </w:r>
      <w:r w:rsidR="00705C4D" w:rsidRPr="00603799">
        <w:t xml:space="preserve">’ </w:t>
      </w:r>
      <w:r w:rsidR="00ED213C" w:rsidRPr="00603799">
        <w:t xml:space="preserve">social class, and maternal and paternal mental health variables (see Table </w:t>
      </w:r>
      <w:r w:rsidR="00B529FB" w:rsidRPr="00603799">
        <w:t>1</w:t>
      </w:r>
      <w:r w:rsidR="00EF0346" w:rsidRPr="00603799">
        <w:t xml:space="preserve">, where descriptive variables with missing values have been imputed. Table </w:t>
      </w:r>
      <w:r w:rsidR="00B529FB" w:rsidRPr="00603799">
        <w:t>S1</w:t>
      </w:r>
      <w:r w:rsidR="0007272B" w:rsidRPr="00603799">
        <w:t>, available online,</w:t>
      </w:r>
      <w:r w:rsidR="00EF0346" w:rsidRPr="00603799">
        <w:t xml:space="preserve"> provides </w:t>
      </w:r>
      <w:r w:rsidR="0046408E" w:rsidRPr="00603799">
        <w:t>non-imputed data</w:t>
      </w:r>
      <w:r w:rsidR="00ED213C" w:rsidRPr="00603799">
        <w:t xml:space="preserve">). The variables </w:t>
      </w:r>
      <w:r w:rsidR="00573578" w:rsidRPr="00603799">
        <w:t xml:space="preserve">that were significantly different across the four groups </w:t>
      </w:r>
      <w:r w:rsidR="00ED213C" w:rsidRPr="00603799">
        <w:t xml:space="preserve">were </w:t>
      </w:r>
      <w:r w:rsidR="00AC29EB" w:rsidRPr="00603799">
        <w:t>a</w:t>
      </w:r>
      <w:r w:rsidR="001E6A64" w:rsidRPr="00603799">
        <w:t>ccounted for</w:t>
      </w:r>
      <w:r w:rsidR="004A77A3" w:rsidRPr="00603799">
        <w:t xml:space="preserve"> </w:t>
      </w:r>
      <w:r w:rsidR="00ED213C" w:rsidRPr="00603799">
        <w:t xml:space="preserve">in the adjusted models. </w:t>
      </w:r>
    </w:p>
    <w:p w14:paraId="35F53A33" w14:textId="77777777" w:rsidR="004B004E" w:rsidRDefault="004B004E" w:rsidP="004B004E">
      <w:pPr>
        <w:spacing w:after="240" w:line="240" w:lineRule="auto"/>
        <w:ind w:firstLine="0"/>
        <w:rPr>
          <w:rFonts w:cstheme="minorHAnsi"/>
          <w:b/>
          <w:bCs/>
        </w:rPr>
      </w:pPr>
    </w:p>
    <w:p w14:paraId="1330C629" w14:textId="336B49A6" w:rsidR="004B004E" w:rsidRPr="00A6195B" w:rsidRDefault="004B004E" w:rsidP="004B004E">
      <w:pPr>
        <w:spacing w:after="240" w:line="240" w:lineRule="auto"/>
        <w:ind w:firstLine="0"/>
        <w:rPr>
          <w:rFonts w:cstheme="minorHAnsi"/>
          <w:sz w:val="22"/>
          <w:szCs w:val="22"/>
        </w:rPr>
      </w:pPr>
      <w:r w:rsidRPr="00A6195B">
        <w:rPr>
          <w:rFonts w:cstheme="minorHAnsi"/>
          <w:b/>
          <w:bCs/>
          <w:sz w:val="22"/>
          <w:szCs w:val="22"/>
        </w:rPr>
        <w:t>Table 1</w:t>
      </w:r>
      <w:r w:rsidRPr="00A6195B">
        <w:rPr>
          <w:rFonts w:cstheme="minorHAnsi"/>
          <w:sz w:val="22"/>
          <w:szCs w:val="22"/>
        </w:rPr>
        <w:t xml:space="preserve"> Descriptive characteristics of the sample used in the analyses looking at outcomes at 3 years, 6 months (n=6,404; missing values have been imputed via multiple imputation). </w:t>
      </w:r>
    </w:p>
    <w:tbl>
      <w:tblPr>
        <w:tblStyle w:val="TableGrid"/>
        <w:tblW w:w="0" w:type="auto"/>
        <w:tblLook w:val="04A0" w:firstRow="1" w:lastRow="0" w:firstColumn="1" w:lastColumn="0" w:noHBand="0" w:noVBand="1"/>
      </w:tblPr>
      <w:tblGrid>
        <w:gridCol w:w="1567"/>
        <w:gridCol w:w="1241"/>
        <w:gridCol w:w="1452"/>
        <w:gridCol w:w="1463"/>
        <w:gridCol w:w="1500"/>
        <w:gridCol w:w="1793"/>
      </w:tblGrid>
      <w:tr w:rsidR="00D02187" w:rsidRPr="00A6195B" w14:paraId="6DBE61C8" w14:textId="77777777" w:rsidTr="00864F4E">
        <w:tc>
          <w:tcPr>
            <w:tcW w:w="1567" w:type="dxa"/>
            <w:vAlign w:val="center"/>
          </w:tcPr>
          <w:p w14:paraId="797F273D"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Factor</w:t>
            </w:r>
          </w:p>
        </w:tc>
        <w:tc>
          <w:tcPr>
            <w:tcW w:w="1241" w:type="dxa"/>
            <w:vAlign w:val="center"/>
          </w:tcPr>
          <w:p w14:paraId="1E113524"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All sample</w:t>
            </w:r>
          </w:p>
          <w:p w14:paraId="153061CD"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N=6,404)</w:t>
            </w:r>
          </w:p>
        </w:tc>
        <w:tc>
          <w:tcPr>
            <w:tcW w:w="1452" w:type="dxa"/>
            <w:vAlign w:val="center"/>
          </w:tcPr>
          <w:p w14:paraId="7C24A007"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Non-anxious group</w:t>
            </w:r>
          </w:p>
          <w:p w14:paraId="241C3357"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w:t>
            </w:r>
            <w:r w:rsidRPr="00A6195B">
              <w:rPr>
                <w:rFonts w:cstheme="minorHAnsi"/>
                <w:i/>
                <w:iCs/>
                <w:sz w:val="22"/>
                <w:szCs w:val="22"/>
              </w:rPr>
              <w:t>n</w:t>
            </w:r>
            <w:r w:rsidRPr="00A6195B">
              <w:rPr>
                <w:rFonts w:cstheme="minorHAnsi"/>
                <w:sz w:val="22"/>
                <w:szCs w:val="22"/>
              </w:rPr>
              <w:t>=5,371)</w:t>
            </w:r>
          </w:p>
        </w:tc>
        <w:tc>
          <w:tcPr>
            <w:tcW w:w="1463" w:type="dxa"/>
            <w:vAlign w:val="center"/>
          </w:tcPr>
          <w:p w14:paraId="68EA61C0"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Prenatal only</w:t>
            </w:r>
          </w:p>
          <w:p w14:paraId="02B4F817"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w:t>
            </w:r>
            <w:r w:rsidRPr="00A6195B">
              <w:rPr>
                <w:rFonts w:cstheme="minorHAnsi"/>
                <w:i/>
                <w:iCs/>
                <w:sz w:val="22"/>
                <w:szCs w:val="22"/>
              </w:rPr>
              <w:t>n</w:t>
            </w:r>
            <w:r w:rsidRPr="00A6195B">
              <w:rPr>
                <w:rFonts w:cstheme="minorHAnsi"/>
                <w:sz w:val="22"/>
                <w:szCs w:val="22"/>
              </w:rPr>
              <w:t>=303)</w:t>
            </w:r>
          </w:p>
        </w:tc>
        <w:tc>
          <w:tcPr>
            <w:tcW w:w="1500" w:type="dxa"/>
            <w:vAlign w:val="center"/>
          </w:tcPr>
          <w:p w14:paraId="739E4F10"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Postnatal only</w:t>
            </w:r>
          </w:p>
          <w:p w14:paraId="1B4C0850"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w:t>
            </w:r>
            <w:r w:rsidRPr="00A6195B">
              <w:rPr>
                <w:rFonts w:cstheme="minorHAnsi"/>
                <w:i/>
                <w:iCs/>
                <w:sz w:val="22"/>
                <w:szCs w:val="22"/>
              </w:rPr>
              <w:t>n</w:t>
            </w:r>
            <w:r w:rsidRPr="00A6195B">
              <w:rPr>
                <w:rFonts w:cstheme="minorHAnsi"/>
                <w:sz w:val="22"/>
                <w:szCs w:val="22"/>
              </w:rPr>
              <w:t>=394)</w:t>
            </w:r>
          </w:p>
        </w:tc>
        <w:tc>
          <w:tcPr>
            <w:tcW w:w="1793" w:type="dxa"/>
            <w:vAlign w:val="center"/>
          </w:tcPr>
          <w:p w14:paraId="4EE7940B"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Anxious-at-both-times group</w:t>
            </w:r>
          </w:p>
          <w:p w14:paraId="25273F9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w:t>
            </w:r>
            <w:r w:rsidRPr="00A6195B">
              <w:rPr>
                <w:rFonts w:cstheme="minorHAnsi"/>
                <w:i/>
                <w:iCs/>
                <w:sz w:val="22"/>
                <w:szCs w:val="22"/>
              </w:rPr>
              <w:t>n</w:t>
            </w:r>
            <w:r w:rsidRPr="00A6195B">
              <w:rPr>
                <w:rFonts w:cstheme="minorHAnsi"/>
                <w:sz w:val="22"/>
                <w:szCs w:val="22"/>
              </w:rPr>
              <w:t>=336)</w:t>
            </w:r>
          </w:p>
        </w:tc>
      </w:tr>
      <w:tr w:rsidR="00D02187" w:rsidRPr="00A6195B" w14:paraId="064E33AF" w14:textId="77777777" w:rsidTr="00864F4E">
        <w:tc>
          <w:tcPr>
            <w:tcW w:w="1567" w:type="dxa"/>
            <w:vAlign w:val="center"/>
          </w:tcPr>
          <w:p w14:paraId="3BBA3A2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Father age (mean and SD)</w:t>
            </w:r>
          </w:p>
        </w:tc>
        <w:tc>
          <w:tcPr>
            <w:tcW w:w="1241" w:type="dxa"/>
            <w:vAlign w:val="center"/>
          </w:tcPr>
          <w:p w14:paraId="7254E338"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1.20 (5.55)</w:t>
            </w:r>
          </w:p>
        </w:tc>
        <w:tc>
          <w:tcPr>
            <w:tcW w:w="1452" w:type="dxa"/>
            <w:vAlign w:val="center"/>
          </w:tcPr>
          <w:p w14:paraId="3D9DD660"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1.15 (5.46)</w:t>
            </w:r>
          </w:p>
        </w:tc>
        <w:tc>
          <w:tcPr>
            <w:tcW w:w="1463" w:type="dxa"/>
            <w:vAlign w:val="center"/>
          </w:tcPr>
          <w:p w14:paraId="6B36049A"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0.98 (6.03)</w:t>
            </w:r>
          </w:p>
        </w:tc>
        <w:tc>
          <w:tcPr>
            <w:tcW w:w="1500" w:type="dxa"/>
            <w:vAlign w:val="center"/>
          </w:tcPr>
          <w:p w14:paraId="125B7F1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1.45 (6.10)</w:t>
            </w:r>
          </w:p>
        </w:tc>
        <w:tc>
          <w:tcPr>
            <w:tcW w:w="1793" w:type="dxa"/>
            <w:vAlign w:val="center"/>
          </w:tcPr>
          <w:p w14:paraId="5B271B4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31.79 (5.74) </w:t>
            </w:r>
          </w:p>
        </w:tc>
      </w:tr>
      <w:tr w:rsidR="00D02187" w:rsidRPr="00A6195B" w14:paraId="26D314BB" w14:textId="77777777" w:rsidTr="00864F4E">
        <w:tc>
          <w:tcPr>
            <w:tcW w:w="1567" w:type="dxa"/>
            <w:vAlign w:val="center"/>
          </w:tcPr>
          <w:p w14:paraId="01217F98"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Number of other children (mean and </w:t>
            </w:r>
            <w:proofErr w:type="gramStart"/>
            <w:r w:rsidRPr="00A6195B">
              <w:rPr>
                <w:rFonts w:cstheme="minorHAnsi"/>
                <w:sz w:val="22"/>
                <w:szCs w:val="22"/>
              </w:rPr>
              <w:t>SD)</w:t>
            </w:r>
            <w:r w:rsidRPr="00A6195B">
              <w:rPr>
                <w:rFonts w:cstheme="minorHAnsi"/>
                <w:sz w:val="22"/>
                <w:szCs w:val="22"/>
                <w:vertAlign w:val="superscript"/>
              </w:rPr>
              <w:t>a</w:t>
            </w:r>
            <w:proofErr w:type="gramEnd"/>
          </w:p>
        </w:tc>
        <w:tc>
          <w:tcPr>
            <w:tcW w:w="1241" w:type="dxa"/>
            <w:vAlign w:val="center"/>
          </w:tcPr>
          <w:p w14:paraId="7D28947A"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75 (.89)</w:t>
            </w:r>
          </w:p>
        </w:tc>
        <w:tc>
          <w:tcPr>
            <w:tcW w:w="1452" w:type="dxa"/>
            <w:vAlign w:val="center"/>
          </w:tcPr>
          <w:p w14:paraId="18D4F73F"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74 (.86)</w:t>
            </w:r>
          </w:p>
        </w:tc>
        <w:tc>
          <w:tcPr>
            <w:tcW w:w="1463" w:type="dxa"/>
            <w:vAlign w:val="center"/>
          </w:tcPr>
          <w:p w14:paraId="3D1DF2B2"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71 (.85)</w:t>
            </w:r>
          </w:p>
        </w:tc>
        <w:tc>
          <w:tcPr>
            <w:tcW w:w="1500" w:type="dxa"/>
            <w:vAlign w:val="center"/>
          </w:tcPr>
          <w:p w14:paraId="40F46317"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85 (.97)</w:t>
            </w:r>
          </w:p>
        </w:tc>
        <w:tc>
          <w:tcPr>
            <w:tcW w:w="1793" w:type="dxa"/>
            <w:vAlign w:val="center"/>
          </w:tcPr>
          <w:p w14:paraId="7A8A4DAE"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96 (1.15)</w:t>
            </w:r>
          </w:p>
        </w:tc>
      </w:tr>
      <w:tr w:rsidR="00D02187" w:rsidRPr="00A6195B" w14:paraId="5B0A62E0" w14:textId="77777777" w:rsidTr="00864F4E">
        <w:tc>
          <w:tcPr>
            <w:tcW w:w="1567" w:type="dxa"/>
            <w:vAlign w:val="center"/>
          </w:tcPr>
          <w:p w14:paraId="0ACF21FA"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Paternal prenatal anxiety (mean and </w:t>
            </w:r>
            <w:proofErr w:type="gramStart"/>
            <w:r w:rsidRPr="00A6195B">
              <w:rPr>
                <w:rFonts w:cstheme="minorHAnsi"/>
                <w:sz w:val="22"/>
                <w:szCs w:val="22"/>
              </w:rPr>
              <w:t>SD)</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b</w:t>
            </w:r>
            <w:proofErr w:type="spellEnd"/>
          </w:p>
        </w:tc>
        <w:tc>
          <w:tcPr>
            <w:tcW w:w="1241" w:type="dxa"/>
            <w:vAlign w:val="center"/>
          </w:tcPr>
          <w:p w14:paraId="475737B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92 (2.70)</w:t>
            </w:r>
          </w:p>
        </w:tc>
        <w:tc>
          <w:tcPr>
            <w:tcW w:w="1452" w:type="dxa"/>
            <w:vAlign w:val="center"/>
          </w:tcPr>
          <w:p w14:paraId="7800E3F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14 (1.79)</w:t>
            </w:r>
          </w:p>
        </w:tc>
        <w:tc>
          <w:tcPr>
            <w:tcW w:w="1463" w:type="dxa"/>
            <w:vAlign w:val="center"/>
          </w:tcPr>
          <w:p w14:paraId="5536199A"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8.13 (1.43)</w:t>
            </w:r>
          </w:p>
        </w:tc>
        <w:tc>
          <w:tcPr>
            <w:tcW w:w="1500" w:type="dxa"/>
            <w:vAlign w:val="center"/>
          </w:tcPr>
          <w:p w14:paraId="1780FC7E"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4.10 (1.71)</w:t>
            </w:r>
          </w:p>
        </w:tc>
        <w:tc>
          <w:tcPr>
            <w:tcW w:w="1793" w:type="dxa"/>
            <w:vAlign w:val="center"/>
          </w:tcPr>
          <w:p w14:paraId="4A63358E"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9.40 (2.20)</w:t>
            </w:r>
          </w:p>
        </w:tc>
      </w:tr>
      <w:tr w:rsidR="00D02187" w:rsidRPr="00A6195B" w14:paraId="7407F0E2" w14:textId="77777777" w:rsidTr="00864F4E">
        <w:tc>
          <w:tcPr>
            <w:tcW w:w="1567" w:type="dxa"/>
            <w:vAlign w:val="center"/>
          </w:tcPr>
          <w:p w14:paraId="3880007F"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Paternal postnatal anxiety (mean and </w:t>
            </w:r>
            <w:proofErr w:type="gramStart"/>
            <w:r w:rsidRPr="00A6195B">
              <w:rPr>
                <w:rFonts w:cstheme="minorHAnsi"/>
                <w:sz w:val="22"/>
                <w:szCs w:val="22"/>
              </w:rPr>
              <w:t>SD)</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c</w:t>
            </w:r>
            <w:proofErr w:type="spellEnd"/>
          </w:p>
        </w:tc>
        <w:tc>
          <w:tcPr>
            <w:tcW w:w="1241" w:type="dxa"/>
            <w:vAlign w:val="center"/>
          </w:tcPr>
          <w:p w14:paraId="219FC8CD"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48 (2.57)</w:t>
            </w:r>
          </w:p>
        </w:tc>
        <w:tc>
          <w:tcPr>
            <w:tcW w:w="1452" w:type="dxa"/>
            <w:vAlign w:val="center"/>
          </w:tcPr>
          <w:p w14:paraId="09E730F3"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69 (1.54)</w:t>
            </w:r>
          </w:p>
        </w:tc>
        <w:tc>
          <w:tcPr>
            <w:tcW w:w="1463" w:type="dxa"/>
            <w:vAlign w:val="center"/>
          </w:tcPr>
          <w:p w14:paraId="054D90E7"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29 (1.44)</w:t>
            </w:r>
          </w:p>
        </w:tc>
        <w:tc>
          <w:tcPr>
            <w:tcW w:w="1500" w:type="dxa"/>
            <w:vAlign w:val="center"/>
          </w:tcPr>
          <w:p w14:paraId="0BBCB15B"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7.45 (1.84)</w:t>
            </w:r>
          </w:p>
        </w:tc>
        <w:tc>
          <w:tcPr>
            <w:tcW w:w="1793" w:type="dxa"/>
            <w:vAlign w:val="center"/>
          </w:tcPr>
          <w:p w14:paraId="60ECB5D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8.57 (2.35)</w:t>
            </w:r>
          </w:p>
        </w:tc>
      </w:tr>
      <w:tr w:rsidR="00D02187" w:rsidRPr="00A6195B" w14:paraId="0958A6BD" w14:textId="77777777" w:rsidTr="00864F4E">
        <w:tc>
          <w:tcPr>
            <w:tcW w:w="1567" w:type="dxa"/>
            <w:vAlign w:val="center"/>
          </w:tcPr>
          <w:p w14:paraId="6FB105C2"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Paternal ed. level (n and % with </w:t>
            </w:r>
            <w:proofErr w:type="gramStart"/>
            <w:r w:rsidRPr="00A6195B">
              <w:rPr>
                <w:rFonts w:cstheme="minorHAnsi"/>
                <w:sz w:val="22"/>
                <w:szCs w:val="22"/>
              </w:rPr>
              <w:t>degree)</w:t>
            </w:r>
            <w:r w:rsidRPr="00A6195B">
              <w:rPr>
                <w:rFonts w:cstheme="minorHAnsi"/>
                <w:sz w:val="22"/>
                <w:szCs w:val="22"/>
                <w:vertAlign w:val="superscript"/>
              </w:rPr>
              <w:t>d</w:t>
            </w:r>
            <w:proofErr w:type="gramEnd"/>
          </w:p>
        </w:tc>
        <w:tc>
          <w:tcPr>
            <w:tcW w:w="1241" w:type="dxa"/>
            <w:vAlign w:val="center"/>
          </w:tcPr>
          <w:p w14:paraId="7536E6D3"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452.25 (22.68%)</w:t>
            </w:r>
          </w:p>
        </w:tc>
        <w:tc>
          <w:tcPr>
            <w:tcW w:w="1452" w:type="dxa"/>
            <w:vAlign w:val="center"/>
          </w:tcPr>
          <w:p w14:paraId="5642168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211.47 (22.56%)</w:t>
            </w:r>
          </w:p>
        </w:tc>
        <w:tc>
          <w:tcPr>
            <w:tcW w:w="1463" w:type="dxa"/>
            <w:vAlign w:val="center"/>
          </w:tcPr>
          <w:p w14:paraId="406705D8"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67.25 (22.19%)</w:t>
            </w:r>
          </w:p>
        </w:tc>
        <w:tc>
          <w:tcPr>
            <w:tcW w:w="1500" w:type="dxa"/>
            <w:vAlign w:val="center"/>
          </w:tcPr>
          <w:p w14:paraId="4B581047"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88.81 (22.54%)</w:t>
            </w:r>
          </w:p>
        </w:tc>
        <w:tc>
          <w:tcPr>
            <w:tcW w:w="1793" w:type="dxa"/>
            <w:vAlign w:val="center"/>
          </w:tcPr>
          <w:p w14:paraId="0C754159"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84.72 (25.21%)</w:t>
            </w:r>
          </w:p>
        </w:tc>
      </w:tr>
      <w:tr w:rsidR="00D02187" w:rsidRPr="00A6195B" w14:paraId="19ACE43F" w14:textId="77777777" w:rsidTr="00864F4E">
        <w:tc>
          <w:tcPr>
            <w:tcW w:w="1567" w:type="dxa"/>
            <w:vAlign w:val="center"/>
          </w:tcPr>
          <w:p w14:paraId="2901450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Paternal racial identity (n and % White)</w:t>
            </w:r>
          </w:p>
        </w:tc>
        <w:tc>
          <w:tcPr>
            <w:tcW w:w="1241" w:type="dxa"/>
            <w:vAlign w:val="center"/>
          </w:tcPr>
          <w:p w14:paraId="30C0EE83"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6291.94 (98.25%)</w:t>
            </w:r>
          </w:p>
        </w:tc>
        <w:tc>
          <w:tcPr>
            <w:tcW w:w="1452" w:type="dxa"/>
            <w:vAlign w:val="center"/>
          </w:tcPr>
          <w:p w14:paraId="748AE570"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282.69 (98.36%)</w:t>
            </w:r>
          </w:p>
        </w:tc>
        <w:tc>
          <w:tcPr>
            <w:tcW w:w="1463" w:type="dxa"/>
            <w:vAlign w:val="center"/>
          </w:tcPr>
          <w:p w14:paraId="0F90EF54"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96.84 (97.97%)</w:t>
            </w:r>
          </w:p>
        </w:tc>
        <w:tc>
          <w:tcPr>
            <w:tcW w:w="1500" w:type="dxa"/>
            <w:vAlign w:val="center"/>
          </w:tcPr>
          <w:p w14:paraId="463A23E2"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86.81 (98.18%)</w:t>
            </w:r>
          </w:p>
        </w:tc>
        <w:tc>
          <w:tcPr>
            <w:tcW w:w="1793" w:type="dxa"/>
            <w:vAlign w:val="center"/>
          </w:tcPr>
          <w:p w14:paraId="3F7F820C"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25.59 (96.90%)</w:t>
            </w:r>
          </w:p>
        </w:tc>
      </w:tr>
      <w:tr w:rsidR="00D02187" w:rsidRPr="00A6195B" w14:paraId="681CC86F" w14:textId="77777777" w:rsidTr="00864F4E">
        <w:tc>
          <w:tcPr>
            <w:tcW w:w="1567" w:type="dxa"/>
            <w:vAlign w:val="center"/>
          </w:tcPr>
          <w:p w14:paraId="18BD0F38"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Paternal social class (n and % I and </w:t>
            </w:r>
            <w:proofErr w:type="gramStart"/>
            <w:r w:rsidRPr="00A6195B">
              <w:rPr>
                <w:rFonts w:cstheme="minorHAnsi"/>
                <w:sz w:val="22"/>
                <w:szCs w:val="22"/>
              </w:rPr>
              <w:t>II)</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e</w:t>
            </w:r>
            <w:proofErr w:type="spellEnd"/>
          </w:p>
        </w:tc>
        <w:tc>
          <w:tcPr>
            <w:tcW w:w="1241" w:type="dxa"/>
            <w:vAlign w:val="center"/>
          </w:tcPr>
          <w:p w14:paraId="27FD9204"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219.53 (50.27%)</w:t>
            </w:r>
          </w:p>
        </w:tc>
        <w:tc>
          <w:tcPr>
            <w:tcW w:w="1452" w:type="dxa"/>
            <w:vAlign w:val="center"/>
          </w:tcPr>
          <w:p w14:paraId="45D75F8C"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677.88 (49.86%)</w:t>
            </w:r>
          </w:p>
        </w:tc>
        <w:tc>
          <w:tcPr>
            <w:tcW w:w="1463" w:type="dxa"/>
            <w:vAlign w:val="center"/>
          </w:tcPr>
          <w:p w14:paraId="72794B42"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70.81 (56.37%)</w:t>
            </w:r>
          </w:p>
        </w:tc>
        <w:tc>
          <w:tcPr>
            <w:tcW w:w="1500" w:type="dxa"/>
            <w:vAlign w:val="center"/>
          </w:tcPr>
          <w:p w14:paraId="3249152B"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85.66 (47.12%)</w:t>
            </w:r>
          </w:p>
        </w:tc>
        <w:tc>
          <w:tcPr>
            <w:tcW w:w="1793" w:type="dxa"/>
            <w:vAlign w:val="center"/>
          </w:tcPr>
          <w:p w14:paraId="38BDE59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85.19 (55.12%)</w:t>
            </w:r>
          </w:p>
        </w:tc>
      </w:tr>
      <w:tr w:rsidR="00D02187" w:rsidRPr="00A6195B" w14:paraId="1AA3753D" w14:textId="77777777" w:rsidTr="00864F4E">
        <w:tc>
          <w:tcPr>
            <w:tcW w:w="1567" w:type="dxa"/>
            <w:vAlign w:val="center"/>
          </w:tcPr>
          <w:p w14:paraId="3342459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lastRenderedPageBreak/>
              <w:t>Child sex (n and % females)</w:t>
            </w:r>
          </w:p>
        </w:tc>
        <w:tc>
          <w:tcPr>
            <w:tcW w:w="1241" w:type="dxa"/>
            <w:vAlign w:val="center"/>
          </w:tcPr>
          <w:p w14:paraId="1074374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134.22 (48.94%)</w:t>
            </w:r>
          </w:p>
        </w:tc>
        <w:tc>
          <w:tcPr>
            <w:tcW w:w="1452" w:type="dxa"/>
            <w:vAlign w:val="center"/>
          </w:tcPr>
          <w:p w14:paraId="55786F1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627.47 (48.92%)</w:t>
            </w:r>
          </w:p>
        </w:tc>
        <w:tc>
          <w:tcPr>
            <w:tcW w:w="1463" w:type="dxa"/>
            <w:vAlign w:val="center"/>
          </w:tcPr>
          <w:p w14:paraId="084A7ADC"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29.53 (42.75%)</w:t>
            </w:r>
          </w:p>
        </w:tc>
        <w:tc>
          <w:tcPr>
            <w:tcW w:w="1500" w:type="dxa"/>
            <w:vAlign w:val="center"/>
          </w:tcPr>
          <w:p w14:paraId="2C57F18F"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08.22 (52.85%)</w:t>
            </w:r>
          </w:p>
        </w:tc>
        <w:tc>
          <w:tcPr>
            <w:tcW w:w="1793" w:type="dxa"/>
            <w:vAlign w:val="center"/>
          </w:tcPr>
          <w:p w14:paraId="44DAD829"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69.00 (50.30%)</w:t>
            </w:r>
          </w:p>
        </w:tc>
      </w:tr>
      <w:tr w:rsidR="00D02187" w:rsidRPr="00A6195B" w14:paraId="060CB621" w14:textId="77777777" w:rsidTr="00864F4E">
        <w:tc>
          <w:tcPr>
            <w:tcW w:w="1567" w:type="dxa"/>
            <w:vAlign w:val="center"/>
          </w:tcPr>
          <w:p w14:paraId="0BD55E8F"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Marital status of fathers (n and % </w:t>
            </w:r>
            <w:proofErr w:type="gramStart"/>
            <w:r w:rsidRPr="00A6195B">
              <w:rPr>
                <w:rFonts w:cstheme="minorHAnsi"/>
                <w:sz w:val="22"/>
                <w:szCs w:val="22"/>
              </w:rPr>
              <w:t>married)</w:t>
            </w:r>
            <w:r w:rsidRPr="00A6195B">
              <w:rPr>
                <w:rFonts w:cstheme="minorHAnsi"/>
                <w:sz w:val="22"/>
                <w:szCs w:val="22"/>
                <w:vertAlign w:val="superscript"/>
              </w:rPr>
              <w:t>a</w:t>
            </w:r>
            <w:proofErr w:type="gramEnd"/>
          </w:p>
        </w:tc>
        <w:tc>
          <w:tcPr>
            <w:tcW w:w="1241" w:type="dxa"/>
            <w:vAlign w:val="center"/>
          </w:tcPr>
          <w:p w14:paraId="13994CAC"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455.66 (85.19%)</w:t>
            </w:r>
          </w:p>
        </w:tc>
        <w:tc>
          <w:tcPr>
            <w:tcW w:w="1452" w:type="dxa"/>
            <w:vAlign w:val="center"/>
          </w:tcPr>
          <w:p w14:paraId="7B1F2937"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4626.47 (86.14%)</w:t>
            </w:r>
          </w:p>
        </w:tc>
        <w:tc>
          <w:tcPr>
            <w:tcW w:w="1463" w:type="dxa"/>
            <w:vAlign w:val="center"/>
          </w:tcPr>
          <w:p w14:paraId="757D0ECD"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41.81 (79.81%)</w:t>
            </w:r>
          </w:p>
        </w:tc>
        <w:tc>
          <w:tcPr>
            <w:tcW w:w="1500" w:type="dxa"/>
            <w:vAlign w:val="center"/>
          </w:tcPr>
          <w:p w14:paraId="59ADB6FF"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05.22 (77.47%)</w:t>
            </w:r>
          </w:p>
        </w:tc>
        <w:tc>
          <w:tcPr>
            <w:tcW w:w="1793" w:type="dxa"/>
            <w:vAlign w:val="center"/>
          </w:tcPr>
          <w:p w14:paraId="78523D7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82.16 (83.98%)</w:t>
            </w:r>
          </w:p>
        </w:tc>
      </w:tr>
      <w:tr w:rsidR="00D02187" w:rsidRPr="00A6195B" w14:paraId="4FAAB11E" w14:textId="77777777" w:rsidTr="00864F4E">
        <w:tc>
          <w:tcPr>
            <w:tcW w:w="1567" w:type="dxa"/>
            <w:vAlign w:val="center"/>
          </w:tcPr>
          <w:p w14:paraId="30B3D6F2"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Past history of severe depression in fathers (n and </w:t>
            </w:r>
            <w:proofErr w:type="gramStart"/>
            <w:r w:rsidRPr="00A6195B">
              <w:rPr>
                <w:rFonts w:cstheme="minorHAnsi"/>
                <w:sz w:val="22"/>
                <w:szCs w:val="22"/>
              </w:rPr>
              <w:t>%)</w:t>
            </w:r>
            <w:r w:rsidRPr="00A6195B">
              <w:rPr>
                <w:rFonts w:cstheme="minorHAnsi"/>
                <w:sz w:val="22"/>
                <w:szCs w:val="22"/>
                <w:vertAlign w:val="superscript"/>
              </w:rPr>
              <w:t>a</w:t>
            </w:r>
            <w:proofErr w:type="gramEnd"/>
          </w:p>
        </w:tc>
        <w:tc>
          <w:tcPr>
            <w:tcW w:w="1241" w:type="dxa"/>
            <w:vAlign w:val="center"/>
          </w:tcPr>
          <w:p w14:paraId="7E49DC4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73.78 (5.84%)</w:t>
            </w:r>
          </w:p>
        </w:tc>
        <w:tc>
          <w:tcPr>
            <w:tcW w:w="1452" w:type="dxa"/>
            <w:vAlign w:val="center"/>
          </w:tcPr>
          <w:p w14:paraId="72946BE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84.31 (3.43%)</w:t>
            </w:r>
          </w:p>
        </w:tc>
        <w:tc>
          <w:tcPr>
            <w:tcW w:w="1463" w:type="dxa"/>
            <w:vAlign w:val="center"/>
          </w:tcPr>
          <w:p w14:paraId="42FB79B8"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46.34 (15.29%)</w:t>
            </w:r>
          </w:p>
        </w:tc>
        <w:tc>
          <w:tcPr>
            <w:tcW w:w="1500" w:type="dxa"/>
            <w:vAlign w:val="center"/>
          </w:tcPr>
          <w:p w14:paraId="44795FBC"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7.88 (14.69%)</w:t>
            </w:r>
          </w:p>
        </w:tc>
        <w:tc>
          <w:tcPr>
            <w:tcW w:w="1793" w:type="dxa"/>
            <w:vAlign w:val="center"/>
          </w:tcPr>
          <w:p w14:paraId="7F5A8B9B"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85.25 (25.37%)</w:t>
            </w:r>
          </w:p>
        </w:tc>
      </w:tr>
      <w:tr w:rsidR="00D02187" w:rsidRPr="00A6195B" w14:paraId="72E9EAEB" w14:textId="77777777" w:rsidTr="00864F4E">
        <w:tc>
          <w:tcPr>
            <w:tcW w:w="1567" w:type="dxa"/>
            <w:vAlign w:val="center"/>
          </w:tcPr>
          <w:p w14:paraId="6259B6D2"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Past history of other psychiatric problems in fathers (n and </w:t>
            </w:r>
            <w:proofErr w:type="gramStart"/>
            <w:r w:rsidRPr="00A6195B">
              <w:rPr>
                <w:rFonts w:cstheme="minorHAnsi"/>
                <w:sz w:val="22"/>
                <w:szCs w:val="22"/>
              </w:rPr>
              <w:t>%)</w:t>
            </w:r>
            <w:r w:rsidRPr="00A6195B">
              <w:rPr>
                <w:rFonts w:cstheme="minorHAnsi"/>
                <w:sz w:val="22"/>
                <w:szCs w:val="22"/>
                <w:vertAlign w:val="superscript"/>
              </w:rPr>
              <w:t>a</w:t>
            </w:r>
            <w:proofErr w:type="gramEnd"/>
          </w:p>
        </w:tc>
        <w:tc>
          <w:tcPr>
            <w:tcW w:w="1241" w:type="dxa"/>
            <w:vAlign w:val="center"/>
          </w:tcPr>
          <w:p w14:paraId="26C777D9"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14.59 (1.79%)</w:t>
            </w:r>
          </w:p>
        </w:tc>
        <w:tc>
          <w:tcPr>
            <w:tcW w:w="1452" w:type="dxa"/>
            <w:vAlign w:val="center"/>
          </w:tcPr>
          <w:p w14:paraId="4D4D8657"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3.78 (1.00%)</w:t>
            </w:r>
          </w:p>
        </w:tc>
        <w:tc>
          <w:tcPr>
            <w:tcW w:w="1463" w:type="dxa"/>
            <w:vAlign w:val="center"/>
          </w:tcPr>
          <w:p w14:paraId="32278E8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8.56 (2.83%)</w:t>
            </w:r>
          </w:p>
        </w:tc>
        <w:tc>
          <w:tcPr>
            <w:tcW w:w="1500" w:type="dxa"/>
            <w:vAlign w:val="center"/>
          </w:tcPr>
          <w:p w14:paraId="3293792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5.31 (3.89%)</w:t>
            </w:r>
          </w:p>
        </w:tc>
        <w:tc>
          <w:tcPr>
            <w:tcW w:w="1793" w:type="dxa"/>
            <w:vAlign w:val="center"/>
          </w:tcPr>
          <w:p w14:paraId="5E9AC7A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6.94 (10.99%)</w:t>
            </w:r>
          </w:p>
        </w:tc>
      </w:tr>
      <w:tr w:rsidR="00D02187" w:rsidRPr="00A6195B" w14:paraId="5ECA995A" w14:textId="77777777" w:rsidTr="00864F4E">
        <w:tc>
          <w:tcPr>
            <w:tcW w:w="1567" w:type="dxa"/>
            <w:vAlign w:val="center"/>
          </w:tcPr>
          <w:p w14:paraId="12E61B6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Past history of severe depression in mothers (n and </w:t>
            </w:r>
            <w:proofErr w:type="gramStart"/>
            <w:r w:rsidRPr="00A6195B">
              <w:rPr>
                <w:rFonts w:cstheme="minorHAnsi"/>
                <w:sz w:val="22"/>
                <w:szCs w:val="22"/>
              </w:rPr>
              <w:t>%)</w:t>
            </w:r>
            <w:r w:rsidRPr="00A6195B">
              <w:rPr>
                <w:rFonts w:cstheme="minorHAnsi"/>
                <w:sz w:val="22"/>
                <w:szCs w:val="22"/>
                <w:vertAlign w:val="superscript"/>
              </w:rPr>
              <w:t>a</w:t>
            </w:r>
            <w:proofErr w:type="gramEnd"/>
          </w:p>
        </w:tc>
        <w:tc>
          <w:tcPr>
            <w:tcW w:w="1241" w:type="dxa"/>
            <w:vAlign w:val="center"/>
          </w:tcPr>
          <w:p w14:paraId="20B52232"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478.50 (7.47%)</w:t>
            </w:r>
          </w:p>
        </w:tc>
        <w:tc>
          <w:tcPr>
            <w:tcW w:w="1452" w:type="dxa"/>
            <w:vAlign w:val="center"/>
          </w:tcPr>
          <w:p w14:paraId="5FED965A"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72.53 (6.94%)</w:t>
            </w:r>
          </w:p>
        </w:tc>
        <w:tc>
          <w:tcPr>
            <w:tcW w:w="1463" w:type="dxa"/>
            <w:vAlign w:val="center"/>
          </w:tcPr>
          <w:p w14:paraId="38ADF1C2"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2.28 (10.65%)</w:t>
            </w:r>
          </w:p>
        </w:tc>
        <w:tc>
          <w:tcPr>
            <w:tcW w:w="1500" w:type="dxa"/>
            <w:vAlign w:val="center"/>
          </w:tcPr>
          <w:p w14:paraId="04206B02"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6.63 (9.30%)</w:t>
            </w:r>
          </w:p>
        </w:tc>
        <w:tc>
          <w:tcPr>
            <w:tcW w:w="1793" w:type="dxa"/>
            <w:vAlign w:val="center"/>
          </w:tcPr>
          <w:p w14:paraId="6AB5E2CC"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7.06 (11.03%)</w:t>
            </w:r>
          </w:p>
        </w:tc>
      </w:tr>
      <w:tr w:rsidR="00D02187" w:rsidRPr="00A6195B" w14:paraId="753F1A6C" w14:textId="77777777" w:rsidTr="00864F4E">
        <w:tc>
          <w:tcPr>
            <w:tcW w:w="1567" w:type="dxa"/>
            <w:vAlign w:val="center"/>
          </w:tcPr>
          <w:p w14:paraId="1D6A0B7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Past history of other psychiatric problems in mothers (n and </w:t>
            </w:r>
            <w:proofErr w:type="gramStart"/>
            <w:r w:rsidRPr="00A6195B">
              <w:rPr>
                <w:rFonts w:cstheme="minorHAnsi"/>
                <w:sz w:val="22"/>
                <w:szCs w:val="22"/>
              </w:rPr>
              <w:t>%)</w:t>
            </w:r>
            <w:r w:rsidRPr="00A6195B">
              <w:rPr>
                <w:rFonts w:cstheme="minorHAnsi"/>
                <w:sz w:val="22"/>
                <w:szCs w:val="22"/>
                <w:vertAlign w:val="superscript"/>
              </w:rPr>
              <w:t>a</w:t>
            </w:r>
            <w:proofErr w:type="gramEnd"/>
          </w:p>
        </w:tc>
        <w:tc>
          <w:tcPr>
            <w:tcW w:w="1241" w:type="dxa"/>
            <w:vAlign w:val="center"/>
          </w:tcPr>
          <w:p w14:paraId="0846415A"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34.06 (2.09%)</w:t>
            </w:r>
          </w:p>
        </w:tc>
        <w:tc>
          <w:tcPr>
            <w:tcW w:w="1452" w:type="dxa"/>
            <w:vAlign w:val="center"/>
          </w:tcPr>
          <w:p w14:paraId="0A45D5DE"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05.16 (1.96%)</w:t>
            </w:r>
          </w:p>
        </w:tc>
        <w:tc>
          <w:tcPr>
            <w:tcW w:w="1463" w:type="dxa"/>
            <w:vAlign w:val="center"/>
          </w:tcPr>
          <w:p w14:paraId="342A53A8"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13 (1.69%)</w:t>
            </w:r>
          </w:p>
        </w:tc>
        <w:tc>
          <w:tcPr>
            <w:tcW w:w="1500" w:type="dxa"/>
            <w:vAlign w:val="center"/>
          </w:tcPr>
          <w:p w14:paraId="56D81BBD"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5.28 (3.88%)</w:t>
            </w:r>
          </w:p>
        </w:tc>
        <w:tc>
          <w:tcPr>
            <w:tcW w:w="1793" w:type="dxa"/>
            <w:vAlign w:val="center"/>
          </w:tcPr>
          <w:p w14:paraId="3BACF4FB"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8.50 (2.53%)</w:t>
            </w:r>
          </w:p>
        </w:tc>
      </w:tr>
      <w:tr w:rsidR="00D02187" w:rsidRPr="00A6195B" w14:paraId="22C35D54" w14:textId="77777777" w:rsidTr="00864F4E">
        <w:tc>
          <w:tcPr>
            <w:tcW w:w="1567" w:type="dxa"/>
            <w:vAlign w:val="center"/>
          </w:tcPr>
          <w:p w14:paraId="10E587E4"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Paternal prenatal depression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f</w:t>
            </w:r>
            <w:proofErr w:type="spellEnd"/>
          </w:p>
        </w:tc>
        <w:tc>
          <w:tcPr>
            <w:tcW w:w="1241" w:type="dxa"/>
            <w:vAlign w:val="center"/>
          </w:tcPr>
          <w:p w14:paraId="509AE39C"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09.13 (3.27%)</w:t>
            </w:r>
          </w:p>
        </w:tc>
        <w:tc>
          <w:tcPr>
            <w:tcW w:w="1452" w:type="dxa"/>
            <w:vAlign w:val="center"/>
          </w:tcPr>
          <w:p w14:paraId="611AB0D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9.13 (.73%)</w:t>
            </w:r>
          </w:p>
        </w:tc>
        <w:tc>
          <w:tcPr>
            <w:tcW w:w="1463" w:type="dxa"/>
            <w:vAlign w:val="center"/>
          </w:tcPr>
          <w:p w14:paraId="57FEE16D"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2.00 (17.16%)</w:t>
            </w:r>
          </w:p>
        </w:tc>
        <w:tc>
          <w:tcPr>
            <w:tcW w:w="1500" w:type="dxa"/>
            <w:vAlign w:val="center"/>
          </w:tcPr>
          <w:p w14:paraId="681AEAB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5.00 (3.81%)</w:t>
            </w:r>
          </w:p>
        </w:tc>
        <w:tc>
          <w:tcPr>
            <w:tcW w:w="1793" w:type="dxa"/>
            <w:vAlign w:val="center"/>
          </w:tcPr>
          <w:p w14:paraId="6BAB395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03.00 (30.65%)</w:t>
            </w:r>
          </w:p>
        </w:tc>
      </w:tr>
      <w:tr w:rsidR="00D02187" w:rsidRPr="00A6195B" w14:paraId="29E068BD" w14:textId="77777777" w:rsidTr="00864F4E">
        <w:tc>
          <w:tcPr>
            <w:tcW w:w="1567" w:type="dxa"/>
            <w:vAlign w:val="center"/>
          </w:tcPr>
          <w:p w14:paraId="3BE0254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Paternal postnatal depression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g</w:t>
            </w:r>
            <w:proofErr w:type="spellEnd"/>
          </w:p>
        </w:tc>
        <w:tc>
          <w:tcPr>
            <w:tcW w:w="1241" w:type="dxa"/>
            <w:vAlign w:val="center"/>
          </w:tcPr>
          <w:p w14:paraId="2102CC64"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12.16 (3.31%)</w:t>
            </w:r>
          </w:p>
        </w:tc>
        <w:tc>
          <w:tcPr>
            <w:tcW w:w="1452" w:type="dxa"/>
            <w:vAlign w:val="center"/>
          </w:tcPr>
          <w:p w14:paraId="0367E9A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1.00 (.58%)</w:t>
            </w:r>
          </w:p>
        </w:tc>
        <w:tc>
          <w:tcPr>
            <w:tcW w:w="1463" w:type="dxa"/>
            <w:vAlign w:val="center"/>
          </w:tcPr>
          <w:p w14:paraId="447A7C09"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0.09 (3.33%)</w:t>
            </w:r>
          </w:p>
        </w:tc>
        <w:tc>
          <w:tcPr>
            <w:tcW w:w="1500" w:type="dxa"/>
            <w:vAlign w:val="center"/>
          </w:tcPr>
          <w:p w14:paraId="29F5481A"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69.00 (17.51%)</w:t>
            </w:r>
          </w:p>
        </w:tc>
        <w:tc>
          <w:tcPr>
            <w:tcW w:w="1793" w:type="dxa"/>
            <w:vAlign w:val="center"/>
          </w:tcPr>
          <w:p w14:paraId="41DBD753"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102.06 (30.38%)</w:t>
            </w:r>
          </w:p>
        </w:tc>
      </w:tr>
      <w:tr w:rsidR="00D02187" w:rsidRPr="00A6195B" w14:paraId="5E929E65" w14:textId="77777777" w:rsidTr="00864F4E">
        <w:tc>
          <w:tcPr>
            <w:tcW w:w="1567" w:type="dxa"/>
            <w:vAlign w:val="center"/>
          </w:tcPr>
          <w:p w14:paraId="211EEF7B"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Maternal prenatal depression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f</w:t>
            </w:r>
            <w:proofErr w:type="spellEnd"/>
          </w:p>
        </w:tc>
        <w:tc>
          <w:tcPr>
            <w:tcW w:w="1241" w:type="dxa"/>
            <w:vAlign w:val="center"/>
          </w:tcPr>
          <w:p w14:paraId="3AD60CD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693.97 (10.84%)</w:t>
            </w:r>
          </w:p>
        </w:tc>
        <w:tc>
          <w:tcPr>
            <w:tcW w:w="1452" w:type="dxa"/>
            <w:vAlign w:val="center"/>
          </w:tcPr>
          <w:p w14:paraId="40B74EB3"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12.59 (9.54%)</w:t>
            </w:r>
          </w:p>
        </w:tc>
        <w:tc>
          <w:tcPr>
            <w:tcW w:w="1463" w:type="dxa"/>
            <w:vAlign w:val="center"/>
          </w:tcPr>
          <w:p w14:paraId="53530484"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7.59 (19.01%)</w:t>
            </w:r>
          </w:p>
        </w:tc>
        <w:tc>
          <w:tcPr>
            <w:tcW w:w="1500" w:type="dxa"/>
            <w:vAlign w:val="center"/>
          </w:tcPr>
          <w:p w14:paraId="32E10D7A"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61.97 (15.73%)</w:t>
            </w:r>
          </w:p>
        </w:tc>
        <w:tc>
          <w:tcPr>
            <w:tcW w:w="1793" w:type="dxa"/>
            <w:vAlign w:val="center"/>
          </w:tcPr>
          <w:p w14:paraId="7ECECCC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61.81 (18.40%)</w:t>
            </w:r>
          </w:p>
        </w:tc>
      </w:tr>
      <w:tr w:rsidR="00D02187" w:rsidRPr="00A6195B" w14:paraId="2F05467D" w14:textId="77777777" w:rsidTr="00864F4E">
        <w:tc>
          <w:tcPr>
            <w:tcW w:w="1567" w:type="dxa"/>
            <w:vAlign w:val="center"/>
          </w:tcPr>
          <w:p w14:paraId="39D37A3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Maternal postnatal depression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g</w:t>
            </w:r>
            <w:proofErr w:type="spellEnd"/>
          </w:p>
        </w:tc>
        <w:tc>
          <w:tcPr>
            <w:tcW w:w="1241" w:type="dxa"/>
            <w:vAlign w:val="center"/>
          </w:tcPr>
          <w:p w14:paraId="01042437"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33.41 (8.33%)</w:t>
            </w:r>
          </w:p>
        </w:tc>
        <w:tc>
          <w:tcPr>
            <w:tcW w:w="1452" w:type="dxa"/>
            <w:vAlign w:val="center"/>
          </w:tcPr>
          <w:p w14:paraId="16EE071C"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87.72 (7.22%)</w:t>
            </w:r>
          </w:p>
        </w:tc>
        <w:tc>
          <w:tcPr>
            <w:tcW w:w="1463" w:type="dxa"/>
            <w:vAlign w:val="center"/>
          </w:tcPr>
          <w:p w14:paraId="4493685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7.00 (12.21%)</w:t>
            </w:r>
          </w:p>
        </w:tc>
        <w:tc>
          <w:tcPr>
            <w:tcW w:w="1500" w:type="dxa"/>
            <w:vAlign w:val="center"/>
          </w:tcPr>
          <w:p w14:paraId="66165BD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63.34 (16.08%)</w:t>
            </w:r>
          </w:p>
        </w:tc>
        <w:tc>
          <w:tcPr>
            <w:tcW w:w="1793" w:type="dxa"/>
            <w:vAlign w:val="center"/>
          </w:tcPr>
          <w:p w14:paraId="02CDDF89"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45.34 (13.50%)</w:t>
            </w:r>
          </w:p>
        </w:tc>
      </w:tr>
      <w:tr w:rsidR="00D02187" w:rsidRPr="00A6195B" w14:paraId="2AB3F222" w14:textId="77777777" w:rsidTr="00864F4E">
        <w:tc>
          <w:tcPr>
            <w:tcW w:w="1567" w:type="dxa"/>
            <w:vAlign w:val="center"/>
          </w:tcPr>
          <w:p w14:paraId="786DFA5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Maternal prenatal anxiety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h</w:t>
            </w:r>
            <w:proofErr w:type="spellEnd"/>
          </w:p>
        </w:tc>
        <w:tc>
          <w:tcPr>
            <w:tcW w:w="1241" w:type="dxa"/>
            <w:vAlign w:val="center"/>
          </w:tcPr>
          <w:p w14:paraId="2E29865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941.59 (14.70%)</w:t>
            </w:r>
          </w:p>
        </w:tc>
        <w:tc>
          <w:tcPr>
            <w:tcW w:w="1452" w:type="dxa"/>
            <w:vAlign w:val="center"/>
          </w:tcPr>
          <w:p w14:paraId="0A12999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708.97 (13.20%)</w:t>
            </w:r>
          </w:p>
        </w:tc>
        <w:tc>
          <w:tcPr>
            <w:tcW w:w="1463" w:type="dxa"/>
            <w:vAlign w:val="center"/>
          </w:tcPr>
          <w:p w14:paraId="069ABFE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73.53 (24.27%)</w:t>
            </w:r>
          </w:p>
        </w:tc>
        <w:tc>
          <w:tcPr>
            <w:tcW w:w="1500" w:type="dxa"/>
            <w:vAlign w:val="center"/>
          </w:tcPr>
          <w:p w14:paraId="79C09B1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75.34 (19.12%)</w:t>
            </w:r>
          </w:p>
        </w:tc>
        <w:tc>
          <w:tcPr>
            <w:tcW w:w="1793" w:type="dxa"/>
            <w:vAlign w:val="center"/>
          </w:tcPr>
          <w:p w14:paraId="6D09C413"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83.75 (24.93%)</w:t>
            </w:r>
          </w:p>
        </w:tc>
      </w:tr>
      <w:tr w:rsidR="00D02187" w:rsidRPr="00A6195B" w14:paraId="384A2975" w14:textId="77777777" w:rsidTr="00864F4E">
        <w:tc>
          <w:tcPr>
            <w:tcW w:w="1567" w:type="dxa"/>
            <w:vAlign w:val="center"/>
          </w:tcPr>
          <w:p w14:paraId="545CC51D"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lastRenderedPageBreak/>
              <w:t xml:space="preserve">Maternal postnatal anxiety (n and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i</w:t>
            </w:r>
            <w:proofErr w:type="spellEnd"/>
          </w:p>
        </w:tc>
        <w:tc>
          <w:tcPr>
            <w:tcW w:w="1241" w:type="dxa"/>
            <w:vAlign w:val="center"/>
          </w:tcPr>
          <w:p w14:paraId="0602BD4F"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900.16 (14.06%)</w:t>
            </w:r>
          </w:p>
        </w:tc>
        <w:tc>
          <w:tcPr>
            <w:tcW w:w="1452" w:type="dxa"/>
            <w:vAlign w:val="center"/>
          </w:tcPr>
          <w:p w14:paraId="3225360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658.88 (12.27%)</w:t>
            </w:r>
          </w:p>
        </w:tc>
        <w:tc>
          <w:tcPr>
            <w:tcW w:w="1463" w:type="dxa"/>
            <w:vAlign w:val="center"/>
          </w:tcPr>
          <w:p w14:paraId="5896521B"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67.00 (22.11%)</w:t>
            </w:r>
          </w:p>
        </w:tc>
        <w:tc>
          <w:tcPr>
            <w:tcW w:w="1500" w:type="dxa"/>
            <w:vAlign w:val="center"/>
          </w:tcPr>
          <w:p w14:paraId="19D8AC0E"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90.72 (23.03%)</w:t>
            </w:r>
          </w:p>
        </w:tc>
        <w:tc>
          <w:tcPr>
            <w:tcW w:w="1793" w:type="dxa"/>
            <w:vAlign w:val="center"/>
          </w:tcPr>
          <w:p w14:paraId="284D4B30"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83.56 (24.87%)</w:t>
            </w:r>
          </w:p>
        </w:tc>
      </w:tr>
      <w:tr w:rsidR="00D02187" w:rsidRPr="00A6195B" w14:paraId="39134E58" w14:textId="77777777" w:rsidTr="00864F4E">
        <w:tc>
          <w:tcPr>
            <w:tcW w:w="1567" w:type="dxa"/>
            <w:vAlign w:val="center"/>
          </w:tcPr>
          <w:p w14:paraId="1025501D"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High total problems in offspring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j</w:t>
            </w:r>
            <w:proofErr w:type="spellEnd"/>
          </w:p>
        </w:tc>
        <w:tc>
          <w:tcPr>
            <w:tcW w:w="1241" w:type="dxa"/>
            <w:vAlign w:val="center"/>
          </w:tcPr>
          <w:p w14:paraId="027F1D83"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63.00 (8.79%)</w:t>
            </w:r>
          </w:p>
        </w:tc>
        <w:tc>
          <w:tcPr>
            <w:tcW w:w="1452" w:type="dxa"/>
            <w:vAlign w:val="center"/>
          </w:tcPr>
          <w:p w14:paraId="619BEE2C"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436.00 (8.12%)</w:t>
            </w:r>
          </w:p>
        </w:tc>
        <w:tc>
          <w:tcPr>
            <w:tcW w:w="1463" w:type="dxa"/>
            <w:vAlign w:val="center"/>
          </w:tcPr>
          <w:p w14:paraId="360D080C"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42.00 (13.86%)</w:t>
            </w:r>
          </w:p>
        </w:tc>
        <w:tc>
          <w:tcPr>
            <w:tcW w:w="1500" w:type="dxa"/>
            <w:vAlign w:val="center"/>
          </w:tcPr>
          <w:p w14:paraId="2CFA7AB8"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42.00 (10.66%)</w:t>
            </w:r>
          </w:p>
        </w:tc>
        <w:tc>
          <w:tcPr>
            <w:tcW w:w="1793" w:type="dxa"/>
            <w:vAlign w:val="center"/>
          </w:tcPr>
          <w:p w14:paraId="2042ADD3"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43.00 (12.80%)</w:t>
            </w:r>
          </w:p>
        </w:tc>
      </w:tr>
      <w:tr w:rsidR="00D02187" w:rsidRPr="00A6195B" w14:paraId="1B195FF9" w14:textId="77777777" w:rsidTr="00864F4E">
        <w:tc>
          <w:tcPr>
            <w:tcW w:w="1567" w:type="dxa"/>
            <w:vAlign w:val="center"/>
          </w:tcPr>
          <w:p w14:paraId="34B165E1"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High behavioural problems in offspring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k</w:t>
            </w:r>
            <w:proofErr w:type="spellEnd"/>
          </w:p>
        </w:tc>
        <w:tc>
          <w:tcPr>
            <w:tcW w:w="1241" w:type="dxa"/>
            <w:vAlign w:val="center"/>
          </w:tcPr>
          <w:p w14:paraId="149E2F66"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728.00 (11.37%)</w:t>
            </w:r>
          </w:p>
        </w:tc>
        <w:tc>
          <w:tcPr>
            <w:tcW w:w="1452" w:type="dxa"/>
            <w:vAlign w:val="center"/>
          </w:tcPr>
          <w:p w14:paraId="138D1A8C"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83.00 (10.85%)</w:t>
            </w:r>
          </w:p>
        </w:tc>
        <w:tc>
          <w:tcPr>
            <w:tcW w:w="1463" w:type="dxa"/>
            <w:vAlign w:val="center"/>
          </w:tcPr>
          <w:p w14:paraId="27403312"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44.00 (14.52%)</w:t>
            </w:r>
          </w:p>
        </w:tc>
        <w:tc>
          <w:tcPr>
            <w:tcW w:w="1500" w:type="dxa"/>
            <w:vAlign w:val="center"/>
          </w:tcPr>
          <w:p w14:paraId="64F3F49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54.00 (13.71%)</w:t>
            </w:r>
          </w:p>
        </w:tc>
        <w:tc>
          <w:tcPr>
            <w:tcW w:w="1793" w:type="dxa"/>
            <w:vAlign w:val="center"/>
          </w:tcPr>
          <w:p w14:paraId="7DFAD70F"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47.00 (13.99%)</w:t>
            </w:r>
          </w:p>
        </w:tc>
      </w:tr>
      <w:tr w:rsidR="00D02187" w:rsidRPr="00A6195B" w14:paraId="40009BF4" w14:textId="77777777" w:rsidTr="00864F4E">
        <w:tc>
          <w:tcPr>
            <w:tcW w:w="1567" w:type="dxa"/>
            <w:vAlign w:val="center"/>
          </w:tcPr>
          <w:p w14:paraId="3783A14F"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 xml:space="preserve">High emotional problems in offspring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l</w:t>
            </w:r>
            <w:proofErr w:type="spellEnd"/>
          </w:p>
        </w:tc>
        <w:tc>
          <w:tcPr>
            <w:tcW w:w="1241" w:type="dxa"/>
            <w:vAlign w:val="center"/>
          </w:tcPr>
          <w:p w14:paraId="4FD022F9"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97.00 (6.20%)</w:t>
            </w:r>
          </w:p>
        </w:tc>
        <w:tc>
          <w:tcPr>
            <w:tcW w:w="1452" w:type="dxa"/>
            <w:vAlign w:val="center"/>
          </w:tcPr>
          <w:p w14:paraId="7EDA8B09"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06.00 (5.70%)</w:t>
            </w:r>
          </w:p>
        </w:tc>
        <w:tc>
          <w:tcPr>
            <w:tcW w:w="1463" w:type="dxa"/>
            <w:vAlign w:val="center"/>
          </w:tcPr>
          <w:p w14:paraId="2114DDA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38.00 (12.54%)</w:t>
            </w:r>
          </w:p>
        </w:tc>
        <w:tc>
          <w:tcPr>
            <w:tcW w:w="1500" w:type="dxa"/>
            <w:vAlign w:val="center"/>
          </w:tcPr>
          <w:p w14:paraId="3887C2B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6.00 (6.60%)</w:t>
            </w:r>
          </w:p>
        </w:tc>
        <w:tc>
          <w:tcPr>
            <w:tcW w:w="1793" w:type="dxa"/>
            <w:vAlign w:val="center"/>
          </w:tcPr>
          <w:p w14:paraId="4B456355" w14:textId="77777777" w:rsidR="00D02187" w:rsidRPr="00A6195B" w:rsidRDefault="00D02187" w:rsidP="00864F4E">
            <w:pPr>
              <w:spacing w:line="240" w:lineRule="auto"/>
              <w:ind w:firstLine="0"/>
              <w:jc w:val="center"/>
              <w:rPr>
                <w:rFonts w:cstheme="minorHAnsi"/>
                <w:sz w:val="22"/>
                <w:szCs w:val="22"/>
              </w:rPr>
            </w:pPr>
            <w:r w:rsidRPr="00A6195B">
              <w:rPr>
                <w:rFonts w:cstheme="minorHAnsi"/>
                <w:sz w:val="22"/>
                <w:szCs w:val="22"/>
              </w:rPr>
              <w:t>27.00 (8.04%)</w:t>
            </w:r>
          </w:p>
        </w:tc>
      </w:tr>
    </w:tbl>
    <w:p w14:paraId="5DF20EA2" w14:textId="77777777" w:rsidR="00B80D22" w:rsidRPr="00A6195B" w:rsidRDefault="00B80D22" w:rsidP="00B80D22">
      <w:pPr>
        <w:spacing w:before="240" w:line="240" w:lineRule="auto"/>
        <w:ind w:firstLine="0"/>
        <w:rPr>
          <w:rFonts w:cstheme="minorHAnsi"/>
          <w:sz w:val="22"/>
          <w:szCs w:val="22"/>
        </w:rPr>
      </w:pPr>
      <w:r w:rsidRPr="00A6195B">
        <w:rPr>
          <w:rFonts w:cstheme="minorHAnsi"/>
          <w:sz w:val="22"/>
          <w:szCs w:val="22"/>
          <w:vertAlign w:val="superscript"/>
        </w:rPr>
        <w:t>a</w:t>
      </w:r>
      <w:r w:rsidRPr="00A6195B">
        <w:rPr>
          <w:rFonts w:cstheme="minorHAnsi"/>
          <w:sz w:val="22"/>
          <w:szCs w:val="22"/>
        </w:rPr>
        <w:t xml:space="preserve"> </w:t>
      </w:r>
      <w:proofErr w:type="gramStart"/>
      <w:r w:rsidRPr="00A6195B">
        <w:rPr>
          <w:rFonts w:cstheme="minorHAnsi"/>
          <w:sz w:val="22"/>
          <w:szCs w:val="22"/>
        </w:rPr>
        <w:t>Significant</w:t>
      </w:r>
      <w:proofErr w:type="gramEnd"/>
      <w:r w:rsidRPr="00A6195B">
        <w:rPr>
          <w:rFonts w:cstheme="minorHAnsi"/>
          <w:sz w:val="22"/>
          <w:szCs w:val="22"/>
        </w:rPr>
        <w:t xml:space="preserve"> difference between the four groups (F value or Pearson’s Chi-squared test, p &lt; .05).</w:t>
      </w:r>
    </w:p>
    <w:p w14:paraId="2A283425" w14:textId="77777777" w:rsidR="00B80D22" w:rsidRPr="00A6195B" w:rsidRDefault="00B80D22" w:rsidP="00B80D22">
      <w:pPr>
        <w:spacing w:line="240" w:lineRule="auto"/>
        <w:ind w:firstLine="0"/>
        <w:rPr>
          <w:rFonts w:cstheme="minorHAnsi"/>
          <w:sz w:val="22"/>
          <w:szCs w:val="22"/>
        </w:rPr>
      </w:pPr>
      <w:r w:rsidRPr="00A6195B">
        <w:rPr>
          <w:rFonts w:cstheme="minorHAnsi"/>
          <w:sz w:val="22"/>
          <w:szCs w:val="22"/>
          <w:vertAlign w:val="superscript"/>
        </w:rPr>
        <w:t>b</w:t>
      </w:r>
      <w:r w:rsidRPr="00A6195B">
        <w:rPr>
          <w:rFonts w:cstheme="minorHAnsi"/>
          <w:sz w:val="22"/>
          <w:szCs w:val="22"/>
        </w:rPr>
        <w:t xml:space="preserve"> Continuous score in the Crown-Crisp Experiential Index at the 18-week gestation assessment.</w:t>
      </w:r>
    </w:p>
    <w:p w14:paraId="63653A5E" w14:textId="77777777" w:rsidR="00B80D22" w:rsidRPr="00A6195B" w:rsidRDefault="00B80D22" w:rsidP="00B80D22">
      <w:pPr>
        <w:spacing w:line="240" w:lineRule="auto"/>
        <w:ind w:firstLine="0"/>
        <w:rPr>
          <w:rFonts w:cstheme="minorHAnsi"/>
          <w:sz w:val="22"/>
          <w:szCs w:val="22"/>
        </w:rPr>
      </w:pPr>
      <w:r w:rsidRPr="00A6195B">
        <w:rPr>
          <w:rFonts w:cstheme="minorHAnsi"/>
          <w:sz w:val="22"/>
          <w:szCs w:val="22"/>
          <w:vertAlign w:val="superscript"/>
        </w:rPr>
        <w:t>c</w:t>
      </w:r>
      <w:r w:rsidRPr="00A6195B">
        <w:rPr>
          <w:rFonts w:cstheme="minorHAnsi"/>
          <w:sz w:val="22"/>
          <w:szCs w:val="22"/>
        </w:rPr>
        <w:t xml:space="preserve"> Continuous score in the Crown-Crisp Experiential Index at the 8-week postnatal assessment.</w:t>
      </w:r>
    </w:p>
    <w:p w14:paraId="3D7D1A90" w14:textId="77777777" w:rsidR="00B80D22" w:rsidRPr="00A6195B" w:rsidRDefault="00B80D22" w:rsidP="00B80D22">
      <w:pPr>
        <w:spacing w:line="240" w:lineRule="auto"/>
        <w:ind w:firstLine="0"/>
        <w:rPr>
          <w:rFonts w:cstheme="minorHAnsi"/>
          <w:sz w:val="22"/>
          <w:szCs w:val="22"/>
        </w:rPr>
      </w:pPr>
      <w:r w:rsidRPr="00A6195B">
        <w:rPr>
          <w:rFonts w:cstheme="minorHAnsi"/>
          <w:sz w:val="22"/>
          <w:szCs w:val="22"/>
          <w:vertAlign w:val="superscript"/>
        </w:rPr>
        <w:t xml:space="preserve">d </w:t>
      </w:r>
      <w:r w:rsidRPr="00A6195B">
        <w:rPr>
          <w:rFonts w:cstheme="minorHAnsi"/>
          <w:sz w:val="22"/>
          <w:szCs w:val="22"/>
        </w:rPr>
        <w:t>Education level was analysed in 5 categories of attainment, although only the percentage gaining a degree is presented here for ease of reading.</w:t>
      </w:r>
    </w:p>
    <w:p w14:paraId="0370EE2B" w14:textId="77777777" w:rsidR="00B80D22" w:rsidRPr="00A6195B" w:rsidRDefault="00B80D22" w:rsidP="00B80D22">
      <w:pPr>
        <w:spacing w:line="240" w:lineRule="auto"/>
        <w:ind w:firstLine="0"/>
        <w:rPr>
          <w:rFonts w:cstheme="minorHAnsi"/>
          <w:sz w:val="22"/>
          <w:szCs w:val="22"/>
        </w:rPr>
      </w:pPr>
      <w:r w:rsidRPr="00A6195B">
        <w:rPr>
          <w:rFonts w:cstheme="minorHAnsi"/>
          <w:sz w:val="22"/>
          <w:szCs w:val="22"/>
          <w:vertAlign w:val="superscript"/>
        </w:rPr>
        <w:t>e</w:t>
      </w:r>
      <w:r w:rsidRPr="00A6195B">
        <w:rPr>
          <w:rFonts w:cstheme="minorHAnsi"/>
          <w:sz w:val="22"/>
          <w:szCs w:val="22"/>
        </w:rPr>
        <w:t xml:space="preserve"> I=professional occupations; II= managerial and technical occupations.</w:t>
      </w:r>
    </w:p>
    <w:p w14:paraId="1E6D91A9" w14:textId="77777777" w:rsidR="00B80D22" w:rsidRPr="00A6195B" w:rsidRDefault="00B80D22" w:rsidP="00B80D22">
      <w:pPr>
        <w:spacing w:line="240" w:lineRule="auto"/>
        <w:ind w:firstLine="0"/>
        <w:rPr>
          <w:rFonts w:cstheme="minorHAnsi"/>
          <w:sz w:val="22"/>
          <w:szCs w:val="22"/>
        </w:rPr>
      </w:pPr>
      <w:r w:rsidRPr="00A6195B">
        <w:rPr>
          <w:rFonts w:cstheme="minorHAnsi"/>
          <w:sz w:val="22"/>
          <w:szCs w:val="22"/>
          <w:vertAlign w:val="superscript"/>
        </w:rPr>
        <w:t>f</w:t>
      </w:r>
      <w:r w:rsidRPr="00A6195B">
        <w:rPr>
          <w:rFonts w:cstheme="minorHAnsi"/>
          <w:sz w:val="22"/>
          <w:szCs w:val="22"/>
        </w:rPr>
        <w:t xml:space="preserve"> Score &gt; 12 in the Edinburgh Postnatal Depression Scale at the 18-week gestation assessment.</w:t>
      </w:r>
    </w:p>
    <w:p w14:paraId="6C79B00C" w14:textId="77777777" w:rsidR="00B80D22" w:rsidRPr="00A6195B" w:rsidRDefault="00B80D22" w:rsidP="00B80D22">
      <w:pPr>
        <w:spacing w:line="240" w:lineRule="auto"/>
        <w:ind w:firstLine="0"/>
        <w:rPr>
          <w:rFonts w:cstheme="minorHAnsi"/>
          <w:sz w:val="22"/>
          <w:szCs w:val="22"/>
        </w:rPr>
      </w:pPr>
      <w:r w:rsidRPr="00A6195B">
        <w:rPr>
          <w:rFonts w:cstheme="minorHAnsi"/>
          <w:sz w:val="22"/>
          <w:szCs w:val="22"/>
          <w:vertAlign w:val="superscript"/>
        </w:rPr>
        <w:t>g</w:t>
      </w:r>
      <w:r w:rsidRPr="00A6195B">
        <w:rPr>
          <w:rFonts w:cstheme="minorHAnsi"/>
          <w:sz w:val="22"/>
          <w:szCs w:val="22"/>
        </w:rPr>
        <w:t xml:space="preserve"> Score &gt; 12 in the Edinburgh Postnatal Depression Scale at the 8-week postnatal assessment.</w:t>
      </w:r>
    </w:p>
    <w:p w14:paraId="1363AA48" w14:textId="77777777" w:rsidR="00B80D22" w:rsidRPr="00A6195B" w:rsidRDefault="00B80D22" w:rsidP="00B80D22">
      <w:pPr>
        <w:spacing w:line="240" w:lineRule="auto"/>
        <w:ind w:firstLine="0"/>
        <w:rPr>
          <w:rFonts w:cstheme="minorHAnsi"/>
          <w:sz w:val="22"/>
          <w:szCs w:val="22"/>
        </w:rPr>
      </w:pPr>
      <w:r w:rsidRPr="00A6195B">
        <w:rPr>
          <w:rFonts w:cstheme="minorHAnsi"/>
          <w:sz w:val="22"/>
          <w:szCs w:val="22"/>
          <w:vertAlign w:val="superscript"/>
        </w:rPr>
        <w:t>h</w:t>
      </w:r>
      <w:r w:rsidRPr="00A6195B">
        <w:rPr>
          <w:rFonts w:cstheme="minorHAnsi"/>
          <w:sz w:val="22"/>
          <w:szCs w:val="22"/>
        </w:rPr>
        <w:t xml:space="preserve"> Score in the top 15% in the Crown-Crisp Experiential Index at the 18-week gestation assessment.</w:t>
      </w:r>
    </w:p>
    <w:p w14:paraId="7188519D" w14:textId="77777777" w:rsidR="00B80D22" w:rsidRPr="00A6195B" w:rsidRDefault="00B80D22" w:rsidP="00B80D22">
      <w:pPr>
        <w:spacing w:line="240" w:lineRule="auto"/>
        <w:ind w:firstLine="0"/>
        <w:rPr>
          <w:rFonts w:cstheme="minorHAnsi"/>
          <w:sz w:val="22"/>
          <w:szCs w:val="22"/>
        </w:rPr>
      </w:pPr>
      <w:proofErr w:type="spellStart"/>
      <w:r w:rsidRPr="00A6195B">
        <w:rPr>
          <w:rFonts w:cstheme="minorHAnsi"/>
          <w:sz w:val="22"/>
          <w:szCs w:val="22"/>
          <w:vertAlign w:val="superscript"/>
        </w:rPr>
        <w:t>i</w:t>
      </w:r>
      <w:proofErr w:type="spellEnd"/>
      <w:r w:rsidRPr="00A6195B">
        <w:rPr>
          <w:rFonts w:cstheme="minorHAnsi"/>
          <w:sz w:val="22"/>
          <w:szCs w:val="22"/>
        </w:rPr>
        <w:t xml:space="preserve"> Score in the top 15% in the Crown-Crisp Experiential Index at the 8-week postnatal assessment.</w:t>
      </w:r>
    </w:p>
    <w:p w14:paraId="15AFDC7D" w14:textId="77777777" w:rsidR="00B80D22" w:rsidRPr="00A6195B" w:rsidRDefault="00B80D22" w:rsidP="00B80D22">
      <w:pPr>
        <w:spacing w:line="240" w:lineRule="auto"/>
        <w:ind w:firstLine="0"/>
        <w:rPr>
          <w:rFonts w:cstheme="minorHAnsi"/>
          <w:sz w:val="22"/>
          <w:szCs w:val="22"/>
        </w:rPr>
      </w:pPr>
      <w:r w:rsidRPr="00A6195B">
        <w:rPr>
          <w:rFonts w:cstheme="minorHAnsi"/>
          <w:sz w:val="22"/>
          <w:szCs w:val="22"/>
          <w:vertAlign w:val="superscript"/>
        </w:rPr>
        <w:t>j</w:t>
      </w:r>
      <w:r w:rsidRPr="00A6195B">
        <w:rPr>
          <w:rFonts w:cstheme="minorHAnsi"/>
          <w:sz w:val="22"/>
          <w:szCs w:val="22"/>
        </w:rPr>
        <w:t xml:space="preserve"> Score in the top 10% in the total problems scale of the Revised Rutter Parent Scale for Preschool Children at 3 years, 6 months.</w:t>
      </w:r>
    </w:p>
    <w:p w14:paraId="16AA62FB" w14:textId="77777777" w:rsidR="00B80D22" w:rsidRPr="00A6195B" w:rsidRDefault="00B80D22" w:rsidP="00B80D22">
      <w:pPr>
        <w:spacing w:line="240" w:lineRule="auto"/>
        <w:ind w:firstLine="0"/>
        <w:rPr>
          <w:rFonts w:cstheme="minorHAnsi"/>
          <w:sz w:val="22"/>
          <w:szCs w:val="22"/>
        </w:rPr>
      </w:pPr>
      <w:r w:rsidRPr="00A6195B">
        <w:rPr>
          <w:rFonts w:cstheme="minorHAnsi"/>
          <w:sz w:val="22"/>
          <w:szCs w:val="22"/>
          <w:vertAlign w:val="superscript"/>
        </w:rPr>
        <w:t>k</w:t>
      </w:r>
      <w:r w:rsidRPr="00A6195B">
        <w:rPr>
          <w:rFonts w:cstheme="minorHAnsi"/>
          <w:sz w:val="22"/>
          <w:szCs w:val="22"/>
        </w:rPr>
        <w:t xml:space="preserve"> Score in the top 10% in either the conduct or hyperactivity (or both) scales of the Revised Rutter Parent Scale for Preschool Children at 3 years, 6 months.</w:t>
      </w:r>
    </w:p>
    <w:p w14:paraId="22E12C40" w14:textId="109A4695" w:rsidR="004B004E" w:rsidRDefault="00B80D22" w:rsidP="00B80D22">
      <w:pPr>
        <w:spacing w:line="240" w:lineRule="auto"/>
        <w:ind w:firstLine="0"/>
        <w:rPr>
          <w:rFonts w:cstheme="minorHAnsi"/>
          <w:sz w:val="22"/>
          <w:szCs w:val="22"/>
        </w:rPr>
      </w:pPr>
      <w:r w:rsidRPr="00A6195B">
        <w:rPr>
          <w:rFonts w:cstheme="minorHAnsi"/>
          <w:sz w:val="22"/>
          <w:szCs w:val="22"/>
          <w:vertAlign w:val="superscript"/>
        </w:rPr>
        <w:t>l</w:t>
      </w:r>
      <w:r w:rsidRPr="00A6195B">
        <w:rPr>
          <w:rFonts w:cstheme="minorHAnsi"/>
          <w:sz w:val="22"/>
          <w:szCs w:val="22"/>
        </w:rPr>
        <w:t xml:space="preserve"> Score in the top 10% in the emotional problems scale of the Revised Rutter Parent Scale for Preschool Children at 3 years, 6 months.</w:t>
      </w:r>
    </w:p>
    <w:p w14:paraId="31619102" w14:textId="77777777" w:rsidR="00A6195B" w:rsidRPr="00A6195B" w:rsidRDefault="00A6195B" w:rsidP="00B80D22">
      <w:pPr>
        <w:spacing w:line="240" w:lineRule="auto"/>
        <w:ind w:firstLine="0"/>
        <w:rPr>
          <w:rFonts w:cstheme="minorHAnsi"/>
          <w:sz w:val="22"/>
          <w:szCs w:val="22"/>
        </w:rPr>
      </w:pPr>
    </w:p>
    <w:p w14:paraId="762BE915" w14:textId="7DFB2631" w:rsidR="00ED1BDF" w:rsidRPr="00603799" w:rsidRDefault="00CD0C98" w:rsidP="0002383D">
      <w:pPr>
        <w:pStyle w:val="ListParagraph"/>
        <w:numPr>
          <w:ilvl w:val="0"/>
          <w:numId w:val="15"/>
        </w:numPr>
        <w:ind w:left="426" w:hanging="426"/>
      </w:pPr>
      <w:r w:rsidRPr="00603799">
        <w:t xml:space="preserve">The results of the unadjusted and adjusted models are presented in Table </w:t>
      </w:r>
      <w:r w:rsidR="00B529FB" w:rsidRPr="00603799">
        <w:t>2</w:t>
      </w:r>
      <w:r w:rsidRPr="00603799">
        <w:t xml:space="preserve">. </w:t>
      </w:r>
      <w:r w:rsidR="000C7142" w:rsidRPr="00603799">
        <w:t>For the total problems scale of the RRPSPC, c</w:t>
      </w:r>
      <w:r w:rsidR="0046408E" w:rsidRPr="00603799">
        <w:t>hildren of</w:t>
      </w:r>
      <w:r w:rsidR="00AA24E5" w:rsidRPr="00603799">
        <w:t xml:space="preserve"> anxious</w:t>
      </w:r>
      <w:r w:rsidR="0046408E" w:rsidRPr="00603799">
        <w:t xml:space="preserve"> fathers </w:t>
      </w:r>
      <w:r w:rsidR="00DB575B" w:rsidRPr="00603799">
        <w:t xml:space="preserve">had higher rates than children </w:t>
      </w:r>
      <w:r w:rsidR="00E06287" w:rsidRPr="00603799">
        <w:t>whose fathers had not been anxious</w:t>
      </w:r>
      <w:r w:rsidR="0045059F" w:rsidRPr="00603799">
        <w:t xml:space="preserve"> perinatally</w:t>
      </w:r>
      <w:r w:rsidR="00E06287" w:rsidRPr="00603799">
        <w:t xml:space="preserve">; specifically, </w:t>
      </w:r>
      <w:r w:rsidR="0046408E" w:rsidRPr="00603799">
        <w:t>the non-anxious group</w:t>
      </w:r>
      <w:r w:rsidR="3C86CD50" w:rsidRPr="00603799">
        <w:t xml:space="preserve"> differed </w:t>
      </w:r>
      <w:r w:rsidR="005F6FB6" w:rsidRPr="00603799">
        <w:t xml:space="preserve">significantly </w:t>
      </w:r>
      <w:r w:rsidR="3C86CD50" w:rsidRPr="00603799">
        <w:t>from the</w:t>
      </w:r>
      <w:r w:rsidR="0046408E" w:rsidRPr="00603799">
        <w:t xml:space="preserve"> prenatal-only group (</w:t>
      </w:r>
      <w:proofErr w:type="spellStart"/>
      <w:r w:rsidR="0046408E" w:rsidRPr="00603799">
        <w:t>unadjOR</w:t>
      </w:r>
      <w:proofErr w:type="spellEnd"/>
      <w:r w:rsidR="0046408E" w:rsidRPr="00603799">
        <w:t>=1</w:t>
      </w:r>
      <w:r w:rsidR="00EB7C68" w:rsidRPr="00603799">
        <w:rPr>
          <w:rFonts w:cs="Calibri"/>
        </w:rPr>
        <w:t>.</w:t>
      </w:r>
      <w:r w:rsidR="0046408E" w:rsidRPr="00603799">
        <w:t>82, 95%CI [1</w:t>
      </w:r>
      <w:r w:rsidR="00EB7C68" w:rsidRPr="00603799">
        <w:rPr>
          <w:rFonts w:cs="Calibri"/>
        </w:rPr>
        <w:t>.</w:t>
      </w:r>
      <w:r w:rsidR="0046408E" w:rsidRPr="00603799">
        <w:t>28, 2</w:t>
      </w:r>
      <w:r w:rsidR="00EB7C68" w:rsidRPr="00603799">
        <w:rPr>
          <w:rFonts w:cs="Calibri"/>
        </w:rPr>
        <w:t>.</w:t>
      </w:r>
      <w:r w:rsidR="0046408E" w:rsidRPr="00603799">
        <w:t>53]</w:t>
      </w:r>
      <w:r w:rsidR="00A217EE" w:rsidRPr="00603799">
        <w:t>,</w:t>
      </w:r>
      <w:r w:rsidR="0046408E" w:rsidRPr="00603799">
        <w:t xml:space="preserve"> p=</w:t>
      </w:r>
      <w:r w:rsidR="00EB7C68" w:rsidRPr="00603799">
        <w:rPr>
          <w:rFonts w:cs="Calibri"/>
        </w:rPr>
        <w:t>.</w:t>
      </w:r>
      <w:r w:rsidR="0046408E" w:rsidRPr="00603799">
        <w:t xml:space="preserve">001) and </w:t>
      </w:r>
      <w:r w:rsidR="00E22AB1" w:rsidRPr="00603799">
        <w:t>anxious-at-both-times</w:t>
      </w:r>
      <w:r w:rsidR="0046408E" w:rsidRPr="00603799">
        <w:t xml:space="preserve"> group (</w:t>
      </w:r>
      <w:proofErr w:type="spellStart"/>
      <w:r w:rsidR="0046408E" w:rsidRPr="00603799">
        <w:t>unadjOR</w:t>
      </w:r>
      <w:proofErr w:type="spellEnd"/>
      <w:r w:rsidR="0046408E" w:rsidRPr="00603799">
        <w:t>=1</w:t>
      </w:r>
      <w:r w:rsidR="00EB7C68" w:rsidRPr="00603799">
        <w:rPr>
          <w:rFonts w:cs="Calibri"/>
        </w:rPr>
        <w:t>.</w:t>
      </w:r>
      <w:r w:rsidR="003A530E" w:rsidRPr="00603799">
        <w:t>66</w:t>
      </w:r>
      <w:r w:rsidR="0046408E" w:rsidRPr="00603799">
        <w:t>, 95%CI [1</w:t>
      </w:r>
      <w:r w:rsidR="00EB7C68" w:rsidRPr="00603799">
        <w:rPr>
          <w:rFonts w:cs="Calibri"/>
        </w:rPr>
        <w:t>.</w:t>
      </w:r>
      <w:r w:rsidR="003A530E" w:rsidRPr="00603799">
        <w:t>17</w:t>
      </w:r>
      <w:r w:rsidR="0046408E" w:rsidRPr="00603799">
        <w:t>, 2</w:t>
      </w:r>
      <w:r w:rsidR="00EB7C68" w:rsidRPr="00603799">
        <w:rPr>
          <w:rFonts w:cs="Calibri"/>
        </w:rPr>
        <w:t>.</w:t>
      </w:r>
      <w:r w:rsidR="003A530E" w:rsidRPr="00603799">
        <w:t>30</w:t>
      </w:r>
      <w:r w:rsidR="0046408E" w:rsidRPr="00603799">
        <w:t>], p=</w:t>
      </w:r>
      <w:r w:rsidR="00EB7C68" w:rsidRPr="00603799">
        <w:rPr>
          <w:rFonts w:cs="Calibri"/>
        </w:rPr>
        <w:t>.</w:t>
      </w:r>
      <w:r w:rsidR="0046408E" w:rsidRPr="00603799">
        <w:t>00</w:t>
      </w:r>
      <w:r w:rsidR="003A530E" w:rsidRPr="00603799">
        <w:t>3</w:t>
      </w:r>
      <w:r w:rsidR="0046408E" w:rsidRPr="00603799">
        <w:t xml:space="preserve">). </w:t>
      </w:r>
      <w:r w:rsidR="003A530E" w:rsidRPr="00603799">
        <w:t>N</w:t>
      </w:r>
      <w:r w:rsidR="0046408E" w:rsidRPr="00603799">
        <w:t>o</w:t>
      </w:r>
      <w:r w:rsidR="003A530E" w:rsidRPr="00603799">
        <w:t xml:space="preserve"> significant</w:t>
      </w:r>
      <w:r w:rsidR="0046408E" w:rsidRPr="00603799">
        <w:t xml:space="preserve"> differences </w:t>
      </w:r>
      <w:r w:rsidR="003A530E" w:rsidRPr="00603799">
        <w:t>emerged between</w:t>
      </w:r>
      <w:r w:rsidR="0046408E" w:rsidRPr="00603799">
        <w:t xml:space="preserve"> the </w:t>
      </w:r>
      <w:r w:rsidR="003A530E" w:rsidRPr="00603799">
        <w:t>non-anxious and postnatal</w:t>
      </w:r>
      <w:r w:rsidR="00E1751D" w:rsidRPr="00603799">
        <w:t>-</w:t>
      </w:r>
      <w:r w:rsidR="003A530E" w:rsidRPr="00603799">
        <w:t xml:space="preserve">only groups, nor when </w:t>
      </w:r>
      <w:r w:rsidR="005C44B7" w:rsidRPr="00603799">
        <w:t>the anxiety</w:t>
      </w:r>
      <w:r w:rsidR="0046408E" w:rsidRPr="00603799">
        <w:t xml:space="preserve"> groups were directly compared.</w:t>
      </w:r>
      <w:r w:rsidR="00FA2445" w:rsidRPr="00603799">
        <w:t xml:space="preserve"> </w:t>
      </w:r>
      <w:r w:rsidR="00A332F6" w:rsidRPr="00603799">
        <w:t xml:space="preserve">The </w:t>
      </w:r>
      <w:r w:rsidR="6A01877F" w:rsidRPr="00603799">
        <w:t>prenatal</w:t>
      </w:r>
      <w:r w:rsidR="00EF12BB" w:rsidRPr="00603799">
        <w:t>-</w:t>
      </w:r>
      <w:r w:rsidR="6A01877F" w:rsidRPr="00603799">
        <w:t xml:space="preserve">only </w:t>
      </w:r>
      <w:r w:rsidR="00A332F6" w:rsidRPr="00603799">
        <w:lastRenderedPageBreak/>
        <w:t xml:space="preserve">group was </w:t>
      </w:r>
      <w:r w:rsidR="003164D7" w:rsidRPr="00603799">
        <w:t xml:space="preserve">significantly </w:t>
      </w:r>
      <w:r w:rsidR="00A332F6" w:rsidRPr="00603799">
        <w:t xml:space="preserve">more likely to </w:t>
      </w:r>
      <w:r w:rsidR="00441AA0" w:rsidRPr="00603799">
        <w:t xml:space="preserve">have </w:t>
      </w:r>
      <w:r w:rsidR="00A332F6" w:rsidRPr="00603799">
        <w:t>emotional</w:t>
      </w:r>
      <w:r w:rsidR="00441AA0" w:rsidRPr="00603799">
        <w:t xml:space="preserve"> problems</w:t>
      </w:r>
      <w:r w:rsidR="00A332F6" w:rsidRPr="00603799">
        <w:t xml:space="preserve"> </w:t>
      </w:r>
      <w:r w:rsidR="00441AA0" w:rsidRPr="00603799">
        <w:t xml:space="preserve">than the non-anxious group </w:t>
      </w:r>
      <w:r w:rsidR="00A8390C" w:rsidRPr="00603799">
        <w:t>(</w:t>
      </w:r>
      <w:proofErr w:type="spellStart"/>
      <w:r w:rsidR="00A8390C" w:rsidRPr="00603799">
        <w:t>unadjOR</w:t>
      </w:r>
      <w:proofErr w:type="spellEnd"/>
      <w:r w:rsidR="00A8390C" w:rsidRPr="00603799">
        <w:t>=2</w:t>
      </w:r>
      <w:r w:rsidR="00EB7C68" w:rsidRPr="00603799">
        <w:rPr>
          <w:rFonts w:cs="Calibri"/>
        </w:rPr>
        <w:t>.</w:t>
      </w:r>
      <w:r w:rsidR="00A8390C" w:rsidRPr="00603799">
        <w:t>37, 95%CI [1</w:t>
      </w:r>
      <w:r w:rsidR="00EB7C68" w:rsidRPr="00603799">
        <w:rPr>
          <w:rFonts w:cs="Calibri"/>
        </w:rPr>
        <w:t>.</w:t>
      </w:r>
      <w:r w:rsidR="00A8390C" w:rsidRPr="00603799">
        <w:t>63, 3</w:t>
      </w:r>
      <w:r w:rsidR="00EB7C68" w:rsidRPr="00603799">
        <w:rPr>
          <w:rFonts w:cs="Calibri"/>
        </w:rPr>
        <w:t>.</w:t>
      </w:r>
      <w:r w:rsidR="00A8390C" w:rsidRPr="00603799">
        <w:t>40], p&lt;</w:t>
      </w:r>
      <w:r w:rsidR="00EB7C68" w:rsidRPr="00603799">
        <w:rPr>
          <w:rFonts w:cs="Calibri"/>
        </w:rPr>
        <w:t>.</w:t>
      </w:r>
      <w:r w:rsidR="00A8390C" w:rsidRPr="00603799">
        <w:t>001)</w:t>
      </w:r>
      <w:r w:rsidR="00F26323" w:rsidRPr="00603799">
        <w:t xml:space="preserve">, </w:t>
      </w:r>
      <w:r w:rsidR="003164D7" w:rsidRPr="00603799">
        <w:t>but not</w:t>
      </w:r>
      <w:r w:rsidR="00441AA0" w:rsidRPr="00603799">
        <w:t xml:space="preserve"> behavioural problems (</w:t>
      </w:r>
      <w:proofErr w:type="spellStart"/>
      <w:r w:rsidR="00441AA0" w:rsidRPr="00603799">
        <w:t>unadjOR</w:t>
      </w:r>
      <w:proofErr w:type="spellEnd"/>
      <w:r w:rsidR="00441AA0" w:rsidRPr="00603799">
        <w:t>=1</w:t>
      </w:r>
      <w:r w:rsidR="00EB7C68" w:rsidRPr="00603799">
        <w:rPr>
          <w:rFonts w:cs="Calibri"/>
        </w:rPr>
        <w:t>.</w:t>
      </w:r>
      <w:r w:rsidR="00441AA0" w:rsidRPr="00603799">
        <w:t>40, 95%CI [</w:t>
      </w:r>
      <w:r w:rsidR="00D934DE" w:rsidRPr="00603799">
        <w:t>0</w:t>
      </w:r>
      <w:r w:rsidR="00EB7C68" w:rsidRPr="00603799">
        <w:rPr>
          <w:rFonts w:cs="Calibri"/>
        </w:rPr>
        <w:t>.</w:t>
      </w:r>
      <w:r w:rsidR="00441AA0" w:rsidRPr="00603799">
        <w:t>99, 2</w:t>
      </w:r>
      <w:r w:rsidR="00EB7C68" w:rsidRPr="00603799">
        <w:rPr>
          <w:rFonts w:cs="Calibri"/>
        </w:rPr>
        <w:t>.</w:t>
      </w:r>
      <w:r w:rsidR="00441AA0" w:rsidRPr="00603799">
        <w:t>30], p=</w:t>
      </w:r>
      <w:r w:rsidR="00EB7C68" w:rsidRPr="00603799">
        <w:rPr>
          <w:rFonts w:cs="Calibri"/>
        </w:rPr>
        <w:t>.</w:t>
      </w:r>
      <w:r w:rsidR="00441AA0" w:rsidRPr="00603799">
        <w:t>049)</w:t>
      </w:r>
      <w:r w:rsidR="00A332F6" w:rsidRPr="00603799">
        <w:t xml:space="preserve">. </w:t>
      </w:r>
      <w:r w:rsidR="00A8390C" w:rsidRPr="00603799">
        <w:t xml:space="preserve">For emotional </w:t>
      </w:r>
      <w:r w:rsidR="00EF12BB" w:rsidRPr="00603799">
        <w:t>problems</w:t>
      </w:r>
      <w:r w:rsidR="00A8390C" w:rsidRPr="00603799">
        <w:t xml:space="preserve">, </w:t>
      </w:r>
      <w:r w:rsidR="00687848" w:rsidRPr="00603799">
        <w:t>the prenatal-only</w:t>
      </w:r>
      <w:r w:rsidR="008C6C14" w:rsidRPr="00603799">
        <w:t xml:space="preserve"> </w:t>
      </w:r>
      <w:r w:rsidR="00687848" w:rsidRPr="00603799">
        <w:t>and postnatal-only groups</w:t>
      </w:r>
      <w:r w:rsidR="34C65D2A" w:rsidRPr="00603799">
        <w:t xml:space="preserve"> differed</w:t>
      </w:r>
      <w:r w:rsidR="00687848" w:rsidRPr="00603799">
        <w:t xml:space="preserve"> significant</w:t>
      </w:r>
      <w:r w:rsidR="60BBB151" w:rsidRPr="00603799">
        <w:t>ly</w:t>
      </w:r>
      <w:r w:rsidR="00F26565" w:rsidRPr="00603799">
        <w:t xml:space="preserve"> from each other</w:t>
      </w:r>
      <w:r w:rsidR="00687848" w:rsidRPr="00603799">
        <w:t xml:space="preserve">, with children with fathers anxious only postnatally </w:t>
      </w:r>
      <w:r w:rsidR="003164D7" w:rsidRPr="00603799">
        <w:t xml:space="preserve">half as </w:t>
      </w:r>
      <w:r w:rsidR="00687848" w:rsidRPr="00603799">
        <w:t xml:space="preserve">likely to have emotional difficulties at </w:t>
      </w:r>
      <w:r w:rsidR="00537862" w:rsidRPr="00603799">
        <w:t>3 years, 6 months</w:t>
      </w:r>
      <w:r w:rsidR="0054752B" w:rsidRPr="00603799">
        <w:t xml:space="preserve"> </w:t>
      </w:r>
      <w:r w:rsidR="00687848" w:rsidRPr="00603799">
        <w:t>(</w:t>
      </w:r>
      <w:proofErr w:type="spellStart"/>
      <w:r w:rsidR="00687848" w:rsidRPr="00603799">
        <w:t>unadjOR</w:t>
      </w:r>
      <w:proofErr w:type="spellEnd"/>
      <w:r w:rsidR="00687848" w:rsidRPr="00603799">
        <w:t>=0</w:t>
      </w:r>
      <w:r w:rsidR="00EB7C68" w:rsidRPr="00603799">
        <w:rPr>
          <w:rFonts w:cs="Calibri"/>
        </w:rPr>
        <w:t>.</w:t>
      </w:r>
      <w:r w:rsidR="00687848" w:rsidRPr="00603799">
        <w:t>49, 95%CI [</w:t>
      </w:r>
      <w:r w:rsidR="00D02580" w:rsidRPr="00603799">
        <w:t>0</w:t>
      </w:r>
      <w:r w:rsidR="00EB7C68" w:rsidRPr="00603799">
        <w:rPr>
          <w:rFonts w:cs="Calibri"/>
        </w:rPr>
        <w:t>.</w:t>
      </w:r>
      <w:r w:rsidR="00687848" w:rsidRPr="00603799">
        <w:t>29,</w:t>
      </w:r>
      <w:r w:rsidR="00D02580" w:rsidRPr="00603799">
        <w:t xml:space="preserve"> 0</w:t>
      </w:r>
      <w:r w:rsidR="00EB7C68" w:rsidRPr="00603799">
        <w:rPr>
          <w:rFonts w:cs="Calibri"/>
        </w:rPr>
        <w:t>.</w:t>
      </w:r>
      <w:r w:rsidR="00687848" w:rsidRPr="00603799">
        <w:t>83], p=</w:t>
      </w:r>
      <w:r w:rsidR="00EB7C68" w:rsidRPr="00603799">
        <w:rPr>
          <w:rFonts w:cs="Calibri"/>
        </w:rPr>
        <w:t>.</w:t>
      </w:r>
      <w:r w:rsidR="00687848" w:rsidRPr="00603799">
        <w:t>008).</w:t>
      </w:r>
    </w:p>
    <w:p w14:paraId="4B2ED318" w14:textId="139CC030" w:rsidR="00ED1BDF" w:rsidRPr="00603799" w:rsidRDefault="00687848" w:rsidP="0002383D">
      <w:pPr>
        <w:pStyle w:val="ListParagraph"/>
        <w:numPr>
          <w:ilvl w:val="0"/>
          <w:numId w:val="15"/>
        </w:numPr>
        <w:ind w:left="426" w:hanging="426"/>
      </w:pPr>
      <w:r w:rsidRPr="00603799">
        <w:t>W</w:t>
      </w:r>
      <w:r w:rsidR="00D03505" w:rsidRPr="00603799">
        <w:t>h</w:t>
      </w:r>
      <w:r w:rsidRPr="00603799">
        <w:t>e</w:t>
      </w:r>
      <w:r w:rsidR="00D03505" w:rsidRPr="00603799">
        <w:t>n</w:t>
      </w:r>
      <w:r w:rsidR="00E30D09" w:rsidRPr="00603799">
        <w:t xml:space="preserve"> </w:t>
      </w:r>
      <w:r w:rsidR="00D03505" w:rsidRPr="00603799">
        <w:t>we controlled for the effects of sociodemographic variables (adjusted Model 1), child temperament (adjusted Model 2), maternal mental health (adjusted Model 3), and maternal and paternal mental health (adjusted Model 4), we found consistent, but attenuated, patterns of associations (see Table 2).</w:t>
      </w:r>
    </w:p>
    <w:p w14:paraId="6D22FB5E" w14:textId="1C8A9121" w:rsidR="007E420E" w:rsidRPr="00603799" w:rsidRDefault="00307227" w:rsidP="0002383D">
      <w:pPr>
        <w:pStyle w:val="ListParagraph"/>
        <w:numPr>
          <w:ilvl w:val="0"/>
          <w:numId w:val="15"/>
        </w:numPr>
        <w:ind w:left="426" w:hanging="426"/>
      </w:pPr>
      <w:r w:rsidRPr="00603799">
        <w:t xml:space="preserve">When we examined outcomes for male and female offspring separately, </w:t>
      </w:r>
      <w:r w:rsidR="003D1731" w:rsidRPr="00603799">
        <w:t xml:space="preserve">we found </w:t>
      </w:r>
      <w:r w:rsidRPr="00603799">
        <w:t xml:space="preserve">similar patterns of difference for the effects of paternal </w:t>
      </w:r>
      <w:r w:rsidR="00672240" w:rsidRPr="00603799">
        <w:t>anxiety</w:t>
      </w:r>
      <w:r w:rsidRPr="00603799">
        <w:t xml:space="preserve"> </w:t>
      </w:r>
      <w:r w:rsidR="009B4BA8" w:rsidRPr="00603799">
        <w:t xml:space="preserve">as to </w:t>
      </w:r>
      <w:r w:rsidR="709C7D8D" w:rsidRPr="00603799">
        <w:t>those we</w:t>
      </w:r>
      <w:r w:rsidR="009B4BA8" w:rsidRPr="00603799">
        <w:t xml:space="preserve"> found for the </w:t>
      </w:r>
      <w:r w:rsidR="00B13DA7" w:rsidRPr="00603799">
        <w:t>entire</w:t>
      </w:r>
      <w:r w:rsidR="009B4BA8" w:rsidRPr="00603799">
        <w:t xml:space="preserve"> sample </w:t>
      </w:r>
      <w:r w:rsidR="00D86AE2" w:rsidRPr="00603799">
        <w:t>(see</w:t>
      </w:r>
      <w:r w:rsidR="00C23004" w:rsidRPr="00603799">
        <w:t xml:space="preserve"> </w:t>
      </w:r>
      <w:r w:rsidR="00D86AE2" w:rsidRPr="00603799">
        <w:t>Table</w:t>
      </w:r>
      <w:r w:rsidR="003C3BFE" w:rsidRPr="00603799">
        <w:t>s</w:t>
      </w:r>
      <w:r w:rsidR="00D86AE2" w:rsidRPr="00603799">
        <w:t xml:space="preserve"> </w:t>
      </w:r>
      <w:r w:rsidR="003C3BFE" w:rsidRPr="00603799">
        <w:t>S2 and S3</w:t>
      </w:r>
      <w:r w:rsidR="005E558B" w:rsidRPr="00603799">
        <w:t>, available online</w:t>
      </w:r>
      <w:r w:rsidR="00D86AE2" w:rsidRPr="00603799">
        <w:t xml:space="preserve">). </w:t>
      </w:r>
      <w:r w:rsidR="004408A8" w:rsidRPr="00603799">
        <w:t>Specifically, w</w:t>
      </w:r>
      <w:r w:rsidR="007E420E" w:rsidRPr="00603799">
        <w:t xml:space="preserve">hen examining female offspring only, the prenatal-only and </w:t>
      </w:r>
      <w:r w:rsidR="00E22AB1" w:rsidRPr="00603799">
        <w:t>anxious-at-both-times</w:t>
      </w:r>
      <w:r w:rsidR="007E420E" w:rsidRPr="00603799">
        <w:t xml:space="preserve"> groups had higher rates of high total problems scores than the non-anxious group, </w:t>
      </w:r>
      <w:proofErr w:type="gramStart"/>
      <w:r w:rsidR="007E420E" w:rsidRPr="00603799">
        <w:t>similar to</w:t>
      </w:r>
      <w:proofErr w:type="gramEnd"/>
      <w:r w:rsidR="007E420E" w:rsidRPr="00603799">
        <w:t xml:space="preserve"> the findings in the entire sample.</w:t>
      </w:r>
      <w:r w:rsidR="00C10E88" w:rsidRPr="00603799">
        <w:t xml:space="preserve"> </w:t>
      </w:r>
      <w:r w:rsidR="007E420E" w:rsidRPr="00603799">
        <w:t>Moreover, the prenatal</w:t>
      </w:r>
      <w:r w:rsidR="004408A8" w:rsidRPr="00603799">
        <w:t>-</w:t>
      </w:r>
      <w:r w:rsidR="007E420E" w:rsidRPr="00603799">
        <w:t xml:space="preserve">only group was significantly more likely to show emotional problems than all the other groups. Associations remained significant </w:t>
      </w:r>
      <w:r w:rsidR="0039564C" w:rsidRPr="00603799">
        <w:t>in some of the adjusted models</w:t>
      </w:r>
      <w:r w:rsidR="007E420E" w:rsidRPr="00603799">
        <w:t xml:space="preserve">. For male offspring, we found significantly increased rates of total problems in all three anxious groups, compared to the non-anxious group. Unlike in the analyses for the entire sample, compared to the non-anxious group, the postnatal-only group had higher rates of behavioural problems. In contrast, the prenatal-only and </w:t>
      </w:r>
      <w:r w:rsidR="00E22AB1" w:rsidRPr="00603799">
        <w:t xml:space="preserve">anxious-at-both-times </w:t>
      </w:r>
      <w:r w:rsidR="007E420E" w:rsidRPr="00603799">
        <w:t>groups had higher scores on the emotional problems scale (</w:t>
      </w:r>
      <w:proofErr w:type="gramStart"/>
      <w:r w:rsidR="007E420E" w:rsidRPr="00603799">
        <w:t>similar to</w:t>
      </w:r>
      <w:proofErr w:type="gramEnd"/>
      <w:r w:rsidR="007E420E" w:rsidRPr="00603799">
        <w:t xml:space="preserve"> the findings in the entire sample), suggesting that the direct exposure hypothesis may be relevant for behavioural problems in boys, but not for total </w:t>
      </w:r>
      <w:r w:rsidR="007E420E" w:rsidRPr="00603799">
        <w:lastRenderedPageBreak/>
        <w:t xml:space="preserve">and emotional problems. No significant differences emerged when the anxious groups were directly compared. For total problems, the associations remained significant in adjusted Model 1 and 2 when comparing the non-anxious group with the prenatal-only and postnatal-only groups, and in Model 1 when comparing the non-anxious group with the </w:t>
      </w:r>
      <w:r w:rsidR="00E22AB1" w:rsidRPr="00603799">
        <w:t>anxious-at-both-times</w:t>
      </w:r>
      <w:r w:rsidR="007E420E" w:rsidRPr="00603799">
        <w:t xml:space="preserve"> group. No significant associations emerged in the adjusted models looking at behavioural outcomes, while for emotional problems the difference remained significant between the non-anxious and prenatal-only groups in Models 1, 2 and 3, and between the non-anxious and </w:t>
      </w:r>
      <w:r w:rsidR="00E22AB1" w:rsidRPr="00603799">
        <w:t xml:space="preserve">anxious-at-both-times </w:t>
      </w:r>
      <w:r w:rsidR="007E420E" w:rsidRPr="00603799">
        <w:t>groups in Model 1.</w:t>
      </w:r>
    </w:p>
    <w:p w14:paraId="22E014BA" w14:textId="03E5C387" w:rsidR="00865F64" w:rsidRPr="00603799" w:rsidRDefault="008D4831" w:rsidP="0002383D">
      <w:pPr>
        <w:pStyle w:val="ListParagraph"/>
        <w:numPr>
          <w:ilvl w:val="0"/>
          <w:numId w:val="15"/>
        </w:numPr>
        <w:ind w:left="426" w:hanging="426"/>
      </w:pPr>
      <w:r w:rsidRPr="00603799">
        <w:t xml:space="preserve">When we repeated the analyses only in those families where the biological father was still living with the family at the 3-year assessment, the patterns of significance remained consistent, with some small differences in the </w:t>
      </w:r>
      <w:r w:rsidR="00FB155B" w:rsidRPr="00603799">
        <w:t xml:space="preserve">size and significance of the </w:t>
      </w:r>
      <w:r w:rsidRPr="00603799">
        <w:t>effects (see</w:t>
      </w:r>
      <w:r w:rsidR="00094805" w:rsidRPr="00603799">
        <w:t xml:space="preserve"> T</w:t>
      </w:r>
      <w:r w:rsidRPr="00603799">
        <w:t xml:space="preserve">able </w:t>
      </w:r>
      <w:r w:rsidR="00094805" w:rsidRPr="00603799">
        <w:t>S4</w:t>
      </w:r>
      <w:r w:rsidR="00511501" w:rsidRPr="00603799">
        <w:t>, available online</w:t>
      </w:r>
      <w:r w:rsidRPr="00603799">
        <w:t>).</w:t>
      </w:r>
    </w:p>
    <w:p w14:paraId="7EFE1C48" w14:textId="77777777" w:rsidR="009B6FD9" w:rsidRDefault="009B6FD9" w:rsidP="00211A8C">
      <w:pPr>
        <w:pStyle w:val="Heading2"/>
        <w:sectPr w:rsidR="009B6FD9" w:rsidSect="002C2FB0">
          <w:headerReference w:type="even" r:id="rId15"/>
          <w:headerReference w:type="default" r:id="rId16"/>
          <w:footerReference w:type="even" r:id="rId17"/>
          <w:pgSz w:w="11906" w:h="16838"/>
          <w:pgMar w:top="1440" w:right="1440" w:bottom="1440" w:left="1440" w:header="708" w:footer="708" w:gutter="0"/>
          <w:cols w:space="708"/>
          <w:docGrid w:linePitch="360"/>
        </w:sectPr>
      </w:pPr>
    </w:p>
    <w:p w14:paraId="7FFFB5C8" w14:textId="77777777" w:rsidR="00335FF1" w:rsidRPr="00A6195B" w:rsidRDefault="00335FF1" w:rsidP="00335FF1">
      <w:pPr>
        <w:spacing w:after="240" w:line="240" w:lineRule="auto"/>
        <w:ind w:firstLine="0"/>
        <w:rPr>
          <w:rFonts w:cstheme="minorHAnsi"/>
          <w:sz w:val="22"/>
          <w:szCs w:val="22"/>
        </w:rPr>
      </w:pPr>
      <w:r w:rsidRPr="00A6195B">
        <w:rPr>
          <w:rFonts w:cstheme="minorHAnsi"/>
          <w:b/>
          <w:bCs/>
          <w:sz w:val="22"/>
          <w:szCs w:val="22"/>
        </w:rPr>
        <w:lastRenderedPageBreak/>
        <w:t>Table 2</w:t>
      </w:r>
      <w:r w:rsidRPr="00A6195B">
        <w:rPr>
          <w:rFonts w:cstheme="minorHAnsi"/>
          <w:sz w:val="22"/>
          <w:szCs w:val="22"/>
        </w:rPr>
        <w:t xml:space="preserve"> Paternal anxiety and child high (top 10%) emotional and behavioural problems at 3 years, 6 months, unadjusted and adjusted models, with odds ratios and 95% confidence intervals.</w:t>
      </w:r>
    </w:p>
    <w:tbl>
      <w:tblPr>
        <w:tblStyle w:val="TableGrid"/>
        <w:tblW w:w="0" w:type="auto"/>
        <w:tblLook w:val="04A0" w:firstRow="1" w:lastRow="0" w:firstColumn="1" w:lastColumn="0" w:noHBand="0" w:noVBand="1"/>
      </w:tblPr>
      <w:tblGrid>
        <w:gridCol w:w="2715"/>
        <w:gridCol w:w="1421"/>
        <w:gridCol w:w="1121"/>
        <w:gridCol w:w="1205"/>
        <w:gridCol w:w="1752"/>
        <w:gridCol w:w="1209"/>
        <w:gridCol w:w="1752"/>
        <w:gridCol w:w="1752"/>
      </w:tblGrid>
      <w:tr w:rsidR="00335FF1" w:rsidRPr="00A6195B" w14:paraId="0B55D746" w14:textId="77777777" w:rsidTr="00864F4E">
        <w:tc>
          <w:tcPr>
            <w:tcW w:w="2715" w:type="dxa"/>
            <w:vAlign w:val="center"/>
          </w:tcPr>
          <w:p w14:paraId="0FEDA542"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Subscale of RRPSPC</w:t>
            </w:r>
          </w:p>
        </w:tc>
        <w:tc>
          <w:tcPr>
            <w:tcW w:w="1421" w:type="dxa"/>
            <w:vAlign w:val="center"/>
          </w:tcPr>
          <w:p w14:paraId="2AE98229"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Regression model</w:t>
            </w:r>
          </w:p>
        </w:tc>
        <w:tc>
          <w:tcPr>
            <w:tcW w:w="1121" w:type="dxa"/>
            <w:vAlign w:val="center"/>
          </w:tcPr>
          <w:p w14:paraId="5B3326AD"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Non-anxious vs prenatal only</w:t>
            </w:r>
          </w:p>
        </w:tc>
        <w:tc>
          <w:tcPr>
            <w:tcW w:w="1205" w:type="dxa"/>
            <w:vAlign w:val="center"/>
          </w:tcPr>
          <w:p w14:paraId="545F9523"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Non-anxious vs postnatal only</w:t>
            </w:r>
          </w:p>
        </w:tc>
        <w:tc>
          <w:tcPr>
            <w:tcW w:w="1752" w:type="dxa"/>
            <w:vAlign w:val="center"/>
          </w:tcPr>
          <w:p w14:paraId="71E934D5"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Non-anxious vs anxious-at-both times</w:t>
            </w:r>
          </w:p>
        </w:tc>
        <w:tc>
          <w:tcPr>
            <w:tcW w:w="1209" w:type="dxa"/>
            <w:vAlign w:val="center"/>
          </w:tcPr>
          <w:p w14:paraId="1A9CB668"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Prenatal only vs postnatal only</w:t>
            </w:r>
          </w:p>
        </w:tc>
        <w:tc>
          <w:tcPr>
            <w:tcW w:w="1752" w:type="dxa"/>
            <w:vAlign w:val="center"/>
          </w:tcPr>
          <w:p w14:paraId="090E8455"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Prenatal only vs anxious-at-both-times</w:t>
            </w:r>
          </w:p>
        </w:tc>
        <w:tc>
          <w:tcPr>
            <w:tcW w:w="1752" w:type="dxa"/>
            <w:vAlign w:val="center"/>
          </w:tcPr>
          <w:p w14:paraId="0CF76E79"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Postnatal only vs anxious-at-both-times</w:t>
            </w:r>
          </w:p>
        </w:tc>
      </w:tr>
      <w:tr w:rsidR="00335FF1" w:rsidRPr="00A6195B" w14:paraId="365D07D0" w14:textId="77777777" w:rsidTr="00864F4E">
        <w:tc>
          <w:tcPr>
            <w:tcW w:w="2715" w:type="dxa"/>
            <w:vAlign w:val="center"/>
          </w:tcPr>
          <w:p w14:paraId="77305E8F"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Total problems (behavioural/emotional)</w:t>
            </w:r>
          </w:p>
        </w:tc>
        <w:tc>
          <w:tcPr>
            <w:tcW w:w="1421" w:type="dxa"/>
          </w:tcPr>
          <w:p w14:paraId="15A894C1"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Unadjusted model</w:t>
            </w:r>
          </w:p>
        </w:tc>
        <w:tc>
          <w:tcPr>
            <w:tcW w:w="1121" w:type="dxa"/>
            <w:vAlign w:val="center"/>
          </w:tcPr>
          <w:p w14:paraId="7F5F6CE0"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1.82 [1.28, 2.53], p=.001</w:t>
            </w:r>
          </w:p>
        </w:tc>
        <w:tc>
          <w:tcPr>
            <w:tcW w:w="1205" w:type="dxa"/>
            <w:vAlign w:val="center"/>
          </w:tcPr>
          <w:p w14:paraId="0AE0D97F"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35 [.95, 1.87], p=.078</w:t>
            </w:r>
          </w:p>
        </w:tc>
        <w:tc>
          <w:tcPr>
            <w:tcW w:w="1752" w:type="dxa"/>
            <w:vAlign w:val="center"/>
          </w:tcPr>
          <w:p w14:paraId="6F048406"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1.66 [1.17, 2.30], p=.003</w:t>
            </w:r>
          </w:p>
        </w:tc>
        <w:tc>
          <w:tcPr>
            <w:tcW w:w="1209" w:type="dxa"/>
            <w:vAlign w:val="center"/>
          </w:tcPr>
          <w:p w14:paraId="1B49BE70"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74 [.47, 1.17], p=.199</w:t>
            </w:r>
          </w:p>
        </w:tc>
        <w:tc>
          <w:tcPr>
            <w:tcW w:w="1752" w:type="dxa"/>
            <w:vAlign w:val="center"/>
          </w:tcPr>
          <w:p w14:paraId="771B83A9"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1 [.58, 1.44], p=693</w:t>
            </w:r>
          </w:p>
        </w:tc>
        <w:tc>
          <w:tcPr>
            <w:tcW w:w="1752" w:type="dxa"/>
            <w:vAlign w:val="center"/>
          </w:tcPr>
          <w:p w14:paraId="7596D457"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23 [.78, 1.94], p=.370</w:t>
            </w:r>
          </w:p>
        </w:tc>
      </w:tr>
      <w:tr w:rsidR="00335FF1" w:rsidRPr="00A6195B" w14:paraId="6ADF4AB7" w14:textId="77777777" w:rsidTr="00864F4E">
        <w:tc>
          <w:tcPr>
            <w:tcW w:w="2715" w:type="dxa"/>
            <w:vAlign w:val="center"/>
          </w:tcPr>
          <w:p w14:paraId="2A019A4B" w14:textId="77777777" w:rsidR="00335FF1" w:rsidRPr="00A6195B" w:rsidRDefault="00335FF1" w:rsidP="00864F4E">
            <w:pPr>
              <w:spacing w:line="240" w:lineRule="auto"/>
              <w:ind w:firstLine="0"/>
              <w:jc w:val="center"/>
              <w:rPr>
                <w:rFonts w:cstheme="minorHAnsi"/>
                <w:sz w:val="22"/>
                <w:szCs w:val="22"/>
              </w:rPr>
            </w:pPr>
          </w:p>
        </w:tc>
        <w:tc>
          <w:tcPr>
            <w:tcW w:w="1421" w:type="dxa"/>
          </w:tcPr>
          <w:p w14:paraId="1A890005"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1</w:t>
            </w:r>
          </w:p>
        </w:tc>
        <w:tc>
          <w:tcPr>
            <w:tcW w:w="1121" w:type="dxa"/>
            <w:vAlign w:val="center"/>
          </w:tcPr>
          <w:p w14:paraId="14D29251"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1.82 [1.29, 2.56], p=.001</w:t>
            </w:r>
          </w:p>
        </w:tc>
        <w:tc>
          <w:tcPr>
            <w:tcW w:w="1205" w:type="dxa"/>
            <w:vAlign w:val="center"/>
          </w:tcPr>
          <w:p w14:paraId="6D43E060"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34 [.96, 1.88], p=.085</w:t>
            </w:r>
          </w:p>
        </w:tc>
        <w:tc>
          <w:tcPr>
            <w:tcW w:w="1752" w:type="dxa"/>
            <w:vAlign w:val="center"/>
          </w:tcPr>
          <w:p w14:paraId="6003B07E"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1.69 [1.21, 2.36], p=.002</w:t>
            </w:r>
          </w:p>
        </w:tc>
        <w:tc>
          <w:tcPr>
            <w:tcW w:w="1209" w:type="dxa"/>
            <w:vAlign w:val="center"/>
          </w:tcPr>
          <w:p w14:paraId="0896C817"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74 [.47, 1.17], p=.195</w:t>
            </w:r>
          </w:p>
        </w:tc>
        <w:tc>
          <w:tcPr>
            <w:tcW w:w="1752" w:type="dxa"/>
            <w:vAlign w:val="center"/>
          </w:tcPr>
          <w:p w14:paraId="1B86C691"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3 [.59, 1.47], p=.756</w:t>
            </w:r>
          </w:p>
        </w:tc>
        <w:tc>
          <w:tcPr>
            <w:tcW w:w="1752" w:type="dxa"/>
            <w:vAlign w:val="center"/>
          </w:tcPr>
          <w:p w14:paraId="1C7C6299"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26 [.80, 1.98], p=.321</w:t>
            </w:r>
          </w:p>
        </w:tc>
      </w:tr>
      <w:tr w:rsidR="00335FF1" w:rsidRPr="00A6195B" w14:paraId="36623519" w14:textId="77777777" w:rsidTr="00864F4E">
        <w:tc>
          <w:tcPr>
            <w:tcW w:w="2715" w:type="dxa"/>
            <w:vAlign w:val="center"/>
          </w:tcPr>
          <w:p w14:paraId="13424518" w14:textId="77777777" w:rsidR="00335FF1" w:rsidRPr="00A6195B" w:rsidRDefault="00335FF1" w:rsidP="00864F4E">
            <w:pPr>
              <w:spacing w:line="240" w:lineRule="auto"/>
              <w:ind w:firstLine="0"/>
              <w:jc w:val="center"/>
              <w:rPr>
                <w:rFonts w:cstheme="minorHAnsi"/>
                <w:sz w:val="22"/>
                <w:szCs w:val="22"/>
              </w:rPr>
            </w:pPr>
          </w:p>
        </w:tc>
        <w:tc>
          <w:tcPr>
            <w:tcW w:w="1421" w:type="dxa"/>
          </w:tcPr>
          <w:p w14:paraId="706171DF"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2</w:t>
            </w:r>
          </w:p>
        </w:tc>
        <w:tc>
          <w:tcPr>
            <w:tcW w:w="1121" w:type="dxa"/>
            <w:vAlign w:val="center"/>
          </w:tcPr>
          <w:p w14:paraId="655A7524"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1.66 [1.15, 2.38], p=.006</w:t>
            </w:r>
          </w:p>
        </w:tc>
        <w:tc>
          <w:tcPr>
            <w:tcW w:w="1205" w:type="dxa"/>
            <w:vAlign w:val="center"/>
          </w:tcPr>
          <w:p w14:paraId="5A4CCD1A"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29 [.91, 1.84], p=.155</w:t>
            </w:r>
          </w:p>
        </w:tc>
        <w:tc>
          <w:tcPr>
            <w:tcW w:w="1752" w:type="dxa"/>
            <w:vAlign w:val="center"/>
          </w:tcPr>
          <w:p w14:paraId="4F655548"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29 [.90, 1.84], p=.161</w:t>
            </w:r>
          </w:p>
        </w:tc>
        <w:tc>
          <w:tcPr>
            <w:tcW w:w="1209" w:type="dxa"/>
            <w:vAlign w:val="center"/>
          </w:tcPr>
          <w:p w14:paraId="7D858824"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78 [.48, 1.26], p=.311</w:t>
            </w:r>
          </w:p>
        </w:tc>
        <w:tc>
          <w:tcPr>
            <w:tcW w:w="1752" w:type="dxa"/>
            <w:vAlign w:val="center"/>
          </w:tcPr>
          <w:p w14:paraId="06C4B6E1"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78 [.48, 1.27], p=.313</w:t>
            </w:r>
          </w:p>
        </w:tc>
        <w:tc>
          <w:tcPr>
            <w:tcW w:w="1752" w:type="dxa"/>
            <w:vAlign w:val="center"/>
          </w:tcPr>
          <w:p w14:paraId="43A89B7F"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00 [.62, 1.61], p=.999</w:t>
            </w:r>
          </w:p>
        </w:tc>
      </w:tr>
      <w:tr w:rsidR="00335FF1" w:rsidRPr="00A6195B" w14:paraId="5CD58B0B" w14:textId="77777777" w:rsidTr="00864F4E">
        <w:tc>
          <w:tcPr>
            <w:tcW w:w="2715" w:type="dxa"/>
            <w:vAlign w:val="center"/>
          </w:tcPr>
          <w:p w14:paraId="709BD160" w14:textId="77777777" w:rsidR="00335FF1" w:rsidRPr="00A6195B" w:rsidRDefault="00335FF1" w:rsidP="00864F4E">
            <w:pPr>
              <w:spacing w:line="240" w:lineRule="auto"/>
              <w:ind w:firstLine="0"/>
              <w:jc w:val="center"/>
              <w:rPr>
                <w:rFonts w:cstheme="minorHAnsi"/>
                <w:sz w:val="22"/>
                <w:szCs w:val="22"/>
              </w:rPr>
            </w:pPr>
          </w:p>
        </w:tc>
        <w:tc>
          <w:tcPr>
            <w:tcW w:w="1421" w:type="dxa"/>
          </w:tcPr>
          <w:p w14:paraId="24BC5327"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3</w:t>
            </w:r>
          </w:p>
        </w:tc>
        <w:tc>
          <w:tcPr>
            <w:tcW w:w="1121" w:type="dxa"/>
            <w:vAlign w:val="center"/>
          </w:tcPr>
          <w:p w14:paraId="67CEBBA2"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1.52 [1.07, 2.16], p=.018</w:t>
            </w:r>
          </w:p>
        </w:tc>
        <w:tc>
          <w:tcPr>
            <w:tcW w:w="1205" w:type="dxa"/>
            <w:vAlign w:val="center"/>
          </w:tcPr>
          <w:p w14:paraId="01012619"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13 [.80, 1.60], p=.481</w:t>
            </w:r>
          </w:p>
        </w:tc>
        <w:tc>
          <w:tcPr>
            <w:tcW w:w="1752" w:type="dxa"/>
            <w:vAlign w:val="center"/>
          </w:tcPr>
          <w:p w14:paraId="241F444E"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34 [.95, 1.89], p=.099</w:t>
            </w:r>
          </w:p>
        </w:tc>
        <w:tc>
          <w:tcPr>
            <w:tcW w:w="1209" w:type="dxa"/>
            <w:vAlign w:val="center"/>
          </w:tcPr>
          <w:p w14:paraId="5E8C3928"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74 [.46, 1.19], p=.213</w:t>
            </w:r>
          </w:p>
        </w:tc>
        <w:tc>
          <w:tcPr>
            <w:tcW w:w="1752" w:type="dxa"/>
            <w:vAlign w:val="center"/>
          </w:tcPr>
          <w:p w14:paraId="44798A30"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88 [.55, 1.40], p=.585</w:t>
            </w:r>
          </w:p>
        </w:tc>
        <w:tc>
          <w:tcPr>
            <w:tcW w:w="1752" w:type="dxa"/>
            <w:vAlign w:val="center"/>
          </w:tcPr>
          <w:p w14:paraId="05B71CB9"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18 [.74, 1.88], p=.480</w:t>
            </w:r>
          </w:p>
        </w:tc>
      </w:tr>
      <w:tr w:rsidR="00335FF1" w:rsidRPr="00A6195B" w14:paraId="60936B99" w14:textId="77777777" w:rsidTr="00864F4E">
        <w:tc>
          <w:tcPr>
            <w:tcW w:w="2715" w:type="dxa"/>
            <w:vAlign w:val="center"/>
          </w:tcPr>
          <w:p w14:paraId="07441ACA" w14:textId="77777777" w:rsidR="00335FF1" w:rsidRPr="00A6195B" w:rsidRDefault="00335FF1" w:rsidP="00864F4E">
            <w:pPr>
              <w:spacing w:line="240" w:lineRule="auto"/>
              <w:ind w:firstLine="0"/>
              <w:jc w:val="center"/>
              <w:rPr>
                <w:rFonts w:cstheme="minorHAnsi"/>
                <w:sz w:val="22"/>
                <w:szCs w:val="22"/>
              </w:rPr>
            </w:pPr>
          </w:p>
        </w:tc>
        <w:tc>
          <w:tcPr>
            <w:tcW w:w="1421" w:type="dxa"/>
          </w:tcPr>
          <w:p w14:paraId="5AC4592D"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4</w:t>
            </w:r>
          </w:p>
        </w:tc>
        <w:tc>
          <w:tcPr>
            <w:tcW w:w="1121" w:type="dxa"/>
            <w:vAlign w:val="center"/>
          </w:tcPr>
          <w:p w14:paraId="399DEA1E"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36 [.94, 1.97], p=.097</w:t>
            </w:r>
          </w:p>
        </w:tc>
        <w:tc>
          <w:tcPr>
            <w:tcW w:w="1205" w:type="dxa"/>
            <w:vAlign w:val="center"/>
          </w:tcPr>
          <w:p w14:paraId="7A2B4169"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04 [.72, 1.49], p=.845</w:t>
            </w:r>
          </w:p>
        </w:tc>
        <w:tc>
          <w:tcPr>
            <w:tcW w:w="1752" w:type="dxa"/>
            <w:vAlign w:val="center"/>
          </w:tcPr>
          <w:p w14:paraId="6879420B"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03 [.67, 1.57], p=.901</w:t>
            </w:r>
          </w:p>
        </w:tc>
        <w:tc>
          <w:tcPr>
            <w:tcW w:w="1209" w:type="dxa"/>
            <w:vAlign w:val="center"/>
          </w:tcPr>
          <w:p w14:paraId="0EE7853A"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76 [.47, 1.24], p=.272</w:t>
            </w:r>
          </w:p>
        </w:tc>
        <w:tc>
          <w:tcPr>
            <w:tcW w:w="1752" w:type="dxa"/>
            <w:vAlign w:val="center"/>
          </w:tcPr>
          <w:p w14:paraId="62EEC4C1"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75 [.45, 1.25], p=.271</w:t>
            </w:r>
          </w:p>
        </w:tc>
        <w:tc>
          <w:tcPr>
            <w:tcW w:w="1752" w:type="dxa"/>
            <w:vAlign w:val="center"/>
          </w:tcPr>
          <w:p w14:paraId="7CFF1346"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9 [.60, 1.63], p=.970</w:t>
            </w:r>
          </w:p>
        </w:tc>
      </w:tr>
      <w:tr w:rsidR="00335FF1" w:rsidRPr="00A6195B" w14:paraId="3F28CFDD" w14:textId="77777777" w:rsidTr="00864F4E">
        <w:tc>
          <w:tcPr>
            <w:tcW w:w="2715" w:type="dxa"/>
            <w:vAlign w:val="center"/>
          </w:tcPr>
          <w:p w14:paraId="1293C080"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Behavioural problems*</w:t>
            </w:r>
          </w:p>
        </w:tc>
        <w:tc>
          <w:tcPr>
            <w:tcW w:w="1421" w:type="dxa"/>
          </w:tcPr>
          <w:p w14:paraId="494CA1E7"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Unadjusted model</w:t>
            </w:r>
          </w:p>
        </w:tc>
        <w:tc>
          <w:tcPr>
            <w:tcW w:w="1121" w:type="dxa"/>
            <w:vAlign w:val="center"/>
          </w:tcPr>
          <w:p w14:paraId="1BEBE5A0"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40 [.99, 1.92], p=.049</w:t>
            </w:r>
          </w:p>
        </w:tc>
        <w:tc>
          <w:tcPr>
            <w:tcW w:w="1205" w:type="dxa"/>
            <w:vAlign w:val="center"/>
          </w:tcPr>
          <w:p w14:paraId="43D4E246"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30 [.96, 1.75], p=.082</w:t>
            </w:r>
          </w:p>
        </w:tc>
        <w:tc>
          <w:tcPr>
            <w:tcW w:w="1752" w:type="dxa"/>
            <w:vAlign w:val="center"/>
          </w:tcPr>
          <w:p w14:paraId="58F96547"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34 [.96, 1.82], p=.076</w:t>
            </w:r>
          </w:p>
        </w:tc>
        <w:tc>
          <w:tcPr>
            <w:tcW w:w="1209" w:type="dxa"/>
            <w:vAlign w:val="center"/>
          </w:tcPr>
          <w:p w14:paraId="72AF4A6D"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3 [.61, 1.44], p=.759</w:t>
            </w:r>
          </w:p>
        </w:tc>
        <w:tc>
          <w:tcPr>
            <w:tcW w:w="1752" w:type="dxa"/>
            <w:vAlign w:val="center"/>
          </w:tcPr>
          <w:p w14:paraId="49C73E8B"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6 [.61, 1.50], p=.847</w:t>
            </w:r>
          </w:p>
        </w:tc>
        <w:tc>
          <w:tcPr>
            <w:tcW w:w="1752" w:type="dxa"/>
            <w:vAlign w:val="center"/>
          </w:tcPr>
          <w:p w14:paraId="7BB73994"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02 [.67, 1.56], p=.912</w:t>
            </w:r>
          </w:p>
        </w:tc>
      </w:tr>
      <w:tr w:rsidR="00335FF1" w:rsidRPr="00A6195B" w14:paraId="1599B4B0" w14:textId="77777777" w:rsidTr="00864F4E">
        <w:tc>
          <w:tcPr>
            <w:tcW w:w="2715" w:type="dxa"/>
            <w:vAlign w:val="center"/>
          </w:tcPr>
          <w:p w14:paraId="1BBB16BF" w14:textId="77777777" w:rsidR="00335FF1" w:rsidRPr="00A6195B" w:rsidRDefault="00335FF1" w:rsidP="00864F4E">
            <w:pPr>
              <w:spacing w:line="240" w:lineRule="auto"/>
              <w:ind w:firstLine="0"/>
              <w:jc w:val="center"/>
              <w:rPr>
                <w:rFonts w:cstheme="minorHAnsi"/>
                <w:sz w:val="22"/>
                <w:szCs w:val="22"/>
              </w:rPr>
            </w:pPr>
          </w:p>
        </w:tc>
        <w:tc>
          <w:tcPr>
            <w:tcW w:w="1421" w:type="dxa"/>
          </w:tcPr>
          <w:p w14:paraId="73645F78"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1</w:t>
            </w:r>
          </w:p>
        </w:tc>
        <w:tc>
          <w:tcPr>
            <w:tcW w:w="1121" w:type="dxa"/>
            <w:vAlign w:val="center"/>
          </w:tcPr>
          <w:p w14:paraId="6CAF86BC"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38 [.99, 1.93], p=.055</w:t>
            </w:r>
          </w:p>
        </w:tc>
        <w:tc>
          <w:tcPr>
            <w:tcW w:w="1205" w:type="dxa"/>
            <w:vAlign w:val="center"/>
          </w:tcPr>
          <w:p w14:paraId="24D0DC26"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27 [.94, 1.71], p=.122</w:t>
            </w:r>
          </w:p>
        </w:tc>
        <w:tc>
          <w:tcPr>
            <w:tcW w:w="1752" w:type="dxa"/>
            <w:vAlign w:val="center"/>
          </w:tcPr>
          <w:p w14:paraId="7B9A6F66"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31 [.95, 1.80], p=.102</w:t>
            </w:r>
          </w:p>
        </w:tc>
        <w:tc>
          <w:tcPr>
            <w:tcW w:w="1209" w:type="dxa"/>
            <w:vAlign w:val="center"/>
          </w:tcPr>
          <w:p w14:paraId="6EB094D6"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2 [.60, 1.41], p=.693</w:t>
            </w:r>
          </w:p>
        </w:tc>
        <w:tc>
          <w:tcPr>
            <w:tcW w:w="1752" w:type="dxa"/>
            <w:vAlign w:val="center"/>
          </w:tcPr>
          <w:p w14:paraId="074ACE75"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5 [.61, 1.48], p=.805</w:t>
            </w:r>
          </w:p>
        </w:tc>
        <w:tc>
          <w:tcPr>
            <w:tcW w:w="1752" w:type="dxa"/>
            <w:vAlign w:val="center"/>
          </w:tcPr>
          <w:p w14:paraId="5BDF0398"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03 [.68, 1.57], p=.887</w:t>
            </w:r>
          </w:p>
        </w:tc>
      </w:tr>
      <w:tr w:rsidR="00335FF1" w:rsidRPr="00A6195B" w14:paraId="7CB82A9A" w14:textId="77777777" w:rsidTr="00864F4E">
        <w:tc>
          <w:tcPr>
            <w:tcW w:w="2715" w:type="dxa"/>
            <w:vAlign w:val="center"/>
          </w:tcPr>
          <w:p w14:paraId="44B58EF1" w14:textId="77777777" w:rsidR="00335FF1" w:rsidRPr="00A6195B" w:rsidRDefault="00335FF1" w:rsidP="00864F4E">
            <w:pPr>
              <w:spacing w:line="240" w:lineRule="auto"/>
              <w:ind w:firstLine="0"/>
              <w:jc w:val="center"/>
              <w:rPr>
                <w:rFonts w:cstheme="minorHAnsi"/>
                <w:sz w:val="22"/>
                <w:szCs w:val="22"/>
              </w:rPr>
            </w:pPr>
          </w:p>
        </w:tc>
        <w:tc>
          <w:tcPr>
            <w:tcW w:w="1421" w:type="dxa"/>
          </w:tcPr>
          <w:p w14:paraId="04398693"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2</w:t>
            </w:r>
          </w:p>
        </w:tc>
        <w:tc>
          <w:tcPr>
            <w:tcW w:w="1121" w:type="dxa"/>
            <w:vAlign w:val="center"/>
          </w:tcPr>
          <w:p w14:paraId="2DEC72C5"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34 [.90, 1.81], p=.179</w:t>
            </w:r>
          </w:p>
        </w:tc>
        <w:tc>
          <w:tcPr>
            <w:tcW w:w="1205" w:type="dxa"/>
            <w:vAlign w:val="center"/>
          </w:tcPr>
          <w:p w14:paraId="62FBC056"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36 [.91, 1.71], p=.172</w:t>
            </w:r>
          </w:p>
        </w:tc>
        <w:tc>
          <w:tcPr>
            <w:tcW w:w="1752" w:type="dxa"/>
            <w:vAlign w:val="center"/>
          </w:tcPr>
          <w:p w14:paraId="6F0E9C19"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33 [.75, 1.49], p=.743</w:t>
            </w:r>
          </w:p>
        </w:tc>
        <w:tc>
          <w:tcPr>
            <w:tcW w:w="1209" w:type="dxa"/>
            <w:vAlign w:val="center"/>
          </w:tcPr>
          <w:p w14:paraId="1E876AC3"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8 [.62, 1.55], p=.934</w:t>
            </w:r>
          </w:p>
        </w:tc>
        <w:tc>
          <w:tcPr>
            <w:tcW w:w="1752" w:type="dxa"/>
            <w:vAlign w:val="center"/>
          </w:tcPr>
          <w:p w14:paraId="4C178219"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83 [.52, 1.33], p=.444</w:t>
            </w:r>
          </w:p>
        </w:tc>
        <w:tc>
          <w:tcPr>
            <w:tcW w:w="1752" w:type="dxa"/>
            <w:vAlign w:val="center"/>
          </w:tcPr>
          <w:p w14:paraId="3CE6C8F5"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85 [.54, 1.33], p=.471</w:t>
            </w:r>
          </w:p>
        </w:tc>
      </w:tr>
      <w:tr w:rsidR="00335FF1" w:rsidRPr="00A6195B" w14:paraId="03F893D2" w14:textId="77777777" w:rsidTr="00864F4E">
        <w:tc>
          <w:tcPr>
            <w:tcW w:w="2715" w:type="dxa"/>
            <w:vAlign w:val="center"/>
          </w:tcPr>
          <w:p w14:paraId="404760B6" w14:textId="77777777" w:rsidR="00335FF1" w:rsidRPr="00A6195B" w:rsidRDefault="00335FF1" w:rsidP="00864F4E">
            <w:pPr>
              <w:spacing w:line="240" w:lineRule="auto"/>
              <w:ind w:firstLine="0"/>
              <w:jc w:val="center"/>
              <w:rPr>
                <w:rFonts w:cstheme="minorHAnsi"/>
                <w:sz w:val="22"/>
                <w:szCs w:val="22"/>
              </w:rPr>
            </w:pPr>
          </w:p>
        </w:tc>
        <w:tc>
          <w:tcPr>
            <w:tcW w:w="1421" w:type="dxa"/>
          </w:tcPr>
          <w:p w14:paraId="0D560F3F"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3</w:t>
            </w:r>
          </w:p>
        </w:tc>
        <w:tc>
          <w:tcPr>
            <w:tcW w:w="1121" w:type="dxa"/>
            <w:vAlign w:val="center"/>
          </w:tcPr>
          <w:p w14:paraId="3993914B"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21 [.87, 1.70], p=.259</w:t>
            </w:r>
          </w:p>
        </w:tc>
        <w:tc>
          <w:tcPr>
            <w:tcW w:w="1205" w:type="dxa"/>
            <w:vAlign w:val="center"/>
          </w:tcPr>
          <w:p w14:paraId="6D39C6EE"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15 [.84, 1.56], p=.381</w:t>
            </w:r>
          </w:p>
        </w:tc>
        <w:tc>
          <w:tcPr>
            <w:tcW w:w="1752" w:type="dxa"/>
            <w:vAlign w:val="center"/>
          </w:tcPr>
          <w:p w14:paraId="5C918CC0"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13 [.82, 1.57], p=.462</w:t>
            </w:r>
          </w:p>
        </w:tc>
        <w:tc>
          <w:tcPr>
            <w:tcW w:w="1209" w:type="dxa"/>
            <w:vAlign w:val="center"/>
          </w:tcPr>
          <w:p w14:paraId="56D177FE"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4 [.61, 1.46], p=.797</w:t>
            </w:r>
          </w:p>
        </w:tc>
        <w:tc>
          <w:tcPr>
            <w:tcW w:w="1752" w:type="dxa"/>
            <w:vAlign w:val="center"/>
          </w:tcPr>
          <w:p w14:paraId="3CF527BC"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3 [.59, 1.46], p=.756</w:t>
            </w:r>
          </w:p>
        </w:tc>
        <w:tc>
          <w:tcPr>
            <w:tcW w:w="1752" w:type="dxa"/>
            <w:vAlign w:val="center"/>
          </w:tcPr>
          <w:p w14:paraId="240236AF"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9 [.64, 1.51], p=.948</w:t>
            </w:r>
          </w:p>
        </w:tc>
      </w:tr>
      <w:tr w:rsidR="00335FF1" w:rsidRPr="00A6195B" w14:paraId="32F6E5F5" w14:textId="77777777" w:rsidTr="00864F4E">
        <w:tc>
          <w:tcPr>
            <w:tcW w:w="2715" w:type="dxa"/>
            <w:vAlign w:val="center"/>
          </w:tcPr>
          <w:p w14:paraId="724B9443" w14:textId="77777777" w:rsidR="00335FF1" w:rsidRPr="00A6195B" w:rsidRDefault="00335FF1" w:rsidP="00864F4E">
            <w:pPr>
              <w:spacing w:line="240" w:lineRule="auto"/>
              <w:ind w:firstLine="0"/>
              <w:jc w:val="center"/>
              <w:rPr>
                <w:rFonts w:cstheme="minorHAnsi"/>
                <w:sz w:val="22"/>
                <w:szCs w:val="22"/>
              </w:rPr>
            </w:pPr>
          </w:p>
        </w:tc>
        <w:tc>
          <w:tcPr>
            <w:tcW w:w="1421" w:type="dxa"/>
          </w:tcPr>
          <w:p w14:paraId="5883B84A"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4</w:t>
            </w:r>
          </w:p>
        </w:tc>
        <w:tc>
          <w:tcPr>
            <w:tcW w:w="1121" w:type="dxa"/>
            <w:vAlign w:val="center"/>
          </w:tcPr>
          <w:p w14:paraId="5041C2BA"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17 [.83, 1.66], p=.377</w:t>
            </w:r>
          </w:p>
        </w:tc>
        <w:tc>
          <w:tcPr>
            <w:tcW w:w="1205" w:type="dxa"/>
            <w:vAlign w:val="center"/>
          </w:tcPr>
          <w:p w14:paraId="05D83D3B"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10 [.80, 1.51], p=.557</w:t>
            </w:r>
          </w:p>
        </w:tc>
        <w:tc>
          <w:tcPr>
            <w:tcW w:w="1752" w:type="dxa"/>
            <w:vAlign w:val="center"/>
          </w:tcPr>
          <w:p w14:paraId="53B1A3E0"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03 [.70, 1.51], p=.894</w:t>
            </w:r>
          </w:p>
        </w:tc>
        <w:tc>
          <w:tcPr>
            <w:tcW w:w="1209" w:type="dxa"/>
            <w:vAlign w:val="center"/>
          </w:tcPr>
          <w:p w14:paraId="60E89EFE"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4 [.60, 1.48], p=.790</w:t>
            </w:r>
          </w:p>
        </w:tc>
        <w:tc>
          <w:tcPr>
            <w:tcW w:w="1752" w:type="dxa"/>
            <w:vAlign w:val="center"/>
          </w:tcPr>
          <w:p w14:paraId="57284F36"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88 [.55, 1.41], p=.590</w:t>
            </w:r>
          </w:p>
        </w:tc>
        <w:tc>
          <w:tcPr>
            <w:tcW w:w="1752" w:type="dxa"/>
            <w:vAlign w:val="center"/>
          </w:tcPr>
          <w:p w14:paraId="4073BBC2"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3 [.59, 1.47], p=.763</w:t>
            </w:r>
          </w:p>
        </w:tc>
      </w:tr>
      <w:tr w:rsidR="00335FF1" w:rsidRPr="00A6195B" w14:paraId="09D2748D" w14:textId="77777777" w:rsidTr="00864F4E">
        <w:tc>
          <w:tcPr>
            <w:tcW w:w="2715" w:type="dxa"/>
            <w:vAlign w:val="center"/>
          </w:tcPr>
          <w:p w14:paraId="44E0B1BC"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Emotional problems</w:t>
            </w:r>
          </w:p>
        </w:tc>
        <w:tc>
          <w:tcPr>
            <w:tcW w:w="1421" w:type="dxa"/>
          </w:tcPr>
          <w:p w14:paraId="7B0F48F1"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Unadjusted model</w:t>
            </w:r>
          </w:p>
        </w:tc>
        <w:tc>
          <w:tcPr>
            <w:tcW w:w="1121" w:type="dxa"/>
            <w:vAlign w:val="center"/>
          </w:tcPr>
          <w:p w14:paraId="146E48FA"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2.37 [1.63, 3.36], p&lt;.001</w:t>
            </w:r>
          </w:p>
        </w:tc>
        <w:tc>
          <w:tcPr>
            <w:tcW w:w="1205" w:type="dxa"/>
            <w:vAlign w:val="center"/>
          </w:tcPr>
          <w:p w14:paraId="65F2695F"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17 [.76, 1.74], p=.459</w:t>
            </w:r>
          </w:p>
        </w:tc>
        <w:tc>
          <w:tcPr>
            <w:tcW w:w="1752" w:type="dxa"/>
            <w:vAlign w:val="center"/>
          </w:tcPr>
          <w:p w14:paraId="1FC15773"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45 [.94, 2.14], p=.078</w:t>
            </w:r>
          </w:p>
        </w:tc>
        <w:tc>
          <w:tcPr>
            <w:tcW w:w="1209" w:type="dxa"/>
            <w:vAlign w:val="center"/>
          </w:tcPr>
          <w:p w14:paraId="5744ACDE"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0.49 [.29, .83], p=.008</w:t>
            </w:r>
          </w:p>
        </w:tc>
        <w:tc>
          <w:tcPr>
            <w:tcW w:w="1752" w:type="dxa"/>
            <w:vAlign w:val="center"/>
          </w:tcPr>
          <w:p w14:paraId="00A8B58A"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61 [.36, 1.02], p=.062</w:t>
            </w:r>
          </w:p>
        </w:tc>
        <w:tc>
          <w:tcPr>
            <w:tcW w:w="1752" w:type="dxa"/>
            <w:vAlign w:val="center"/>
          </w:tcPr>
          <w:p w14:paraId="63493065"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24 [.71, 2.17], p=.457</w:t>
            </w:r>
          </w:p>
        </w:tc>
      </w:tr>
      <w:tr w:rsidR="00335FF1" w:rsidRPr="00A6195B" w14:paraId="51FC5951" w14:textId="77777777" w:rsidTr="00864F4E">
        <w:tc>
          <w:tcPr>
            <w:tcW w:w="2715" w:type="dxa"/>
            <w:vAlign w:val="center"/>
          </w:tcPr>
          <w:p w14:paraId="69CE0CB4" w14:textId="77777777" w:rsidR="00335FF1" w:rsidRPr="00A6195B" w:rsidRDefault="00335FF1" w:rsidP="00864F4E">
            <w:pPr>
              <w:spacing w:line="240" w:lineRule="auto"/>
              <w:ind w:firstLine="0"/>
              <w:jc w:val="center"/>
              <w:rPr>
                <w:rFonts w:cstheme="minorHAnsi"/>
                <w:sz w:val="22"/>
                <w:szCs w:val="22"/>
              </w:rPr>
            </w:pPr>
          </w:p>
        </w:tc>
        <w:tc>
          <w:tcPr>
            <w:tcW w:w="1421" w:type="dxa"/>
          </w:tcPr>
          <w:p w14:paraId="20CA3A2C"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1</w:t>
            </w:r>
          </w:p>
        </w:tc>
        <w:tc>
          <w:tcPr>
            <w:tcW w:w="1121" w:type="dxa"/>
            <w:vAlign w:val="center"/>
          </w:tcPr>
          <w:p w14:paraId="0926693A"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2.39 [1.66, 3.43], p&lt;.001</w:t>
            </w:r>
          </w:p>
        </w:tc>
        <w:tc>
          <w:tcPr>
            <w:tcW w:w="1205" w:type="dxa"/>
            <w:vAlign w:val="center"/>
          </w:tcPr>
          <w:p w14:paraId="219F953D"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21 [.80, 1.83], p=.374</w:t>
            </w:r>
          </w:p>
        </w:tc>
        <w:tc>
          <w:tcPr>
            <w:tcW w:w="1752" w:type="dxa"/>
            <w:vAlign w:val="center"/>
          </w:tcPr>
          <w:p w14:paraId="022CFD5C"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1.58 [1.04, 2.39], p=.030</w:t>
            </w:r>
          </w:p>
        </w:tc>
        <w:tc>
          <w:tcPr>
            <w:tcW w:w="1209" w:type="dxa"/>
            <w:vAlign w:val="center"/>
          </w:tcPr>
          <w:p w14:paraId="13006EBE"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0.51 [.30, .86], p=.011</w:t>
            </w:r>
          </w:p>
        </w:tc>
        <w:tc>
          <w:tcPr>
            <w:tcW w:w="1752" w:type="dxa"/>
            <w:vAlign w:val="center"/>
          </w:tcPr>
          <w:p w14:paraId="12A52AF9"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66 [.39, 1.12], p=.121</w:t>
            </w:r>
          </w:p>
        </w:tc>
        <w:tc>
          <w:tcPr>
            <w:tcW w:w="1752" w:type="dxa"/>
            <w:vAlign w:val="center"/>
          </w:tcPr>
          <w:p w14:paraId="656E428F"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31 [.74, 2.29], p=.352</w:t>
            </w:r>
          </w:p>
        </w:tc>
      </w:tr>
      <w:tr w:rsidR="00335FF1" w:rsidRPr="00A6195B" w14:paraId="1E213197" w14:textId="77777777" w:rsidTr="00864F4E">
        <w:tc>
          <w:tcPr>
            <w:tcW w:w="2715" w:type="dxa"/>
            <w:vAlign w:val="center"/>
          </w:tcPr>
          <w:p w14:paraId="58FB4B72" w14:textId="77777777" w:rsidR="00335FF1" w:rsidRPr="00A6195B" w:rsidRDefault="00335FF1" w:rsidP="00864F4E">
            <w:pPr>
              <w:spacing w:line="240" w:lineRule="auto"/>
              <w:ind w:firstLine="0"/>
              <w:jc w:val="center"/>
              <w:rPr>
                <w:rFonts w:cstheme="minorHAnsi"/>
                <w:sz w:val="22"/>
                <w:szCs w:val="22"/>
              </w:rPr>
            </w:pPr>
          </w:p>
        </w:tc>
        <w:tc>
          <w:tcPr>
            <w:tcW w:w="1421" w:type="dxa"/>
          </w:tcPr>
          <w:p w14:paraId="3B8A3825"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2</w:t>
            </w:r>
          </w:p>
        </w:tc>
        <w:tc>
          <w:tcPr>
            <w:tcW w:w="1121" w:type="dxa"/>
            <w:vAlign w:val="center"/>
          </w:tcPr>
          <w:p w14:paraId="4098B437"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2.30 [1.59, 3.33], p&lt;.001</w:t>
            </w:r>
          </w:p>
        </w:tc>
        <w:tc>
          <w:tcPr>
            <w:tcW w:w="1205" w:type="dxa"/>
            <w:vAlign w:val="center"/>
          </w:tcPr>
          <w:p w14:paraId="3D46747A"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12 [.74, 1.72], p=.587</w:t>
            </w:r>
          </w:p>
        </w:tc>
        <w:tc>
          <w:tcPr>
            <w:tcW w:w="1752" w:type="dxa"/>
            <w:vAlign w:val="center"/>
          </w:tcPr>
          <w:p w14:paraId="52EF45A2"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25 [.82, 1.91], p=.301</w:t>
            </w:r>
          </w:p>
        </w:tc>
        <w:tc>
          <w:tcPr>
            <w:tcW w:w="1209" w:type="dxa"/>
            <w:vAlign w:val="center"/>
          </w:tcPr>
          <w:p w14:paraId="404F4579"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0.49 [.29, .84], p=.009</w:t>
            </w:r>
          </w:p>
        </w:tc>
        <w:tc>
          <w:tcPr>
            <w:tcW w:w="1752" w:type="dxa"/>
            <w:vAlign w:val="center"/>
          </w:tcPr>
          <w:p w14:paraId="3C2902D5"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0.54 [.32, .93], p=.026</w:t>
            </w:r>
          </w:p>
        </w:tc>
        <w:tc>
          <w:tcPr>
            <w:tcW w:w="1752" w:type="dxa"/>
            <w:vAlign w:val="center"/>
          </w:tcPr>
          <w:p w14:paraId="0C5E70FC"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11 [.63, 1.97], p=.717</w:t>
            </w:r>
          </w:p>
        </w:tc>
      </w:tr>
      <w:tr w:rsidR="00335FF1" w:rsidRPr="00A6195B" w14:paraId="59DB54ED" w14:textId="77777777" w:rsidTr="00864F4E">
        <w:tc>
          <w:tcPr>
            <w:tcW w:w="2715" w:type="dxa"/>
            <w:vAlign w:val="center"/>
          </w:tcPr>
          <w:p w14:paraId="7A78309D" w14:textId="77777777" w:rsidR="00335FF1" w:rsidRPr="00A6195B" w:rsidRDefault="00335FF1" w:rsidP="00864F4E">
            <w:pPr>
              <w:spacing w:line="240" w:lineRule="auto"/>
              <w:ind w:firstLine="0"/>
              <w:jc w:val="center"/>
              <w:rPr>
                <w:rFonts w:cstheme="minorHAnsi"/>
                <w:sz w:val="22"/>
                <w:szCs w:val="22"/>
              </w:rPr>
            </w:pPr>
          </w:p>
        </w:tc>
        <w:tc>
          <w:tcPr>
            <w:tcW w:w="1421" w:type="dxa"/>
          </w:tcPr>
          <w:p w14:paraId="6FEDF12A"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3</w:t>
            </w:r>
          </w:p>
        </w:tc>
        <w:tc>
          <w:tcPr>
            <w:tcW w:w="1121" w:type="dxa"/>
            <w:vAlign w:val="center"/>
          </w:tcPr>
          <w:p w14:paraId="1649DB76"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2.02 [1.40, 2.92], p&lt;.001</w:t>
            </w:r>
          </w:p>
        </w:tc>
        <w:tc>
          <w:tcPr>
            <w:tcW w:w="1205" w:type="dxa"/>
            <w:vAlign w:val="center"/>
          </w:tcPr>
          <w:p w14:paraId="2A74F371"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00 [.66, 1.53], p=.994</w:t>
            </w:r>
          </w:p>
        </w:tc>
        <w:tc>
          <w:tcPr>
            <w:tcW w:w="1752" w:type="dxa"/>
            <w:vAlign w:val="center"/>
          </w:tcPr>
          <w:p w14:paraId="63AC0B05"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18 [.78, 1.79], p=.440</w:t>
            </w:r>
          </w:p>
        </w:tc>
        <w:tc>
          <w:tcPr>
            <w:tcW w:w="1209" w:type="dxa"/>
            <w:vAlign w:val="center"/>
          </w:tcPr>
          <w:p w14:paraId="5A2F97E8"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0.50 [.29, .84], p=.010</w:t>
            </w:r>
          </w:p>
        </w:tc>
        <w:tc>
          <w:tcPr>
            <w:tcW w:w="1752" w:type="dxa"/>
            <w:vAlign w:val="center"/>
          </w:tcPr>
          <w:p w14:paraId="6EE377FE"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0.58 [.34, .99], p=.046</w:t>
            </w:r>
          </w:p>
        </w:tc>
        <w:tc>
          <w:tcPr>
            <w:tcW w:w="1752" w:type="dxa"/>
            <w:vAlign w:val="center"/>
          </w:tcPr>
          <w:p w14:paraId="277F4DE0"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1.18 [.67, 2.08], p=.573</w:t>
            </w:r>
          </w:p>
        </w:tc>
      </w:tr>
      <w:tr w:rsidR="00335FF1" w:rsidRPr="00A6195B" w14:paraId="7534FA8B" w14:textId="77777777" w:rsidTr="00864F4E">
        <w:tc>
          <w:tcPr>
            <w:tcW w:w="2715" w:type="dxa"/>
            <w:vAlign w:val="center"/>
          </w:tcPr>
          <w:p w14:paraId="4E55FE09" w14:textId="77777777" w:rsidR="00335FF1" w:rsidRPr="00A6195B" w:rsidRDefault="00335FF1" w:rsidP="00864F4E">
            <w:pPr>
              <w:spacing w:line="240" w:lineRule="auto"/>
              <w:ind w:firstLine="0"/>
              <w:jc w:val="center"/>
              <w:rPr>
                <w:rFonts w:cstheme="minorHAnsi"/>
                <w:sz w:val="22"/>
                <w:szCs w:val="22"/>
              </w:rPr>
            </w:pPr>
          </w:p>
        </w:tc>
        <w:tc>
          <w:tcPr>
            <w:tcW w:w="1421" w:type="dxa"/>
          </w:tcPr>
          <w:p w14:paraId="53FF755C"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Model 4</w:t>
            </w:r>
          </w:p>
        </w:tc>
        <w:tc>
          <w:tcPr>
            <w:tcW w:w="1121" w:type="dxa"/>
            <w:vAlign w:val="center"/>
          </w:tcPr>
          <w:p w14:paraId="0A463F50"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1.77 [1.20, 2.61], p=.004</w:t>
            </w:r>
          </w:p>
        </w:tc>
        <w:tc>
          <w:tcPr>
            <w:tcW w:w="1205" w:type="dxa"/>
            <w:vAlign w:val="center"/>
          </w:tcPr>
          <w:p w14:paraId="43F7A153"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89 [.57, 1.38], p=.591</w:t>
            </w:r>
          </w:p>
        </w:tc>
        <w:tc>
          <w:tcPr>
            <w:tcW w:w="1752" w:type="dxa"/>
            <w:vAlign w:val="center"/>
          </w:tcPr>
          <w:p w14:paraId="0DF4CF03"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87 [.52, 1.44], p=.579</w:t>
            </w:r>
          </w:p>
        </w:tc>
        <w:tc>
          <w:tcPr>
            <w:tcW w:w="1209" w:type="dxa"/>
            <w:vAlign w:val="center"/>
          </w:tcPr>
          <w:p w14:paraId="03B6621D"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0.50 [.29, .87], p=.015</w:t>
            </w:r>
          </w:p>
        </w:tc>
        <w:tc>
          <w:tcPr>
            <w:tcW w:w="1752" w:type="dxa"/>
            <w:vAlign w:val="center"/>
          </w:tcPr>
          <w:p w14:paraId="06DE929C" w14:textId="77777777" w:rsidR="00335FF1" w:rsidRPr="00A6195B" w:rsidRDefault="00335FF1" w:rsidP="00864F4E">
            <w:pPr>
              <w:spacing w:line="240" w:lineRule="auto"/>
              <w:ind w:firstLine="0"/>
              <w:jc w:val="center"/>
              <w:rPr>
                <w:rFonts w:cstheme="minorHAnsi"/>
                <w:b/>
                <w:bCs/>
                <w:sz w:val="22"/>
                <w:szCs w:val="22"/>
              </w:rPr>
            </w:pPr>
            <w:r w:rsidRPr="00A6195B">
              <w:rPr>
                <w:rFonts w:cstheme="minorHAnsi"/>
                <w:b/>
                <w:bCs/>
                <w:sz w:val="22"/>
                <w:szCs w:val="22"/>
              </w:rPr>
              <w:t>0.49 [.27, .87], p=.015</w:t>
            </w:r>
          </w:p>
        </w:tc>
        <w:tc>
          <w:tcPr>
            <w:tcW w:w="1752" w:type="dxa"/>
            <w:vAlign w:val="center"/>
          </w:tcPr>
          <w:p w14:paraId="23AB1442" w14:textId="77777777" w:rsidR="00335FF1" w:rsidRPr="00A6195B" w:rsidRDefault="00335FF1" w:rsidP="00864F4E">
            <w:pPr>
              <w:spacing w:line="240" w:lineRule="auto"/>
              <w:ind w:firstLine="0"/>
              <w:jc w:val="center"/>
              <w:rPr>
                <w:rFonts w:cstheme="minorHAnsi"/>
                <w:sz w:val="22"/>
                <w:szCs w:val="22"/>
              </w:rPr>
            </w:pPr>
            <w:r w:rsidRPr="00A6195B">
              <w:rPr>
                <w:rFonts w:cstheme="minorHAnsi"/>
                <w:sz w:val="22"/>
                <w:szCs w:val="22"/>
              </w:rPr>
              <w:t>0.98 [.53, 1.79], p=.941</w:t>
            </w:r>
          </w:p>
        </w:tc>
      </w:tr>
    </w:tbl>
    <w:p w14:paraId="0C7CAD25" w14:textId="77777777" w:rsidR="00335FF1" w:rsidRPr="00A6195B" w:rsidRDefault="00335FF1" w:rsidP="00335FF1">
      <w:pPr>
        <w:spacing w:before="240" w:line="240" w:lineRule="auto"/>
        <w:ind w:firstLine="0"/>
        <w:rPr>
          <w:rFonts w:cstheme="minorHAnsi"/>
          <w:sz w:val="22"/>
          <w:szCs w:val="22"/>
        </w:rPr>
      </w:pPr>
      <w:r w:rsidRPr="00A6195B">
        <w:rPr>
          <w:rFonts w:cstheme="minorHAnsi"/>
          <w:sz w:val="22"/>
          <w:szCs w:val="22"/>
        </w:rPr>
        <w:lastRenderedPageBreak/>
        <w:t>Note. The first group in each contrast was the reference group in the analyses. p-values have not been corrected for multiple-hypothesis testing.</w:t>
      </w:r>
    </w:p>
    <w:p w14:paraId="260B27A7" w14:textId="77777777" w:rsidR="00335FF1" w:rsidRPr="00A6195B" w:rsidRDefault="00335FF1" w:rsidP="00335FF1">
      <w:pPr>
        <w:spacing w:line="240" w:lineRule="auto"/>
        <w:ind w:firstLine="0"/>
        <w:rPr>
          <w:rFonts w:cstheme="minorHAnsi"/>
          <w:sz w:val="22"/>
          <w:szCs w:val="22"/>
        </w:rPr>
      </w:pPr>
      <w:r w:rsidRPr="00A6195B">
        <w:rPr>
          <w:rFonts w:cstheme="minorHAnsi"/>
          <w:sz w:val="22"/>
          <w:szCs w:val="22"/>
        </w:rPr>
        <w:t>Model 1 was adjusted for sociodemographic variables that were significantly different between the groups of comparison (i.e., number of other children, father social class, father marital status).</w:t>
      </w:r>
    </w:p>
    <w:p w14:paraId="14FD08E3" w14:textId="77777777" w:rsidR="00335FF1" w:rsidRPr="00A6195B" w:rsidRDefault="00335FF1" w:rsidP="00335FF1">
      <w:pPr>
        <w:spacing w:line="240" w:lineRule="auto"/>
        <w:ind w:firstLine="0"/>
        <w:rPr>
          <w:rFonts w:cstheme="minorHAnsi"/>
          <w:sz w:val="22"/>
          <w:szCs w:val="22"/>
        </w:rPr>
      </w:pPr>
      <w:r w:rsidRPr="00A6195B">
        <w:rPr>
          <w:rFonts w:cstheme="minorHAnsi"/>
          <w:sz w:val="22"/>
          <w:szCs w:val="22"/>
        </w:rPr>
        <w:t>Model 2 was adjusted for child temperament (assessed via the Carey Infant Temperament Scale).</w:t>
      </w:r>
    </w:p>
    <w:p w14:paraId="4A4AB06D" w14:textId="77777777" w:rsidR="00335FF1" w:rsidRPr="00A6195B" w:rsidRDefault="00335FF1" w:rsidP="00335FF1">
      <w:pPr>
        <w:spacing w:line="240" w:lineRule="auto"/>
        <w:ind w:firstLine="0"/>
        <w:rPr>
          <w:rFonts w:cstheme="minorHAnsi"/>
          <w:sz w:val="22"/>
          <w:szCs w:val="22"/>
        </w:rPr>
      </w:pPr>
      <w:r w:rsidRPr="00A6195B">
        <w:rPr>
          <w:rFonts w:cstheme="minorHAnsi"/>
          <w:sz w:val="22"/>
          <w:szCs w:val="22"/>
        </w:rPr>
        <w:t>Model 3 was adjusted for maternal current and past mental health (maternal anxiety in the Crown-Crisp Experiential Index at 18-week prenatal and 8-week postnatal, maternal depression in the Edinburgh Postnatal Depression Scale at 18-week prenatal and 8-week postnatal, maternal history of severe depression and other psychiatric problems).</w:t>
      </w:r>
    </w:p>
    <w:p w14:paraId="2E5F15C6" w14:textId="77777777" w:rsidR="00335FF1" w:rsidRPr="00A6195B" w:rsidRDefault="00335FF1" w:rsidP="00335FF1">
      <w:pPr>
        <w:spacing w:line="240" w:lineRule="auto"/>
        <w:ind w:firstLine="0"/>
        <w:rPr>
          <w:rFonts w:cstheme="minorHAnsi"/>
          <w:sz w:val="22"/>
          <w:szCs w:val="22"/>
        </w:rPr>
      </w:pPr>
      <w:r w:rsidRPr="00A6195B">
        <w:rPr>
          <w:rFonts w:cstheme="minorHAnsi"/>
          <w:sz w:val="22"/>
          <w:szCs w:val="22"/>
        </w:rPr>
        <w:t>Model 4 was adjusted for maternal and paternal current and past mental health (maternal anxiety in the Crown-Crisp Experiential Index at 18-week prenatal and 8-week postnatal, maternal and paternal depression in the Edinburgh Postnatal Depression Scale at 18-week prenatal and 8-week postnatal, maternal and paternal history of severe depression and other psychiatric problems).</w:t>
      </w:r>
    </w:p>
    <w:p w14:paraId="10D30E0C" w14:textId="77777777" w:rsidR="00335FF1" w:rsidRPr="00A6195B" w:rsidRDefault="00335FF1" w:rsidP="00335FF1">
      <w:pPr>
        <w:spacing w:line="240" w:lineRule="auto"/>
        <w:ind w:firstLine="0"/>
        <w:rPr>
          <w:rFonts w:cstheme="minorHAnsi"/>
          <w:sz w:val="22"/>
          <w:szCs w:val="22"/>
        </w:rPr>
      </w:pPr>
      <w:r w:rsidRPr="00A6195B">
        <w:rPr>
          <w:rFonts w:cstheme="minorHAnsi"/>
          <w:sz w:val="22"/>
          <w:szCs w:val="22"/>
        </w:rPr>
        <w:t xml:space="preserve">In the adjusted models, missing values in covariates are imputed via multiple imputation. </w:t>
      </w:r>
    </w:p>
    <w:p w14:paraId="0BCE8FEB" w14:textId="77777777" w:rsidR="00335FF1" w:rsidRPr="00A6195B" w:rsidRDefault="00335FF1" w:rsidP="00335FF1">
      <w:pPr>
        <w:spacing w:line="240" w:lineRule="auto"/>
        <w:ind w:firstLine="0"/>
        <w:rPr>
          <w:rFonts w:cstheme="minorHAnsi"/>
          <w:sz w:val="22"/>
          <w:szCs w:val="22"/>
        </w:rPr>
      </w:pPr>
      <w:r w:rsidRPr="00A6195B">
        <w:rPr>
          <w:rFonts w:cstheme="minorHAnsi"/>
          <w:sz w:val="22"/>
          <w:szCs w:val="22"/>
        </w:rPr>
        <w:t xml:space="preserve">Significant results are in bold (p &lt;.05). </w:t>
      </w:r>
    </w:p>
    <w:p w14:paraId="0E73EEA2" w14:textId="77777777" w:rsidR="00335FF1" w:rsidRPr="00A6195B" w:rsidRDefault="00335FF1" w:rsidP="00335FF1">
      <w:pPr>
        <w:spacing w:line="240" w:lineRule="auto"/>
        <w:ind w:firstLine="0"/>
        <w:rPr>
          <w:rFonts w:cstheme="minorHAnsi"/>
          <w:sz w:val="22"/>
          <w:szCs w:val="22"/>
        </w:rPr>
      </w:pPr>
      <w:r w:rsidRPr="00A6195B">
        <w:rPr>
          <w:rFonts w:cstheme="minorHAnsi"/>
          <w:sz w:val="22"/>
          <w:szCs w:val="22"/>
        </w:rPr>
        <w:t>*Scale created by the authors, considering those who scored in the top 10% in the conduct and/or hyperactivity scales.</w:t>
      </w:r>
    </w:p>
    <w:p w14:paraId="1096828A" w14:textId="77777777" w:rsidR="00335FF1" w:rsidRPr="00A6195B" w:rsidRDefault="00335FF1" w:rsidP="00335FF1">
      <w:pPr>
        <w:spacing w:after="240" w:line="240" w:lineRule="auto"/>
        <w:ind w:firstLine="0"/>
        <w:rPr>
          <w:rFonts w:cstheme="minorHAnsi"/>
          <w:sz w:val="22"/>
          <w:szCs w:val="22"/>
        </w:rPr>
      </w:pPr>
      <w:r w:rsidRPr="00A6195B">
        <w:rPr>
          <w:rFonts w:cstheme="minorHAnsi"/>
          <w:sz w:val="22"/>
          <w:szCs w:val="22"/>
        </w:rPr>
        <w:t>RRPSPC = Revised Rutter Parent Scale for Preschool Children.</w:t>
      </w:r>
    </w:p>
    <w:p w14:paraId="758FF60E" w14:textId="77777777" w:rsidR="009B6FD9" w:rsidRDefault="009B6FD9" w:rsidP="00211A8C">
      <w:pPr>
        <w:pStyle w:val="Heading2"/>
        <w:sectPr w:rsidR="009B6FD9" w:rsidSect="009B6FD9">
          <w:pgSz w:w="16838" w:h="11906" w:orient="landscape"/>
          <w:pgMar w:top="1440" w:right="1440" w:bottom="1440" w:left="1440" w:header="708" w:footer="708" w:gutter="0"/>
          <w:cols w:space="708"/>
          <w:docGrid w:linePitch="360"/>
        </w:sectPr>
      </w:pPr>
    </w:p>
    <w:p w14:paraId="7CA652DB" w14:textId="5D063D94" w:rsidR="00211A8C" w:rsidRPr="00603799" w:rsidRDefault="00172F58" w:rsidP="00211A8C">
      <w:pPr>
        <w:pStyle w:val="Heading2"/>
      </w:pPr>
      <w:r w:rsidRPr="00603799">
        <w:lastRenderedPageBreak/>
        <w:t>O</w:t>
      </w:r>
      <w:r w:rsidR="003164D7" w:rsidRPr="00603799">
        <w:t>utcome</w:t>
      </w:r>
      <w:r w:rsidR="007A1EE9" w:rsidRPr="00603799">
        <w:t>s</w:t>
      </w:r>
      <w:r w:rsidR="001124DC" w:rsidRPr="00603799">
        <w:t xml:space="preserve"> at 7 </w:t>
      </w:r>
      <w:r w:rsidR="00D80CA1" w:rsidRPr="00603799">
        <w:t>Y</w:t>
      </w:r>
      <w:r w:rsidR="001124DC" w:rsidRPr="00603799">
        <w:t xml:space="preserve">ears, 7 </w:t>
      </w:r>
      <w:r w:rsidR="00D80CA1" w:rsidRPr="00603799">
        <w:t>M</w:t>
      </w:r>
      <w:r w:rsidR="001124DC" w:rsidRPr="00603799">
        <w:t>onths</w:t>
      </w:r>
    </w:p>
    <w:p w14:paraId="41DE1A91" w14:textId="71080141" w:rsidR="00621965" w:rsidRPr="00603799" w:rsidRDefault="0000277F" w:rsidP="0002383D">
      <w:pPr>
        <w:pStyle w:val="ListParagraph"/>
        <w:numPr>
          <w:ilvl w:val="0"/>
          <w:numId w:val="16"/>
        </w:numPr>
        <w:ind w:left="426" w:hanging="426"/>
      </w:pPr>
      <w:r w:rsidRPr="00603799">
        <w:t xml:space="preserve">Data on paternal pre- and postnatal anxiety and on child outcomes at </w:t>
      </w:r>
      <w:r w:rsidR="001124DC" w:rsidRPr="00603799">
        <w:t>7 years, 7 months</w:t>
      </w:r>
      <w:r w:rsidRPr="00603799">
        <w:t xml:space="preserve"> were available for 5,426 participants. Fathers’ mean age was 31</w:t>
      </w:r>
      <w:r w:rsidRPr="00603799">
        <w:rPr>
          <w:rFonts w:cs="Calibri"/>
        </w:rPr>
        <w:t>.</w:t>
      </w:r>
      <w:r w:rsidRPr="00603799">
        <w:t>47 years (SD=5</w:t>
      </w:r>
      <w:r w:rsidRPr="00603799">
        <w:rPr>
          <w:rFonts w:cs="Calibri"/>
        </w:rPr>
        <w:t>.</w:t>
      </w:r>
      <w:r w:rsidRPr="00603799">
        <w:t xml:space="preserve">46) and 98% </w:t>
      </w:r>
      <w:r w:rsidR="004B3901" w:rsidRPr="00603799">
        <w:t xml:space="preserve">identified </w:t>
      </w:r>
      <w:r w:rsidR="002805C6" w:rsidRPr="00603799">
        <w:t xml:space="preserve">as </w:t>
      </w:r>
      <w:r w:rsidRPr="00603799">
        <w:t xml:space="preserve">White. Detailed information </w:t>
      </w:r>
      <w:r w:rsidR="003164D7" w:rsidRPr="00603799">
        <w:t>on the sample</w:t>
      </w:r>
      <w:r w:rsidR="000A0227" w:rsidRPr="00603799">
        <w:t xml:space="preserve"> at 7 years, 7 months</w:t>
      </w:r>
      <w:r w:rsidR="003164D7" w:rsidRPr="00603799">
        <w:t xml:space="preserve"> </w:t>
      </w:r>
      <w:r w:rsidRPr="00603799">
        <w:t>is</w:t>
      </w:r>
      <w:r w:rsidR="003164D7" w:rsidRPr="00603799">
        <w:t xml:space="preserve"> reported in Table 3 (with missing values imputed via multiple imputation</w:t>
      </w:r>
      <w:r w:rsidR="00926A1A" w:rsidRPr="00603799">
        <w:t xml:space="preserve">; </w:t>
      </w:r>
      <w:r w:rsidR="003164D7" w:rsidRPr="00603799">
        <w:t>Table S5</w:t>
      </w:r>
      <w:r w:rsidR="0051343C" w:rsidRPr="00603799">
        <w:t>, available online,</w:t>
      </w:r>
      <w:r w:rsidR="003164D7" w:rsidRPr="00603799">
        <w:t xml:space="preserve"> provides non-imputed data).</w:t>
      </w:r>
      <w:r w:rsidR="000522F4" w:rsidRPr="00603799">
        <w:t xml:space="preserve"> The four groups differed significantly in: number of other children</w:t>
      </w:r>
      <w:r w:rsidR="00FA7A5E" w:rsidRPr="00603799">
        <w:t xml:space="preserve"> in the family</w:t>
      </w:r>
      <w:r w:rsidR="000522F4" w:rsidRPr="00603799">
        <w:t xml:space="preserve">, </w:t>
      </w:r>
      <w:r w:rsidR="00FA7A5E" w:rsidRPr="00603799">
        <w:t xml:space="preserve">paternal </w:t>
      </w:r>
      <w:r w:rsidR="000522F4" w:rsidRPr="00603799">
        <w:t xml:space="preserve">marital status, and maternal and paternal mental health variables. These variables were </w:t>
      </w:r>
      <w:r w:rsidR="005220AE" w:rsidRPr="00603799">
        <w:t xml:space="preserve">accounted for </w:t>
      </w:r>
      <w:r w:rsidR="000522F4" w:rsidRPr="00603799">
        <w:t xml:space="preserve">in the adjusted models. </w:t>
      </w:r>
    </w:p>
    <w:p w14:paraId="4A1572FD" w14:textId="610D01F4" w:rsidR="007B38F9" w:rsidRDefault="007B38F9" w:rsidP="0002383D">
      <w:pPr>
        <w:ind w:left="426" w:hanging="426"/>
        <w:jc w:val="center"/>
      </w:pPr>
    </w:p>
    <w:p w14:paraId="03DBB7EC" w14:textId="77777777" w:rsidR="00523803" w:rsidRPr="00A6195B" w:rsidRDefault="00523803" w:rsidP="00523803">
      <w:pPr>
        <w:spacing w:after="240" w:line="240" w:lineRule="auto"/>
        <w:ind w:firstLine="0"/>
        <w:rPr>
          <w:rFonts w:cstheme="minorHAnsi"/>
          <w:b/>
          <w:bCs/>
          <w:sz w:val="22"/>
          <w:szCs w:val="22"/>
        </w:rPr>
      </w:pPr>
      <w:r w:rsidRPr="00A6195B">
        <w:rPr>
          <w:rFonts w:cstheme="minorHAnsi"/>
          <w:b/>
          <w:bCs/>
          <w:sz w:val="22"/>
          <w:szCs w:val="22"/>
        </w:rPr>
        <w:t>Table 3</w:t>
      </w:r>
      <w:r w:rsidRPr="00A6195B">
        <w:rPr>
          <w:rFonts w:cstheme="minorHAnsi"/>
          <w:sz w:val="22"/>
          <w:szCs w:val="22"/>
        </w:rPr>
        <w:t xml:space="preserve"> Descriptive characteristics of the sample used in the analyses looking at outcomes at 7 years, 7 months (n=5,426; missing values have been imputed via multiple imputation). </w:t>
      </w:r>
    </w:p>
    <w:tbl>
      <w:tblPr>
        <w:tblStyle w:val="TableGrid"/>
        <w:tblW w:w="0" w:type="auto"/>
        <w:tblLook w:val="04A0" w:firstRow="1" w:lastRow="0" w:firstColumn="1" w:lastColumn="0" w:noHBand="0" w:noVBand="1"/>
      </w:tblPr>
      <w:tblGrid>
        <w:gridCol w:w="1629"/>
        <w:gridCol w:w="1274"/>
        <w:gridCol w:w="1521"/>
        <w:gridCol w:w="1545"/>
        <w:gridCol w:w="1578"/>
        <w:gridCol w:w="1464"/>
      </w:tblGrid>
      <w:tr w:rsidR="004013D5" w:rsidRPr="00A6195B" w14:paraId="6A7BF4D0" w14:textId="77777777" w:rsidTr="00864F4E">
        <w:tc>
          <w:tcPr>
            <w:tcW w:w="1629" w:type="dxa"/>
            <w:vAlign w:val="center"/>
          </w:tcPr>
          <w:p w14:paraId="0788F63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Factor</w:t>
            </w:r>
          </w:p>
        </w:tc>
        <w:tc>
          <w:tcPr>
            <w:tcW w:w="1274" w:type="dxa"/>
            <w:vAlign w:val="center"/>
          </w:tcPr>
          <w:p w14:paraId="2C5AFA25"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All sample</w:t>
            </w:r>
          </w:p>
          <w:p w14:paraId="393B269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N=5,426)</w:t>
            </w:r>
          </w:p>
        </w:tc>
        <w:tc>
          <w:tcPr>
            <w:tcW w:w="1521" w:type="dxa"/>
            <w:vAlign w:val="center"/>
          </w:tcPr>
          <w:p w14:paraId="2D4393A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Non-anxious group</w:t>
            </w:r>
          </w:p>
          <w:p w14:paraId="1484DECA"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w:t>
            </w:r>
            <w:r w:rsidRPr="00A6195B">
              <w:rPr>
                <w:rFonts w:cstheme="minorHAnsi"/>
                <w:i/>
                <w:iCs/>
                <w:sz w:val="22"/>
                <w:szCs w:val="22"/>
              </w:rPr>
              <w:t>n</w:t>
            </w:r>
            <w:r w:rsidRPr="00A6195B">
              <w:rPr>
                <w:rFonts w:cstheme="minorHAnsi"/>
                <w:sz w:val="22"/>
                <w:szCs w:val="22"/>
              </w:rPr>
              <w:t>=4,559)</w:t>
            </w:r>
          </w:p>
        </w:tc>
        <w:tc>
          <w:tcPr>
            <w:tcW w:w="1545" w:type="dxa"/>
            <w:vAlign w:val="center"/>
          </w:tcPr>
          <w:p w14:paraId="4863B2CA"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Prenatal only</w:t>
            </w:r>
          </w:p>
          <w:p w14:paraId="33CECD3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w:t>
            </w:r>
            <w:r w:rsidRPr="00A6195B">
              <w:rPr>
                <w:rFonts w:cstheme="minorHAnsi"/>
                <w:i/>
                <w:iCs/>
                <w:sz w:val="22"/>
                <w:szCs w:val="22"/>
              </w:rPr>
              <w:t>n</w:t>
            </w:r>
            <w:r w:rsidRPr="00A6195B">
              <w:rPr>
                <w:rFonts w:cstheme="minorHAnsi"/>
                <w:sz w:val="22"/>
                <w:szCs w:val="22"/>
              </w:rPr>
              <w:t>=259)</w:t>
            </w:r>
          </w:p>
        </w:tc>
        <w:tc>
          <w:tcPr>
            <w:tcW w:w="1578" w:type="dxa"/>
            <w:vAlign w:val="center"/>
          </w:tcPr>
          <w:p w14:paraId="1FA2BA8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Postnatal only</w:t>
            </w:r>
          </w:p>
          <w:p w14:paraId="40DA8BD5"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w:t>
            </w:r>
            <w:r w:rsidRPr="00A6195B">
              <w:rPr>
                <w:rFonts w:cstheme="minorHAnsi"/>
                <w:i/>
                <w:iCs/>
                <w:sz w:val="22"/>
                <w:szCs w:val="22"/>
              </w:rPr>
              <w:t>n</w:t>
            </w:r>
            <w:r w:rsidRPr="00A6195B">
              <w:rPr>
                <w:rFonts w:cstheme="minorHAnsi"/>
                <w:sz w:val="22"/>
                <w:szCs w:val="22"/>
              </w:rPr>
              <w:t>=324)</w:t>
            </w:r>
          </w:p>
        </w:tc>
        <w:tc>
          <w:tcPr>
            <w:tcW w:w="1464" w:type="dxa"/>
            <w:vAlign w:val="center"/>
          </w:tcPr>
          <w:p w14:paraId="1B334C7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Anxious-at -both-times group</w:t>
            </w:r>
          </w:p>
          <w:p w14:paraId="1A091BC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w:t>
            </w:r>
            <w:r w:rsidRPr="00A6195B">
              <w:rPr>
                <w:rFonts w:cstheme="minorHAnsi"/>
                <w:i/>
                <w:iCs/>
                <w:sz w:val="22"/>
                <w:szCs w:val="22"/>
              </w:rPr>
              <w:t>n</w:t>
            </w:r>
            <w:r w:rsidRPr="00A6195B">
              <w:rPr>
                <w:rFonts w:cstheme="minorHAnsi"/>
                <w:sz w:val="22"/>
                <w:szCs w:val="22"/>
              </w:rPr>
              <w:t>=284)</w:t>
            </w:r>
          </w:p>
        </w:tc>
      </w:tr>
      <w:tr w:rsidR="004013D5" w:rsidRPr="00A6195B" w14:paraId="5F87800E" w14:textId="77777777" w:rsidTr="00864F4E">
        <w:tc>
          <w:tcPr>
            <w:tcW w:w="1629" w:type="dxa"/>
            <w:vAlign w:val="center"/>
          </w:tcPr>
          <w:p w14:paraId="306BC700"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Father age (mean and SD)</w:t>
            </w:r>
          </w:p>
        </w:tc>
        <w:tc>
          <w:tcPr>
            <w:tcW w:w="1274" w:type="dxa"/>
            <w:vAlign w:val="center"/>
          </w:tcPr>
          <w:p w14:paraId="31BE130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1.47 (5.46)</w:t>
            </w:r>
          </w:p>
        </w:tc>
        <w:tc>
          <w:tcPr>
            <w:tcW w:w="1521" w:type="dxa"/>
            <w:vAlign w:val="center"/>
          </w:tcPr>
          <w:p w14:paraId="63EBFC8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1.42 (5.41)</w:t>
            </w:r>
          </w:p>
        </w:tc>
        <w:tc>
          <w:tcPr>
            <w:tcW w:w="1545" w:type="dxa"/>
            <w:vAlign w:val="center"/>
          </w:tcPr>
          <w:p w14:paraId="6F44C2B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1.33 (5.41)</w:t>
            </w:r>
          </w:p>
        </w:tc>
        <w:tc>
          <w:tcPr>
            <w:tcW w:w="1578" w:type="dxa"/>
            <w:vAlign w:val="center"/>
          </w:tcPr>
          <w:p w14:paraId="3BEE5B8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1.57 (5.99)</w:t>
            </w:r>
          </w:p>
        </w:tc>
        <w:tc>
          <w:tcPr>
            <w:tcW w:w="1464" w:type="dxa"/>
            <w:vAlign w:val="center"/>
          </w:tcPr>
          <w:p w14:paraId="423AA98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32.21 (5.62) </w:t>
            </w:r>
          </w:p>
        </w:tc>
      </w:tr>
      <w:tr w:rsidR="004013D5" w:rsidRPr="00A6195B" w14:paraId="41D56CE2" w14:textId="77777777" w:rsidTr="00864F4E">
        <w:tc>
          <w:tcPr>
            <w:tcW w:w="1629" w:type="dxa"/>
            <w:vAlign w:val="center"/>
          </w:tcPr>
          <w:p w14:paraId="6C48804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Number of other children (mean and </w:t>
            </w:r>
            <w:proofErr w:type="gramStart"/>
            <w:r w:rsidRPr="00A6195B">
              <w:rPr>
                <w:rFonts w:cstheme="minorHAnsi"/>
                <w:sz w:val="22"/>
                <w:szCs w:val="22"/>
              </w:rPr>
              <w:t>SD)</w:t>
            </w:r>
            <w:r w:rsidRPr="00A6195B">
              <w:rPr>
                <w:rFonts w:cstheme="minorHAnsi"/>
                <w:sz w:val="22"/>
                <w:szCs w:val="22"/>
                <w:vertAlign w:val="superscript"/>
              </w:rPr>
              <w:t>a</w:t>
            </w:r>
            <w:proofErr w:type="gramEnd"/>
          </w:p>
        </w:tc>
        <w:tc>
          <w:tcPr>
            <w:tcW w:w="1274" w:type="dxa"/>
            <w:vAlign w:val="center"/>
          </w:tcPr>
          <w:p w14:paraId="346D68C0"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74 (.88)</w:t>
            </w:r>
          </w:p>
        </w:tc>
        <w:tc>
          <w:tcPr>
            <w:tcW w:w="1521" w:type="dxa"/>
            <w:vAlign w:val="center"/>
          </w:tcPr>
          <w:p w14:paraId="6458627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72 (.86)</w:t>
            </w:r>
          </w:p>
        </w:tc>
        <w:tc>
          <w:tcPr>
            <w:tcW w:w="1545" w:type="dxa"/>
            <w:vAlign w:val="center"/>
          </w:tcPr>
          <w:p w14:paraId="2DC7665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71 (.81)</w:t>
            </w:r>
          </w:p>
        </w:tc>
        <w:tc>
          <w:tcPr>
            <w:tcW w:w="1578" w:type="dxa"/>
            <w:vAlign w:val="center"/>
          </w:tcPr>
          <w:p w14:paraId="55AD3CD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80 (.93)</w:t>
            </w:r>
          </w:p>
        </w:tc>
        <w:tc>
          <w:tcPr>
            <w:tcW w:w="1464" w:type="dxa"/>
            <w:vAlign w:val="center"/>
          </w:tcPr>
          <w:p w14:paraId="7204EBC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95 (1.20)</w:t>
            </w:r>
          </w:p>
        </w:tc>
      </w:tr>
      <w:tr w:rsidR="004013D5" w:rsidRPr="00A6195B" w14:paraId="0AB397B4" w14:textId="77777777" w:rsidTr="00864F4E">
        <w:tc>
          <w:tcPr>
            <w:tcW w:w="1629" w:type="dxa"/>
            <w:vAlign w:val="center"/>
          </w:tcPr>
          <w:p w14:paraId="33BEFA3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ternal prenatal anxiety (mean and </w:t>
            </w:r>
            <w:proofErr w:type="gramStart"/>
            <w:r w:rsidRPr="00A6195B">
              <w:rPr>
                <w:rFonts w:cstheme="minorHAnsi"/>
                <w:sz w:val="22"/>
                <w:szCs w:val="22"/>
              </w:rPr>
              <w:t>SD)</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b</w:t>
            </w:r>
            <w:proofErr w:type="spellEnd"/>
          </w:p>
        </w:tc>
        <w:tc>
          <w:tcPr>
            <w:tcW w:w="1274" w:type="dxa"/>
            <w:vAlign w:val="center"/>
          </w:tcPr>
          <w:p w14:paraId="4092AB5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92 (2.68)</w:t>
            </w:r>
          </w:p>
        </w:tc>
        <w:tc>
          <w:tcPr>
            <w:tcW w:w="1521" w:type="dxa"/>
            <w:vAlign w:val="center"/>
          </w:tcPr>
          <w:p w14:paraId="55C4C0E9"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14 (1.80)</w:t>
            </w:r>
          </w:p>
        </w:tc>
        <w:tc>
          <w:tcPr>
            <w:tcW w:w="1545" w:type="dxa"/>
            <w:vAlign w:val="center"/>
          </w:tcPr>
          <w:p w14:paraId="7829985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8.12 (1.45)</w:t>
            </w:r>
          </w:p>
        </w:tc>
        <w:tc>
          <w:tcPr>
            <w:tcW w:w="1578" w:type="dxa"/>
            <w:vAlign w:val="center"/>
          </w:tcPr>
          <w:p w14:paraId="6EC6187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4.17 (1.67)</w:t>
            </w:r>
          </w:p>
        </w:tc>
        <w:tc>
          <w:tcPr>
            <w:tcW w:w="1464" w:type="dxa"/>
            <w:vAlign w:val="center"/>
          </w:tcPr>
          <w:p w14:paraId="40A4BB5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9.23 (2.01)</w:t>
            </w:r>
          </w:p>
        </w:tc>
      </w:tr>
      <w:tr w:rsidR="004013D5" w:rsidRPr="00A6195B" w14:paraId="53A00B0B" w14:textId="77777777" w:rsidTr="00864F4E">
        <w:tc>
          <w:tcPr>
            <w:tcW w:w="1629" w:type="dxa"/>
            <w:vAlign w:val="center"/>
          </w:tcPr>
          <w:p w14:paraId="26CF967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ternal postnatal anxiety (mean and </w:t>
            </w:r>
            <w:proofErr w:type="gramStart"/>
            <w:r w:rsidRPr="00A6195B">
              <w:rPr>
                <w:rFonts w:cstheme="minorHAnsi"/>
                <w:sz w:val="22"/>
                <w:szCs w:val="22"/>
              </w:rPr>
              <w:t>SD)</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c</w:t>
            </w:r>
            <w:proofErr w:type="spellEnd"/>
          </w:p>
        </w:tc>
        <w:tc>
          <w:tcPr>
            <w:tcW w:w="1274" w:type="dxa"/>
            <w:vAlign w:val="center"/>
          </w:tcPr>
          <w:p w14:paraId="04CCA81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46 (2.53)</w:t>
            </w:r>
          </w:p>
        </w:tc>
        <w:tc>
          <w:tcPr>
            <w:tcW w:w="1521" w:type="dxa"/>
            <w:vAlign w:val="center"/>
          </w:tcPr>
          <w:p w14:paraId="3A59C8D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69 (1.53)</w:t>
            </w:r>
          </w:p>
        </w:tc>
        <w:tc>
          <w:tcPr>
            <w:tcW w:w="1545" w:type="dxa"/>
            <w:vAlign w:val="center"/>
          </w:tcPr>
          <w:p w14:paraId="217B6A7A"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31 (1.43)</w:t>
            </w:r>
          </w:p>
        </w:tc>
        <w:tc>
          <w:tcPr>
            <w:tcW w:w="1578" w:type="dxa"/>
            <w:vAlign w:val="center"/>
          </w:tcPr>
          <w:p w14:paraId="16B099E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7.40 (1.76)</w:t>
            </w:r>
          </w:p>
        </w:tc>
        <w:tc>
          <w:tcPr>
            <w:tcW w:w="1464" w:type="dxa"/>
            <w:vAlign w:val="center"/>
          </w:tcPr>
          <w:p w14:paraId="100CBC4A"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8.44 (2.24)</w:t>
            </w:r>
          </w:p>
        </w:tc>
      </w:tr>
      <w:tr w:rsidR="004013D5" w:rsidRPr="00A6195B" w14:paraId="40BC476F" w14:textId="77777777" w:rsidTr="00864F4E">
        <w:tc>
          <w:tcPr>
            <w:tcW w:w="1629" w:type="dxa"/>
            <w:vAlign w:val="center"/>
          </w:tcPr>
          <w:p w14:paraId="3DD48C9F"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ternal ed. level (n and % with </w:t>
            </w:r>
            <w:proofErr w:type="gramStart"/>
            <w:r w:rsidRPr="00A6195B">
              <w:rPr>
                <w:rFonts w:cstheme="minorHAnsi"/>
                <w:sz w:val="22"/>
                <w:szCs w:val="22"/>
              </w:rPr>
              <w:t>degree)</w:t>
            </w:r>
            <w:r w:rsidRPr="00A6195B">
              <w:rPr>
                <w:rFonts w:cstheme="minorHAnsi"/>
                <w:sz w:val="22"/>
                <w:szCs w:val="22"/>
                <w:vertAlign w:val="superscript"/>
              </w:rPr>
              <w:t>d</w:t>
            </w:r>
            <w:proofErr w:type="gramEnd"/>
          </w:p>
        </w:tc>
        <w:tc>
          <w:tcPr>
            <w:tcW w:w="1274" w:type="dxa"/>
            <w:vAlign w:val="center"/>
          </w:tcPr>
          <w:p w14:paraId="1E23919F"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330.09 (24.51%)</w:t>
            </w:r>
          </w:p>
        </w:tc>
        <w:tc>
          <w:tcPr>
            <w:tcW w:w="1521" w:type="dxa"/>
            <w:vAlign w:val="center"/>
          </w:tcPr>
          <w:p w14:paraId="55963CC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110.56 (24.36%)</w:t>
            </w:r>
          </w:p>
        </w:tc>
        <w:tc>
          <w:tcPr>
            <w:tcW w:w="1545" w:type="dxa"/>
            <w:vAlign w:val="center"/>
          </w:tcPr>
          <w:p w14:paraId="7FA68B1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8.09 (22.43%)</w:t>
            </w:r>
          </w:p>
        </w:tc>
        <w:tc>
          <w:tcPr>
            <w:tcW w:w="1578" w:type="dxa"/>
            <w:vAlign w:val="center"/>
          </w:tcPr>
          <w:p w14:paraId="3332C14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84.00 (25.93%)</w:t>
            </w:r>
          </w:p>
        </w:tc>
        <w:tc>
          <w:tcPr>
            <w:tcW w:w="1464" w:type="dxa"/>
            <w:vAlign w:val="center"/>
          </w:tcPr>
          <w:p w14:paraId="3D2E9FF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77.44 (27.27%)</w:t>
            </w:r>
          </w:p>
        </w:tc>
      </w:tr>
      <w:tr w:rsidR="004013D5" w:rsidRPr="00A6195B" w14:paraId="343EB322" w14:textId="77777777" w:rsidTr="00864F4E">
        <w:tc>
          <w:tcPr>
            <w:tcW w:w="1629" w:type="dxa"/>
            <w:vAlign w:val="center"/>
          </w:tcPr>
          <w:p w14:paraId="120D52B5"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Paternal racial identity (n and % White)</w:t>
            </w:r>
          </w:p>
        </w:tc>
        <w:tc>
          <w:tcPr>
            <w:tcW w:w="1274" w:type="dxa"/>
            <w:vAlign w:val="center"/>
          </w:tcPr>
          <w:p w14:paraId="242A940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337.47 (98.37%)</w:t>
            </w:r>
          </w:p>
        </w:tc>
        <w:tc>
          <w:tcPr>
            <w:tcW w:w="1521" w:type="dxa"/>
            <w:vAlign w:val="center"/>
          </w:tcPr>
          <w:p w14:paraId="107D220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4487.03 (98.42%)</w:t>
            </w:r>
          </w:p>
        </w:tc>
        <w:tc>
          <w:tcPr>
            <w:tcW w:w="1545" w:type="dxa"/>
            <w:vAlign w:val="center"/>
          </w:tcPr>
          <w:p w14:paraId="2B8EAEA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53.88 (98.02%)</w:t>
            </w:r>
          </w:p>
        </w:tc>
        <w:tc>
          <w:tcPr>
            <w:tcW w:w="1578" w:type="dxa"/>
            <w:vAlign w:val="center"/>
          </w:tcPr>
          <w:p w14:paraId="1BCEDCD1"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19.91 (98.74%)</w:t>
            </w:r>
          </w:p>
        </w:tc>
        <w:tc>
          <w:tcPr>
            <w:tcW w:w="1464" w:type="dxa"/>
            <w:vAlign w:val="center"/>
          </w:tcPr>
          <w:p w14:paraId="69F9EE7A"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76.66 (97.41%)</w:t>
            </w:r>
          </w:p>
        </w:tc>
      </w:tr>
      <w:tr w:rsidR="004013D5" w:rsidRPr="00A6195B" w14:paraId="27927C17" w14:textId="77777777" w:rsidTr="00864F4E">
        <w:tc>
          <w:tcPr>
            <w:tcW w:w="1629" w:type="dxa"/>
            <w:vAlign w:val="center"/>
          </w:tcPr>
          <w:p w14:paraId="646B000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ternal social class (n and % I and </w:t>
            </w:r>
            <w:proofErr w:type="gramStart"/>
            <w:r w:rsidRPr="00A6195B">
              <w:rPr>
                <w:rFonts w:cstheme="minorHAnsi"/>
                <w:sz w:val="22"/>
                <w:szCs w:val="22"/>
              </w:rPr>
              <w:t>II)</w:t>
            </w:r>
            <w:r w:rsidRPr="00A6195B">
              <w:rPr>
                <w:rFonts w:cstheme="minorHAnsi"/>
                <w:sz w:val="22"/>
                <w:szCs w:val="22"/>
                <w:vertAlign w:val="superscript"/>
              </w:rPr>
              <w:t>e</w:t>
            </w:r>
            <w:proofErr w:type="gramEnd"/>
          </w:p>
        </w:tc>
        <w:tc>
          <w:tcPr>
            <w:tcW w:w="1274" w:type="dxa"/>
            <w:vAlign w:val="center"/>
          </w:tcPr>
          <w:p w14:paraId="77EC32B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829.19 (52.14%)</w:t>
            </w:r>
          </w:p>
        </w:tc>
        <w:tc>
          <w:tcPr>
            <w:tcW w:w="1521" w:type="dxa"/>
            <w:vAlign w:val="center"/>
          </w:tcPr>
          <w:p w14:paraId="3B62056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352.53 (51.60%)</w:t>
            </w:r>
          </w:p>
        </w:tc>
        <w:tc>
          <w:tcPr>
            <w:tcW w:w="1545" w:type="dxa"/>
            <w:vAlign w:val="center"/>
          </w:tcPr>
          <w:p w14:paraId="3A75E40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43.81 (55.53%)</w:t>
            </w:r>
          </w:p>
        </w:tc>
        <w:tc>
          <w:tcPr>
            <w:tcW w:w="1578" w:type="dxa"/>
            <w:vAlign w:val="center"/>
          </w:tcPr>
          <w:p w14:paraId="57B9054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66.78 (51.48%)</w:t>
            </w:r>
          </w:p>
        </w:tc>
        <w:tc>
          <w:tcPr>
            <w:tcW w:w="1464" w:type="dxa"/>
            <w:vAlign w:val="center"/>
          </w:tcPr>
          <w:p w14:paraId="700C6BDA"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66.06 (58.47%)</w:t>
            </w:r>
          </w:p>
        </w:tc>
      </w:tr>
      <w:tr w:rsidR="004013D5" w:rsidRPr="00A6195B" w14:paraId="59F91476" w14:textId="77777777" w:rsidTr="00864F4E">
        <w:tc>
          <w:tcPr>
            <w:tcW w:w="1629" w:type="dxa"/>
            <w:vAlign w:val="center"/>
          </w:tcPr>
          <w:p w14:paraId="39AF356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lastRenderedPageBreak/>
              <w:t>Child sex (n and % females)</w:t>
            </w:r>
          </w:p>
        </w:tc>
        <w:tc>
          <w:tcPr>
            <w:tcW w:w="1274" w:type="dxa"/>
            <w:vAlign w:val="center"/>
          </w:tcPr>
          <w:p w14:paraId="11A183D9"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674.19 (49.28%)</w:t>
            </w:r>
          </w:p>
        </w:tc>
        <w:tc>
          <w:tcPr>
            <w:tcW w:w="1521" w:type="dxa"/>
            <w:vAlign w:val="center"/>
          </w:tcPr>
          <w:p w14:paraId="7C4BC8D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244.81 (49.24%)</w:t>
            </w:r>
          </w:p>
        </w:tc>
        <w:tc>
          <w:tcPr>
            <w:tcW w:w="1545" w:type="dxa"/>
            <w:vAlign w:val="center"/>
          </w:tcPr>
          <w:p w14:paraId="0265A67F"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16.78 (45.09%)</w:t>
            </w:r>
          </w:p>
        </w:tc>
        <w:tc>
          <w:tcPr>
            <w:tcW w:w="1578" w:type="dxa"/>
            <w:vAlign w:val="center"/>
          </w:tcPr>
          <w:p w14:paraId="10B1124F"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73.59 (53.58%)</w:t>
            </w:r>
          </w:p>
        </w:tc>
        <w:tc>
          <w:tcPr>
            <w:tcW w:w="1464" w:type="dxa"/>
            <w:vAlign w:val="center"/>
          </w:tcPr>
          <w:p w14:paraId="74180EB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39.00 (48.94%)</w:t>
            </w:r>
          </w:p>
        </w:tc>
      </w:tr>
      <w:tr w:rsidR="004013D5" w:rsidRPr="00A6195B" w14:paraId="2477BD57" w14:textId="77777777" w:rsidTr="00864F4E">
        <w:tc>
          <w:tcPr>
            <w:tcW w:w="1629" w:type="dxa"/>
            <w:vAlign w:val="center"/>
          </w:tcPr>
          <w:p w14:paraId="4392E37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Marital status of fathers (n and % </w:t>
            </w:r>
            <w:proofErr w:type="gramStart"/>
            <w:r w:rsidRPr="00A6195B">
              <w:rPr>
                <w:rFonts w:cstheme="minorHAnsi"/>
                <w:sz w:val="22"/>
                <w:szCs w:val="22"/>
              </w:rPr>
              <w:t>married)</w:t>
            </w:r>
            <w:r w:rsidRPr="00A6195B">
              <w:rPr>
                <w:rFonts w:cstheme="minorHAnsi"/>
                <w:sz w:val="22"/>
                <w:szCs w:val="22"/>
                <w:vertAlign w:val="superscript"/>
              </w:rPr>
              <w:t>a</w:t>
            </w:r>
            <w:proofErr w:type="gramEnd"/>
          </w:p>
        </w:tc>
        <w:tc>
          <w:tcPr>
            <w:tcW w:w="1274" w:type="dxa"/>
            <w:vAlign w:val="center"/>
          </w:tcPr>
          <w:p w14:paraId="752DE61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4689.50 (86.43%)</w:t>
            </w:r>
          </w:p>
        </w:tc>
        <w:tc>
          <w:tcPr>
            <w:tcW w:w="1521" w:type="dxa"/>
            <w:vAlign w:val="center"/>
          </w:tcPr>
          <w:p w14:paraId="7CE1A6BF"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982.22 (87.35%)</w:t>
            </w:r>
          </w:p>
        </w:tc>
        <w:tc>
          <w:tcPr>
            <w:tcW w:w="1545" w:type="dxa"/>
            <w:vAlign w:val="center"/>
          </w:tcPr>
          <w:p w14:paraId="77C6E0D9"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11.66</w:t>
            </w:r>
          </w:p>
          <w:p w14:paraId="23ACE19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81.72%)</w:t>
            </w:r>
          </w:p>
        </w:tc>
        <w:tc>
          <w:tcPr>
            <w:tcW w:w="1578" w:type="dxa"/>
            <w:vAlign w:val="center"/>
          </w:tcPr>
          <w:p w14:paraId="3A5721F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54.88 (78.67%)</w:t>
            </w:r>
          </w:p>
        </w:tc>
        <w:tc>
          <w:tcPr>
            <w:tcW w:w="1464" w:type="dxa"/>
            <w:vAlign w:val="center"/>
          </w:tcPr>
          <w:p w14:paraId="3BBEDED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40.75 (84.77%)</w:t>
            </w:r>
          </w:p>
        </w:tc>
      </w:tr>
      <w:tr w:rsidR="004013D5" w:rsidRPr="00A6195B" w14:paraId="0F34FE9D" w14:textId="77777777" w:rsidTr="00864F4E">
        <w:tc>
          <w:tcPr>
            <w:tcW w:w="1629" w:type="dxa"/>
            <w:vAlign w:val="center"/>
          </w:tcPr>
          <w:p w14:paraId="20A7874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st history of severe depression in fathers (n and </w:t>
            </w:r>
            <w:proofErr w:type="gramStart"/>
            <w:r w:rsidRPr="00A6195B">
              <w:rPr>
                <w:rFonts w:cstheme="minorHAnsi"/>
                <w:sz w:val="22"/>
                <w:szCs w:val="22"/>
              </w:rPr>
              <w:t>%)</w:t>
            </w:r>
            <w:r w:rsidRPr="00A6195B">
              <w:rPr>
                <w:rFonts w:cstheme="minorHAnsi"/>
                <w:sz w:val="22"/>
                <w:szCs w:val="22"/>
                <w:vertAlign w:val="superscript"/>
              </w:rPr>
              <w:t>a</w:t>
            </w:r>
            <w:proofErr w:type="gramEnd"/>
          </w:p>
        </w:tc>
        <w:tc>
          <w:tcPr>
            <w:tcW w:w="1274" w:type="dxa"/>
            <w:vAlign w:val="center"/>
          </w:tcPr>
          <w:p w14:paraId="55FD6C0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96.31 (5.46%)</w:t>
            </w:r>
          </w:p>
        </w:tc>
        <w:tc>
          <w:tcPr>
            <w:tcW w:w="1521" w:type="dxa"/>
            <w:vAlign w:val="center"/>
          </w:tcPr>
          <w:p w14:paraId="762571E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48.53 (3.26%)</w:t>
            </w:r>
          </w:p>
        </w:tc>
        <w:tc>
          <w:tcPr>
            <w:tcW w:w="1545" w:type="dxa"/>
            <w:vAlign w:val="center"/>
          </w:tcPr>
          <w:p w14:paraId="15906BD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7.28 (14.39%)</w:t>
            </w:r>
          </w:p>
        </w:tc>
        <w:tc>
          <w:tcPr>
            <w:tcW w:w="1578" w:type="dxa"/>
            <w:vAlign w:val="center"/>
          </w:tcPr>
          <w:p w14:paraId="6085C961"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44.69 (13.79%)</w:t>
            </w:r>
          </w:p>
        </w:tc>
        <w:tc>
          <w:tcPr>
            <w:tcW w:w="1464" w:type="dxa"/>
            <w:vAlign w:val="center"/>
          </w:tcPr>
          <w:p w14:paraId="078B89E0"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65.81 (23.17%)</w:t>
            </w:r>
          </w:p>
        </w:tc>
      </w:tr>
      <w:tr w:rsidR="004013D5" w:rsidRPr="00A6195B" w14:paraId="4B58816F" w14:textId="77777777" w:rsidTr="00864F4E">
        <w:tc>
          <w:tcPr>
            <w:tcW w:w="1629" w:type="dxa"/>
            <w:vAlign w:val="center"/>
          </w:tcPr>
          <w:p w14:paraId="7F18954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st history of other psychiatric problems in fathers (n and </w:t>
            </w:r>
            <w:proofErr w:type="gramStart"/>
            <w:r w:rsidRPr="00A6195B">
              <w:rPr>
                <w:rFonts w:cstheme="minorHAnsi"/>
                <w:sz w:val="22"/>
                <w:szCs w:val="22"/>
              </w:rPr>
              <w:t>%)</w:t>
            </w:r>
            <w:r w:rsidRPr="00A6195B">
              <w:rPr>
                <w:rFonts w:cstheme="minorHAnsi"/>
                <w:sz w:val="22"/>
                <w:szCs w:val="22"/>
                <w:vertAlign w:val="superscript"/>
              </w:rPr>
              <w:t>a</w:t>
            </w:r>
            <w:proofErr w:type="gramEnd"/>
          </w:p>
        </w:tc>
        <w:tc>
          <w:tcPr>
            <w:tcW w:w="1274" w:type="dxa"/>
            <w:vAlign w:val="center"/>
          </w:tcPr>
          <w:p w14:paraId="6D232F70"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93.16 (1.72%)</w:t>
            </w:r>
          </w:p>
        </w:tc>
        <w:tc>
          <w:tcPr>
            <w:tcW w:w="1521" w:type="dxa"/>
            <w:vAlign w:val="center"/>
          </w:tcPr>
          <w:p w14:paraId="79DFBE8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48.13 (1.06%)</w:t>
            </w:r>
          </w:p>
        </w:tc>
        <w:tc>
          <w:tcPr>
            <w:tcW w:w="1545" w:type="dxa"/>
            <w:vAlign w:val="center"/>
          </w:tcPr>
          <w:p w14:paraId="179CBE4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8.97 (3.46%)</w:t>
            </w:r>
          </w:p>
        </w:tc>
        <w:tc>
          <w:tcPr>
            <w:tcW w:w="1578" w:type="dxa"/>
            <w:vAlign w:val="center"/>
          </w:tcPr>
          <w:p w14:paraId="733C41B1"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1.09 (3.42%)</w:t>
            </w:r>
          </w:p>
        </w:tc>
        <w:tc>
          <w:tcPr>
            <w:tcW w:w="1464" w:type="dxa"/>
            <w:vAlign w:val="center"/>
          </w:tcPr>
          <w:p w14:paraId="69B1215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4.97 (8.79%)</w:t>
            </w:r>
          </w:p>
        </w:tc>
      </w:tr>
      <w:tr w:rsidR="004013D5" w:rsidRPr="00A6195B" w14:paraId="26D94244" w14:textId="77777777" w:rsidTr="00864F4E">
        <w:tc>
          <w:tcPr>
            <w:tcW w:w="1629" w:type="dxa"/>
            <w:vAlign w:val="center"/>
          </w:tcPr>
          <w:p w14:paraId="1D6A6B1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st history of severe depression in mothers (n and </w:t>
            </w:r>
            <w:proofErr w:type="gramStart"/>
            <w:r w:rsidRPr="00A6195B">
              <w:rPr>
                <w:rFonts w:cstheme="minorHAnsi"/>
                <w:sz w:val="22"/>
                <w:szCs w:val="22"/>
              </w:rPr>
              <w:t>%)</w:t>
            </w:r>
            <w:r w:rsidRPr="00A6195B">
              <w:rPr>
                <w:rFonts w:cstheme="minorHAnsi"/>
                <w:sz w:val="22"/>
                <w:szCs w:val="22"/>
                <w:vertAlign w:val="superscript"/>
              </w:rPr>
              <w:t>a</w:t>
            </w:r>
            <w:proofErr w:type="gramEnd"/>
          </w:p>
        </w:tc>
        <w:tc>
          <w:tcPr>
            <w:tcW w:w="1274" w:type="dxa"/>
            <w:vAlign w:val="center"/>
          </w:tcPr>
          <w:p w14:paraId="169A730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64.91 (6.73%)</w:t>
            </w:r>
          </w:p>
        </w:tc>
        <w:tc>
          <w:tcPr>
            <w:tcW w:w="1521" w:type="dxa"/>
            <w:vAlign w:val="center"/>
          </w:tcPr>
          <w:p w14:paraId="3E3B6CB8"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85.06 (6.25%)</w:t>
            </w:r>
          </w:p>
        </w:tc>
        <w:tc>
          <w:tcPr>
            <w:tcW w:w="1545" w:type="dxa"/>
            <w:vAlign w:val="center"/>
          </w:tcPr>
          <w:p w14:paraId="08C6A9E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1.00 (8.11%)</w:t>
            </w:r>
          </w:p>
        </w:tc>
        <w:tc>
          <w:tcPr>
            <w:tcW w:w="1578" w:type="dxa"/>
            <w:vAlign w:val="center"/>
          </w:tcPr>
          <w:p w14:paraId="4870112D"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8.03 (8.65%)</w:t>
            </w:r>
          </w:p>
        </w:tc>
        <w:tc>
          <w:tcPr>
            <w:tcW w:w="1464" w:type="dxa"/>
            <w:vAlign w:val="center"/>
          </w:tcPr>
          <w:p w14:paraId="0E4FCF88"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0.81 (10.85%)</w:t>
            </w:r>
          </w:p>
        </w:tc>
      </w:tr>
      <w:tr w:rsidR="004013D5" w:rsidRPr="00A6195B" w14:paraId="4CEDE665" w14:textId="77777777" w:rsidTr="00864F4E">
        <w:tc>
          <w:tcPr>
            <w:tcW w:w="1629" w:type="dxa"/>
            <w:vAlign w:val="center"/>
          </w:tcPr>
          <w:p w14:paraId="77CFE478"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st history of other psychiatric problems in mothers (n and </w:t>
            </w:r>
            <w:proofErr w:type="gramStart"/>
            <w:r w:rsidRPr="00A6195B">
              <w:rPr>
                <w:rFonts w:cstheme="minorHAnsi"/>
                <w:sz w:val="22"/>
                <w:szCs w:val="22"/>
              </w:rPr>
              <w:t>%)</w:t>
            </w:r>
            <w:r w:rsidRPr="00A6195B">
              <w:rPr>
                <w:rFonts w:cstheme="minorHAnsi"/>
                <w:sz w:val="22"/>
                <w:szCs w:val="22"/>
                <w:vertAlign w:val="superscript"/>
              </w:rPr>
              <w:t>a</w:t>
            </w:r>
            <w:proofErr w:type="gramEnd"/>
          </w:p>
        </w:tc>
        <w:tc>
          <w:tcPr>
            <w:tcW w:w="1274" w:type="dxa"/>
            <w:vAlign w:val="center"/>
          </w:tcPr>
          <w:p w14:paraId="7D7CD18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16.00 (2.14%)</w:t>
            </w:r>
          </w:p>
        </w:tc>
        <w:tc>
          <w:tcPr>
            <w:tcW w:w="1521" w:type="dxa"/>
            <w:vAlign w:val="center"/>
          </w:tcPr>
          <w:p w14:paraId="387EB3F5"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91.19 (2.00%)</w:t>
            </w:r>
          </w:p>
        </w:tc>
        <w:tc>
          <w:tcPr>
            <w:tcW w:w="1545" w:type="dxa"/>
            <w:vAlign w:val="center"/>
          </w:tcPr>
          <w:p w14:paraId="6FCA9358"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lt;5 (&lt;2.00%)</w:t>
            </w:r>
          </w:p>
        </w:tc>
        <w:tc>
          <w:tcPr>
            <w:tcW w:w="1578" w:type="dxa"/>
            <w:vAlign w:val="center"/>
          </w:tcPr>
          <w:p w14:paraId="498392E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6.00 (4.94%)</w:t>
            </w:r>
          </w:p>
        </w:tc>
        <w:tc>
          <w:tcPr>
            <w:tcW w:w="1464" w:type="dxa"/>
            <w:vAlign w:val="center"/>
          </w:tcPr>
          <w:p w14:paraId="57A76C2D"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6.63 (2.33%)</w:t>
            </w:r>
          </w:p>
        </w:tc>
      </w:tr>
      <w:tr w:rsidR="004013D5" w:rsidRPr="00A6195B" w14:paraId="15CE89A9" w14:textId="77777777" w:rsidTr="00864F4E">
        <w:tc>
          <w:tcPr>
            <w:tcW w:w="1629" w:type="dxa"/>
            <w:vAlign w:val="center"/>
          </w:tcPr>
          <w:p w14:paraId="5DAC87AF"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ternal prenatal depression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f</w:t>
            </w:r>
            <w:proofErr w:type="spellEnd"/>
          </w:p>
        </w:tc>
        <w:tc>
          <w:tcPr>
            <w:tcW w:w="1274" w:type="dxa"/>
            <w:vAlign w:val="center"/>
          </w:tcPr>
          <w:p w14:paraId="3EDE19F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74.09 (3.21%)</w:t>
            </w:r>
          </w:p>
        </w:tc>
        <w:tc>
          <w:tcPr>
            <w:tcW w:w="1521" w:type="dxa"/>
            <w:vAlign w:val="center"/>
          </w:tcPr>
          <w:p w14:paraId="699801CF"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5.09 (.77%)</w:t>
            </w:r>
          </w:p>
        </w:tc>
        <w:tc>
          <w:tcPr>
            <w:tcW w:w="1545" w:type="dxa"/>
            <w:vAlign w:val="center"/>
          </w:tcPr>
          <w:p w14:paraId="078A488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9.00 (15.06%)</w:t>
            </w:r>
          </w:p>
        </w:tc>
        <w:tc>
          <w:tcPr>
            <w:tcW w:w="1578" w:type="dxa"/>
            <w:vAlign w:val="center"/>
          </w:tcPr>
          <w:p w14:paraId="5F0E27B5"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3.00 (4.01%)</w:t>
            </w:r>
          </w:p>
        </w:tc>
        <w:tc>
          <w:tcPr>
            <w:tcW w:w="1464" w:type="dxa"/>
            <w:vAlign w:val="center"/>
          </w:tcPr>
          <w:p w14:paraId="3D16267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87.00 (30.63%)</w:t>
            </w:r>
          </w:p>
        </w:tc>
      </w:tr>
      <w:tr w:rsidR="004013D5" w:rsidRPr="00A6195B" w14:paraId="09C278F8" w14:textId="77777777" w:rsidTr="00864F4E">
        <w:tc>
          <w:tcPr>
            <w:tcW w:w="1629" w:type="dxa"/>
            <w:vAlign w:val="center"/>
          </w:tcPr>
          <w:p w14:paraId="2F83D77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ternal postnatal depression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g</w:t>
            </w:r>
            <w:proofErr w:type="spellEnd"/>
          </w:p>
        </w:tc>
        <w:tc>
          <w:tcPr>
            <w:tcW w:w="1274" w:type="dxa"/>
            <w:vAlign w:val="center"/>
          </w:tcPr>
          <w:p w14:paraId="6FEE87A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69.16 (3.12%)</w:t>
            </w:r>
          </w:p>
        </w:tc>
        <w:tc>
          <w:tcPr>
            <w:tcW w:w="1521" w:type="dxa"/>
            <w:vAlign w:val="center"/>
          </w:tcPr>
          <w:p w14:paraId="2CD65F05"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5.03 (.55%)</w:t>
            </w:r>
          </w:p>
        </w:tc>
        <w:tc>
          <w:tcPr>
            <w:tcW w:w="1545" w:type="dxa"/>
            <w:vAlign w:val="center"/>
          </w:tcPr>
          <w:p w14:paraId="3707FE6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7.13 (2.75%)</w:t>
            </w:r>
          </w:p>
        </w:tc>
        <w:tc>
          <w:tcPr>
            <w:tcW w:w="1578" w:type="dxa"/>
            <w:vAlign w:val="center"/>
          </w:tcPr>
          <w:p w14:paraId="48B6DEF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6.00 (17.28%)</w:t>
            </w:r>
          </w:p>
        </w:tc>
        <w:tc>
          <w:tcPr>
            <w:tcW w:w="1464" w:type="dxa"/>
            <w:vAlign w:val="center"/>
          </w:tcPr>
          <w:p w14:paraId="2A93F8F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81.00 (28.52%)</w:t>
            </w:r>
          </w:p>
        </w:tc>
      </w:tr>
      <w:tr w:rsidR="004013D5" w:rsidRPr="00A6195B" w14:paraId="60E20D43" w14:textId="77777777" w:rsidTr="00864F4E">
        <w:tc>
          <w:tcPr>
            <w:tcW w:w="1629" w:type="dxa"/>
            <w:vAlign w:val="center"/>
          </w:tcPr>
          <w:p w14:paraId="04A76AC9"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ternal depression at 73 months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h</w:t>
            </w:r>
            <w:proofErr w:type="spellEnd"/>
          </w:p>
        </w:tc>
        <w:tc>
          <w:tcPr>
            <w:tcW w:w="1274" w:type="dxa"/>
            <w:vAlign w:val="center"/>
          </w:tcPr>
          <w:p w14:paraId="25B8465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64.47 (6.72%)</w:t>
            </w:r>
          </w:p>
        </w:tc>
        <w:tc>
          <w:tcPr>
            <w:tcW w:w="1521" w:type="dxa"/>
            <w:vAlign w:val="center"/>
          </w:tcPr>
          <w:p w14:paraId="296F1641"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94.00 (4.26%)</w:t>
            </w:r>
          </w:p>
        </w:tc>
        <w:tc>
          <w:tcPr>
            <w:tcW w:w="1545" w:type="dxa"/>
            <w:vAlign w:val="center"/>
          </w:tcPr>
          <w:p w14:paraId="25B57A41"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2.22 (12.44%)</w:t>
            </w:r>
          </w:p>
        </w:tc>
        <w:tc>
          <w:tcPr>
            <w:tcW w:w="1578" w:type="dxa"/>
            <w:vAlign w:val="center"/>
          </w:tcPr>
          <w:p w14:paraId="3E1FE3C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66.19 (20.43%)</w:t>
            </w:r>
          </w:p>
        </w:tc>
        <w:tc>
          <w:tcPr>
            <w:tcW w:w="1464" w:type="dxa"/>
            <w:vAlign w:val="center"/>
          </w:tcPr>
          <w:p w14:paraId="687162A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72.06 (25.37%)</w:t>
            </w:r>
          </w:p>
        </w:tc>
      </w:tr>
      <w:tr w:rsidR="004013D5" w:rsidRPr="00A6195B" w14:paraId="1861302E" w14:textId="77777777" w:rsidTr="00864F4E">
        <w:tc>
          <w:tcPr>
            <w:tcW w:w="1629" w:type="dxa"/>
            <w:vAlign w:val="center"/>
          </w:tcPr>
          <w:p w14:paraId="5B239B7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Maternal prenatal depression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f</w:t>
            </w:r>
            <w:proofErr w:type="spellEnd"/>
          </w:p>
        </w:tc>
        <w:tc>
          <w:tcPr>
            <w:tcW w:w="1274" w:type="dxa"/>
            <w:vAlign w:val="center"/>
          </w:tcPr>
          <w:p w14:paraId="000FA25D"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47.59 (10.09%)</w:t>
            </w:r>
          </w:p>
        </w:tc>
        <w:tc>
          <w:tcPr>
            <w:tcW w:w="1521" w:type="dxa"/>
            <w:vAlign w:val="center"/>
          </w:tcPr>
          <w:p w14:paraId="72D46881"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95.13 (8.67%)</w:t>
            </w:r>
          </w:p>
        </w:tc>
        <w:tc>
          <w:tcPr>
            <w:tcW w:w="1545" w:type="dxa"/>
            <w:vAlign w:val="center"/>
          </w:tcPr>
          <w:p w14:paraId="59BA08D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47.41 (18.30%)</w:t>
            </w:r>
          </w:p>
        </w:tc>
        <w:tc>
          <w:tcPr>
            <w:tcW w:w="1578" w:type="dxa"/>
            <w:vAlign w:val="center"/>
          </w:tcPr>
          <w:p w14:paraId="50F1D77A"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0.50 (15.59%)</w:t>
            </w:r>
          </w:p>
        </w:tc>
        <w:tc>
          <w:tcPr>
            <w:tcW w:w="1464" w:type="dxa"/>
            <w:vAlign w:val="center"/>
          </w:tcPr>
          <w:p w14:paraId="68E4461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4.56 (19.21%)</w:t>
            </w:r>
          </w:p>
        </w:tc>
      </w:tr>
      <w:tr w:rsidR="004013D5" w:rsidRPr="00A6195B" w14:paraId="069FA528" w14:textId="77777777" w:rsidTr="00864F4E">
        <w:tc>
          <w:tcPr>
            <w:tcW w:w="1629" w:type="dxa"/>
            <w:vAlign w:val="center"/>
          </w:tcPr>
          <w:p w14:paraId="6382100D"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Maternal postnatal depression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g</w:t>
            </w:r>
            <w:proofErr w:type="spellEnd"/>
          </w:p>
        </w:tc>
        <w:tc>
          <w:tcPr>
            <w:tcW w:w="1274" w:type="dxa"/>
            <w:vAlign w:val="center"/>
          </w:tcPr>
          <w:p w14:paraId="0FAEBD89"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447.13 (8.24%)</w:t>
            </w:r>
          </w:p>
        </w:tc>
        <w:tc>
          <w:tcPr>
            <w:tcW w:w="1521" w:type="dxa"/>
            <w:vAlign w:val="center"/>
          </w:tcPr>
          <w:p w14:paraId="3DA9D915"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24.50 (7.12%)</w:t>
            </w:r>
          </w:p>
        </w:tc>
        <w:tc>
          <w:tcPr>
            <w:tcW w:w="1545" w:type="dxa"/>
            <w:vAlign w:val="center"/>
          </w:tcPr>
          <w:p w14:paraId="37F9C9D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2.00 (12.36%)</w:t>
            </w:r>
          </w:p>
        </w:tc>
        <w:tc>
          <w:tcPr>
            <w:tcW w:w="1578" w:type="dxa"/>
            <w:vAlign w:val="center"/>
          </w:tcPr>
          <w:p w14:paraId="04C0A3A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2.47 (16.19%)</w:t>
            </w:r>
          </w:p>
        </w:tc>
        <w:tc>
          <w:tcPr>
            <w:tcW w:w="1464" w:type="dxa"/>
            <w:vAlign w:val="center"/>
          </w:tcPr>
          <w:p w14:paraId="6D523A9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8.16 (13.44%)</w:t>
            </w:r>
          </w:p>
        </w:tc>
      </w:tr>
      <w:tr w:rsidR="004013D5" w:rsidRPr="00A6195B" w14:paraId="1DB7797F" w14:textId="77777777" w:rsidTr="00864F4E">
        <w:tc>
          <w:tcPr>
            <w:tcW w:w="1629" w:type="dxa"/>
            <w:vAlign w:val="center"/>
          </w:tcPr>
          <w:p w14:paraId="358F966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Maternal depression at </w:t>
            </w:r>
            <w:r w:rsidRPr="00A6195B">
              <w:rPr>
                <w:rFonts w:cstheme="minorHAnsi"/>
                <w:sz w:val="22"/>
                <w:szCs w:val="22"/>
              </w:rPr>
              <w:lastRenderedPageBreak/>
              <w:t xml:space="preserve">73 months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h</w:t>
            </w:r>
            <w:proofErr w:type="spellEnd"/>
          </w:p>
        </w:tc>
        <w:tc>
          <w:tcPr>
            <w:tcW w:w="1274" w:type="dxa"/>
            <w:vAlign w:val="center"/>
          </w:tcPr>
          <w:p w14:paraId="608A6B20"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lastRenderedPageBreak/>
              <w:t>697.50 (12.85%)</w:t>
            </w:r>
          </w:p>
        </w:tc>
        <w:tc>
          <w:tcPr>
            <w:tcW w:w="1521" w:type="dxa"/>
            <w:vAlign w:val="center"/>
          </w:tcPr>
          <w:p w14:paraId="393C85D0"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41.03 (11.87%)</w:t>
            </w:r>
          </w:p>
        </w:tc>
        <w:tc>
          <w:tcPr>
            <w:tcW w:w="1545" w:type="dxa"/>
            <w:vAlign w:val="center"/>
          </w:tcPr>
          <w:p w14:paraId="61E6589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43.03 (16.61%)</w:t>
            </w:r>
          </w:p>
        </w:tc>
        <w:tc>
          <w:tcPr>
            <w:tcW w:w="1578" w:type="dxa"/>
            <w:vAlign w:val="center"/>
          </w:tcPr>
          <w:p w14:paraId="5CE0DB5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63.09 (19.47%)</w:t>
            </w:r>
          </w:p>
        </w:tc>
        <w:tc>
          <w:tcPr>
            <w:tcW w:w="1464" w:type="dxa"/>
            <w:vAlign w:val="center"/>
          </w:tcPr>
          <w:p w14:paraId="394B6D9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0.34 (17.73%)</w:t>
            </w:r>
          </w:p>
        </w:tc>
      </w:tr>
      <w:tr w:rsidR="004013D5" w:rsidRPr="00A6195B" w14:paraId="07199544" w14:textId="77777777" w:rsidTr="00864F4E">
        <w:tc>
          <w:tcPr>
            <w:tcW w:w="1629" w:type="dxa"/>
            <w:vAlign w:val="center"/>
          </w:tcPr>
          <w:p w14:paraId="22BCAF7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Maternal prenatal anxiety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i</w:t>
            </w:r>
            <w:proofErr w:type="spellEnd"/>
          </w:p>
        </w:tc>
        <w:tc>
          <w:tcPr>
            <w:tcW w:w="1274" w:type="dxa"/>
            <w:vAlign w:val="center"/>
          </w:tcPr>
          <w:p w14:paraId="3BA52AA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732.44 (13.50%)</w:t>
            </w:r>
          </w:p>
        </w:tc>
        <w:tc>
          <w:tcPr>
            <w:tcW w:w="1521" w:type="dxa"/>
            <w:vAlign w:val="center"/>
          </w:tcPr>
          <w:p w14:paraId="4A61ECC8"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53.50 (12.14%)</w:t>
            </w:r>
          </w:p>
        </w:tc>
        <w:tc>
          <w:tcPr>
            <w:tcW w:w="1545" w:type="dxa"/>
            <w:vAlign w:val="center"/>
          </w:tcPr>
          <w:p w14:paraId="29C5A3A0"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2.25 (20.17%)</w:t>
            </w:r>
          </w:p>
        </w:tc>
        <w:tc>
          <w:tcPr>
            <w:tcW w:w="1578" w:type="dxa"/>
            <w:vAlign w:val="center"/>
          </w:tcPr>
          <w:p w14:paraId="1E230B5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9.50 (18.36%)</w:t>
            </w:r>
          </w:p>
        </w:tc>
        <w:tc>
          <w:tcPr>
            <w:tcW w:w="1464" w:type="dxa"/>
            <w:vAlign w:val="center"/>
          </w:tcPr>
          <w:p w14:paraId="4176D6C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67.19 (23.66%)</w:t>
            </w:r>
          </w:p>
        </w:tc>
      </w:tr>
      <w:tr w:rsidR="004013D5" w:rsidRPr="00A6195B" w14:paraId="1B31A5DD" w14:textId="77777777" w:rsidTr="00864F4E">
        <w:tc>
          <w:tcPr>
            <w:tcW w:w="1629" w:type="dxa"/>
            <w:vAlign w:val="center"/>
          </w:tcPr>
          <w:p w14:paraId="7B7FFB6F"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Maternal postnatal anxiety (n and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j</w:t>
            </w:r>
            <w:proofErr w:type="spellEnd"/>
          </w:p>
        </w:tc>
        <w:tc>
          <w:tcPr>
            <w:tcW w:w="1274" w:type="dxa"/>
            <w:vAlign w:val="center"/>
          </w:tcPr>
          <w:p w14:paraId="77DDD831"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741.41 (13.66%)</w:t>
            </w:r>
          </w:p>
        </w:tc>
        <w:tc>
          <w:tcPr>
            <w:tcW w:w="1521" w:type="dxa"/>
            <w:vAlign w:val="center"/>
          </w:tcPr>
          <w:p w14:paraId="14BBCE35"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36.41 (11.77%)</w:t>
            </w:r>
          </w:p>
        </w:tc>
        <w:tc>
          <w:tcPr>
            <w:tcW w:w="1545" w:type="dxa"/>
            <w:vAlign w:val="center"/>
          </w:tcPr>
          <w:p w14:paraId="03E28B38"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9.00 (22.78%)</w:t>
            </w:r>
          </w:p>
        </w:tc>
        <w:tc>
          <w:tcPr>
            <w:tcW w:w="1578" w:type="dxa"/>
            <w:vAlign w:val="center"/>
          </w:tcPr>
          <w:p w14:paraId="25038D28"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74.63 (23.03%)</w:t>
            </w:r>
          </w:p>
        </w:tc>
        <w:tc>
          <w:tcPr>
            <w:tcW w:w="1464" w:type="dxa"/>
            <w:vAlign w:val="center"/>
          </w:tcPr>
          <w:p w14:paraId="144AF8A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71.38 (25.13%)</w:t>
            </w:r>
          </w:p>
        </w:tc>
      </w:tr>
      <w:tr w:rsidR="004013D5" w:rsidRPr="00A6195B" w14:paraId="2B2F9FE3" w14:textId="77777777" w:rsidTr="00864F4E">
        <w:tc>
          <w:tcPr>
            <w:tcW w:w="1629" w:type="dxa"/>
            <w:vAlign w:val="center"/>
          </w:tcPr>
          <w:p w14:paraId="5AB4D38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Maternal anxiety at 73 months (n and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k</w:t>
            </w:r>
            <w:proofErr w:type="spellEnd"/>
          </w:p>
        </w:tc>
        <w:tc>
          <w:tcPr>
            <w:tcW w:w="1274" w:type="dxa"/>
            <w:vAlign w:val="center"/>
          </w:tcPr>
          <w:p w14:paraId="6624678A"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652.09 (12.02%)</w:t>
            </w:r>
          </w:p>
        </w:tc>
        <w:tc>
          <w:tcPr>
            <w:tcW w:w="1521" w:type="dxa"/>
            <w:vAlign w:val="center"/>
          </w:tcPr>
          <w:p w14:paraId="1DA5167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499.78 (10.96%)</w:t>
            </w:r>
          </w:p>
        </w:tc>
        <w:tc>
          <w:tcPr>
            <w:tcW w:w="1545" w:type="dxa"/>
            <w:vAlign w:val="center"/>
          </w:tcPr>
          <w:p w14:paraId="615C8ED4"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9.56 (15.28%)</w:t>
            </w:r>
          </w:p>
        </w:tc>
        <w:tc>
          <w:tcPr>
            <w:tcW w:w="1578" w:type="dxa"/>
            <w:vAlign w:val="center"/>
          </w:tcPr>
          <w:p w14:paraId="36E0378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8.44 (18.04%)</w:t>
            </w:r>
          </w:p>
        </w:tc>
        <w:tc>
          <w:tcPr>
            <w:tcW w:w="1464" w:type="dxa"/>
            <w:vAlign w:val="center"/>
          </w:tcPr>
          <w:p w14:paraId="52C0029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4.31 (19.12%)</w:t>
            </w:r>
          </w:p>
        </w:tc>
      </w:tr>
      <w:tr w:rsidR="004013D5" w:rsidRPr="00A6195B" w14:paraId="508BECB9" w14:textId="77777777" w:rsidTr="00864F4E">
        <w:tc>
          <w:tcPr>
            <w:tcW w:w="1629" w:type="dxa"/>
            <w:vAlign w:val="center"/>
          </w:tcPr>
          <w:p w14:paraId="5D15A32D"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Paternal anxiety at 73 months (n and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k</w:t>
            </w:r>
            <w:proofErr w:type="spellEnd"/>
          </w:p>
        </w:tc>
        <w:tc>
          <w:tcPr>
            <w:tcW w:w="1274" w:type="dxa"/>
            <w:vAlign w:val="center"/>
          </w:tcPr>
          <w:p w14:paraId="2221DBC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948.56 (17.48%)</w:t>
            </w:r>
          </w:p>
        </w:tc>
        <w:tc>
          <w:tcPr>
            <w:tcW w:w="1521" w:type="dxa"/>
            <w:vAlign w:val="center"/>
          </w:tcPr>
          <w:p w14:paraId="07F9206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554.75 (12.17%)</w:t>
            </w:r>
          </w:p>
        </w:tc>
        <w:tc>
          <w:tcPr>
            <w:tcW w:w="1545" w:type="dxa"/>
            <w:vAlign w:val="center"/>
          </w:tcPr>
          <w:p w14:paraId="7B5C2730"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90.66 (35.00%)</w:t>
            </w:r>
          </w:p>
        </w:tc>
        <w:tc>
          <w:tcPr>
            <w:tcW w:w="1578" w:type="dxa"/>
            <w:vAlign w:val="center"/>
          </w:tcPr>
          <w:p w14:paraId="1958699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20.09 (37.07%)</w:t>
            </w:r>
          </w:p>
        </w:tc>
        <w:tc>
          <w:tcPr>
            <w:tcW w:w="1464" w:type="dxa"/>
            <w:vAlign w:val="center"/>
          </w:tcPr>
          <w:p w14:paraId="6FD81AE0"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83.06 (64.46%)</w:t>
            </w:r>
          </w:p>
        </w:tc>
      </w:tr>
      <w:tr w:rsidR="004013D5" w:rsidRPr="00A6195B" w14:paraId="31067F2E" w14:textId="77777777" w:rsidTr="00864F4E">
        <w:tc>
          <w:tcPr>
            <w:tcW w:w="1629" w:type="dxa"/>
            <w:vAlign w:val="center"/>
          </w:tcPr>
          <w:p w14:paraId="23055E09"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Any diagnosis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l</w:t>
            </w:r>
            <w:proofErr w:type="spellEnd"/>
          </w:p>
        </w:tc>
        <w:tc>
          <w:tcPr>
            <w:tcW w:w="1274" w:type="dxa"/>
            <w:vAlign w:val="center"/>
          </w:tcPr>
          <w:p w14:paraId="1FF5372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42.00 (6.30%)</w:t>
            </w:r>
          </w:p>
        </w:tc>
        <w:tc>
          <w:tcPr>
            <w:tcW w:w="1521" w:type="dxa"/>
            <w:vAlign w:val="center"/>
          </w:tcPr>
          <w:p w14:paraId="1D52336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65.00 (5.81%)</w:t>
            </w:r>
          </w:p>
        </w:tc>
        <w:tc>
          <w:tcPr>
            <w:tcW w:w="1545" w:type="dxa"/>
            <w:vAlign w:val="center"/>
          </w:tcPr>
          <w:p w14:paraId="758BCF63"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0.00 (7.72%)</w:t>
            </w:r>
          </w:p>
        </w:tc>
        <w:tc>
          <w:tcPr>
            <w:tcW w:w="1578" w:type="dxa"/>
            <w:vAlign w:val="center"/>
          </w:tcPr>
          <w:p w14:paraId="0F9FED4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1.00 (6.48%)</w:t>
            </w:r>
          </w:p>
        </w:tc>
        <w:tc>
          <w:tcPr>
            <w:tcW w:w="1464" w:type="dxa"/>
            <w:vAlign w:val="center"/>
          </w:tcPr>
          <w:p w14:paraId="055F387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36.00 (12.68%)</w:t>
            </w:r>
          </w:p>
        </w:tc>
      </w:tr>
      <w:tr w:rsidR="004013D5" w:rsidRPr="00A6195B" w14:paraId="29C51B9E" w14:textId="77777777" w:rsidTr="00864F4E">
        <w:tc>
          <w:tcPr>
            <w:tcW w:w="1629" w:type="dxa"/>
            <w:vAlign w:val="center"/>
          </w:tcPr>
          <w:p w14:paraId="6149DFE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Any behavioural disorder diagnosis (n and </w:t>
            </w:r>
            <w:proofErr w:type="gramStart"/>
            <w:r w:rsidRPr="00A6195B">
              <w:rPr>
                <w:rFonts w:cstheme="minorHAnsi"/>
                <w:sz w:val="22"/>
                <w:szCs w:val="22"/>
              </w:rPr>
              <w:t>%)</w:t>
            </w:r>
            <w:proofErr w:type="spellStart"/>
            <w:r w:rsidRPr="00A6195B">
              <w:rPr>
                <w:rFonts w:cstheme="minorHAnsi"/>
                <w:sz w:val="22"/>
                <w:szCs w:val="22"/>
                <w:vertAlign w:val="superscript"/>
              </w:rPr>
              <w:t>a</w:t>
            </w:r>
            <w:proofErr w:type="gramEnd"/>
            <w:r w:rsidRPr="00A6195B">
              <w:rPr>
                <w:rFonts w:cstheme="minorHAnsi"/>
                <w:sz w:val="22"/>
                <w:szCs w:val="22"/>
                <w:vertAlign w:val="superscript"/>
              </w:rPr>
              <w:t>,l</w:t>
            </w:r>
            <w:proofErr w:type="spellEnd"/>
          </w:p>
        </w:tc>
        <w:tc>
          <w:tcPr>
            <w:tcW w:w="1274" w:type="dxa"/>
            <w:vAlign w:val="center"/>
          </w:tcPr>
          <w:p w14:paraId="6A1F72BD"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27.00 (4.18%)</w:t>
            </w:r>
          </w:p>
        </w:tc>
        <w:tc>
          <w:tcPr>
            <w:tcW w:w="1521" w:type="dxa"/>
            <w:vAlign w:val="center"/>
          </w:tcPr>
          <w:p w14:paraId="5381A3F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74.00 (3.82%)</w:t>
            </w:r>
          </w:p>
        </w:tc>
        <w:tc>
          <w:tcPr>
            <w:tcW w:w="1545" w:type="dxa"/>
            <w:vAlign w:val="center"/>
          </w:tcPr>
          <w:p w14:paraId="2F7CE6E5"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2.00 (4.63%)</w:t>
            </w:r>
          </w:p>
        </w:tc>
        <w:tc>
          <w:tcPr>
            <w:tcW w:w="1578" w:type="dxa"/>
            <w:vAlign w:val="center"/>
          </w:tcPr>
          <w:p w14:paraId="65B2ABB1"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5.00 (4.63%)</w:t>
            </w:r>
          </w:p>
        </w:tc>
        <w:tc>
          <w:tcPr>
            <w:tcW w:w="1464" w:type="dxa"/>
            <w:vAlign w:val="center"/>
          </w:tcPr>
          <w:p w14:paraId="1271909A"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26.00 (9.15%)</w:t>
            </w:r>
          </w:p>
        </w:tc>
      </w:tr>
      <w:tr w:rsidR="004013D5" w:rsidRPr="00A6195B" w14:paraId="06C3410A" w14:textId="77777777" w:rsidTr="00864F4E">
        <w:tc>
          <w:tcPr>
            <w:tcW w:w="1629" w:type="dxa"/>
            <w:vAlign w:val="center"/>
          </w:tcPr>
          <w:p w14:paraId="09C154AB"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Any emotional disorder diagnosis (n and </w:t>
            </w:r>
            <w:proofErr w:type="gramStart"/>
            <w:r w:rsidRPr="00A6195B">
              <w:rPr>
                <w:rFonts w:cstheme="minorHAnsi"/>
                <w:sz w:val="22"/>
                <w:szCs w:val="22"/>
              </w:rPr>
              <w:t>%)</w:t>
            </w:r>
            <w:r w:rsidRPr="00A6195B">
              <w:rPr>
                <w:rFonts w:cstheme="minorHAnsi"/>
                <w:sz w:val="22"/>
                <w:szCs w:val="22"/>
                <w:vertAlign w:val="superscript"/>
              </w:rPr>
              <w:t>l</w:t>
            </w:r>
            <w:proofErr w:type="gramEnd"/>
          </w:p>
        </w:tc>
        <w:tc>
          <w:tcPr>
            <w:tcW w:w="1274" w:type="dxa"/>
            <w:vAlign w:val="center"/>
          </w:tcPr>
          <w:p w14:paraId="58D9D68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48.00 (2.73%)</w:t>
            </w:r>
          </w:p>
        </w:tc>
        <w:tc>
          <w:tcPr>
            <w:tcW w:w="1521" w:type="dxa"/>
            <w:vAlign w:val="center"/>
          </w:tcPr>
          <w:p w14:paraId="38089C11"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18.00 (2.59%)</w:t>
            </w:r>
          </w:p>
        </w:tc>
        <w:tc>
          <w:tcPr>
            <w:tcW w:w="1545" w:type="dxa"/>
            <w:vAlign w:val="center"/>
          </w:tcPr>
          <w:p w14:paraId="3D57FE89"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8.00 (3.09%)</w:t>
            </w:r>
          </w:p>
        </w:tc>
        <w:tc>
          <w:tcPr>
            <w:tcW w:w="1578" w:type="dxa"/>
            <w:vAlign w:val="center"/>
          </w:tcPr>
          <w:p w14:paraId="73CC96BF"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9.00 (2.78%)</w:t>
            </w:r>
          </w:p>
        </w:tc>
        <w:tc>
          <w:tcPr>
            <w:tcW w:w="1464" w:type="dxa"/>
            <w:vAlign w:val="center"/>
          </w:tcPr>
          <w:p w14:paraId="0AC01A72"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3.00 (4.58%)</w:t>
            </w:r>
          </w:p>
        </w:tc>
      </w:tr>
      <w:tr w:rsidR="004013D5" w:rsidRPr="00A6195B" w14:paraId="2EBE6DB6" w14:textId="77777777" w:rsidTr="00864F4E">
        <w:tc>
          <w:tcPr>
            <w:tcW w:w="1629" w:type="dxa"/>
            <w:vAlign w:val="center"/>
          </w:tcPr>
          <w:p w14:paraId="0BA2C3E6"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 xml:space="preserve">Any anxiety disorder diagnosis (n and </w:t>
            </w:r>
            <w:proofErr w:type="gramStart"/>
            <w:r w:rsidRPr="00A6195B">
              <w:rPr>
                <w:rFonts w:cstheme="minorHAnsi"/>
                <w:sz w:val="22"/>
                <w:szCs w:val="22"/>
              </w:rPr>
              <w:t>%)</w:t>
            </w:r>
            <w:r w:rsidRPr="00A6195B">
              <w:rPr>
                <w:rFonts w:cstheme="minorHAnsi"/>
                <w:sz w:val="22"/>
                <w:szCs w:val="22"/>
                <w:vertAlign w:val="superscript"/>
              </w:rPr>
              <w:t>l</w:t>
            </w:r>
            <w:proofErr w:type="gramEnd"/>
          </w:p>
        </w:tc>
        <w:tc>
          <w:tcPr>
            <w:tcW w:w="1274" w:type="dxa"/>
            <w:vAlign w:val="center"/>
          </w:tcPr>
          <w:p w14:paraId="7E4208EC"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42.00 (2.62%)</w:t>
            </w:r>
          </w:p>
        </w:tc>
        <w:tc>
          <w:tcPr>
            <w:tcW w:w="1521" w:type="dxa"/>
            <w:vAlign w:val="center"/>
          </w:tcPr>
          <w:p w14:paraId="465D32AE"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13.00 (2.48%)</w:t>
            </w:r>
          </w:p>
        </w:tc>
        <w:tc>
          <w:tcPr>
            <w:tcW w:w="1545" w:type="dxa"/>
            <w:vAlign w:val="center"/>
          </w:tcPr>
          <w:p w14:paraId="006E1B40"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8.00 (3.09%)</w:t>
            </w:r>
          </w:p>
        </w:tc>
        <w:tc>
          <w:tcPr>
            <w:tcW w:w="1578" w:type="dxa"/>
            <w:vAlign w:val="center"/>
          </w:tcPr>
          <w:p w14:paraId="1B181828"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8.00 (2.47%)</w:t>
            </w:r>
          </w:p>
        </w:tc>
        <w:tc>
          <w:tcPr>
            <w:tcW w:w="1464" w:type="dxa"/>
            <w:vAlign w:val="center"/>
          </w:tcPr>
          <w:p w14:paraId="066368F7" w14:textId="77777777" w:rsidR="004013D5" w:rsidRPr="00A6195B" w:rsidRDefault="004013D5" w:rsidP="00864F4E">
            <w:pPr>
              <w:spacing w:line="240" w:lineRule="auto"/>
              <w:ind w:firstLine="0"/>
              <w:jc w:val="center"/>
              <w:rPr>
                <w:rFonts w:cstheme="minorHAnsi"/>
                <w:sz w:val="22"/>
                <w:szCs w:val="22"/>
              </w:rPr>
            </w:pPr>
            <w:r w:rsidRPr="00A6195B">
              <w:rPr>
                <w:rFonts w:cstheme="minorHAnsi"/>
                <w:sz w:val="22"/>
                <w:szCs w:val="22"/>
              </w:rPr>
              <w:t>13.00 (4.58%)</w:t>
            </w:r>
          </w:p>
        </w:tc>
      </w:tr>
    </w:tbl>
    <w:p w14:paraId="4263DEE4" w14:textId="77777777" w:rsidR="00EB3A50" w:rsidRPr="00A6195B" w:rsidRDefault="00EB3A50" w:rsidP="00EB3A50">
      <w:pPr>
        <w:spacing w:line="240" w:lineRule="auto"/>
        <w:ind w:firstLine="0"/>
        <w:rPr>
          <w:rFonts w:cstheme="minorHAnsi"/>
          <w:sz w:val="22"/>
          <w:szCs w:val="22"/>
        </w:rPr>
      </w:pPr>
      <w:r w:rsidRPr="00A6195B">
        <w:rPr>
          <w:rFonts w:cstheme="minorHAnsi"/>
          <w:sz w:val="22"/>
          <w:szCs w:val="22"/>
          <w:vertAlign w:val="superscript"/>
        </w:rPr>
        <w:t>a</w:t>
      </w:r>
      <w:r w:rsidRPr="00A6195B">
        <w:rPr>
          <w:rFonts w:cstheme="minorHAnsi"/>
          <w:sz w:val="22"/>
          <w:szCs w:val="22"/>
        </w:rPr>
        <w:t xml:space="preserve"> </w:t>
      </w:r>
      <w:proofErr w:type="gramStart"/>
      <w:r w:rsidRPr="00A6195B">
        <w:rPr>
          <w:rFonts w:cstheme="minorHAnsi"/>
          <w:sz w:val="22"/>
          <w:szCs w:val="22"/>
        </w:rPr>
        <w:t>Significant</w:t>
      </w:r>
      <w:proofErr w:type="gramEnd"/>
      <w:r w:rsidRPr="00A6195B">
        <w:rPr>
          <w:rFonts w:cstheme="minorHAnsi"/>
          <w:sz w:val="22"/>
          <w:szCs w:val="22"/>
        </w:rPr>
        <w:t xml:space="preserve"> difference between the four groups (F value or Pearson’s Chi-squared test, p &lt;.05).</w:t>
      </w:r>
    </w:p>
    <w:p w14:paraId="0C6A9F5B" w14:textId="77777777" w:rsidR="00EB3A50" w:rsidRPr="00A6195B" w:rsidRDefault="00EB3A50" w:rsidP="00EB3A50">
      <w:pPr>
        <w:spacing w:line="240" w:lineRule="auto"/>
        <w:ind w:firstLine="0"/>
        <w:rPr>
          <w:rFonts w:cstheme="minorHAnsi"/>
          <w:sz w:val="22"/>
          <w:szCs w:val="22"/>
        </w:rPr>
      </w:pPr>
      <w:r w:rsidRPr="00A6195B">
        <w:rPr>
          <w:rFonts w:cstheme="minorHAnsi"/>
          <w:sz w:val="22"/>
          <w:szCs w:val="22"/>
          <w:vertAlign w:val="superscript"/>
        </w:rPr>
        <w:t>b</w:t>
      </w:r>
      <w:r w:rsidRPr="00A6195B">
        <w:rPr>
          <w:rFonts w:cstheme="minorHAnsi"/>
          <w:sz w:val="22"/>
          <w:szCs w:val="22"/>
        </w:rPr>
        <w:t xml:space="preserve"> Continuous score in the Crown-Crisp Experiential Index at the 18-week gestation assessment.</w:t>
      </w:r>
    </w:p>
    <w:p w14:paraId="71702752" w14:textId="77777777" w:rsidR="00EB3A50" w:rsidRPr="00A6195B" w:rsidRDefault="00EB3A50" w:rsidP="00EB3A50">
      <w:pPr>
        <w:spacing w:line="240" w:lineRule="auto"/>
        <w:ind w:firstLine="0"/>
        <w:rPr>
          <w:rFonts w:cstheme="minorHAnsi"/>
          <w:sz w:val="22"/>
          <w:szCs w:val="22"/>
        </w:rPr>
      </w:pPr>
      <w:r w:rsidRPr="00A6195B">
        <w:rPr>
          <w:rFonts w:cstheme="minorHAnsi"/>
          <w:sz w:val="22"/>
          <w:szCs w:val="22"/>
          <w:vertAlign w:val="superscript"/>
        </w:rPr>
        <w:t>c</w:t>
      </w:r>
      <w:r w:rsidRPr="00A6195B">
        <w:rPr>
          <w:rFonts w:cstheme="minorHAnsi"/>
          <w:sz w:val="22"/>
          <w:szCs w:val="22"/>
        </w:rPr>
        <w:t xml:space="preserve"> Continuous score in the Crown-Crisp Experiential Index at the 8-week postnatal assessment.</w:t>
      </w:r>
    </w:p>
    <w:p w14:paraId="76A156A4" w14:textId="77777777" w:rsidR="00EB3A50" w:rsidRPr="00A6195B" w:rsidRDefault="00EB3A50" w:rsidP="00EB3A50">
      <w:pPr>
        <w:spacing w:line="240" w:lineRule="auto"/>
        <w:ind w:firstLine="0"/>
        <w:rPr>
          <w:rFonts w:cstheme="minorHAnsi"/>
          <w:sz w:val="22"/>
          <w:szCs w:val="22"/>
        </w:rPr>
      </w:pPr>
      <w:r w:rsidRPr="00A6195B">
        <w:rPr>
          <w:rFonts w:cstheme="minorHAnsi"/>
          <w:sz w:val="22"/>
          <w:szCs w:val="22"/>
          <w:vertAlign w:val="superscript"/>
        </w:rPr>
        <w:t xml:space="preserve">d </w:t>
      </w:r>
      <w:r w:rsidRPr="00A6195B">
        <w:rPr>
          <w:rFonts w:cstheme="minorHAnsi"/>
          <w:sz w:val="22"/>
          <w:szCs w:val="22"/>
        </w:rPr>
        <w:t>Education level was analysed in 5 categories of attainment, although only the percentage gaining a degree is presented here for ease of reading.</w:t>
      </w:r>
    </w:p>
    <w:p w14:paraId="2685DA79" w14:textId="77777777" w:rsidR="00EB3A50" w:rsidRPr="00A6195B" w:rsidRDefault="00EB3A50" w:rsidP="00EB3A50">
      <w:pPr>
        <w:spacing w:line="240" w:lineRule="auto"/>
        <w:ind w:firstLine="0"/>
        <w:rPr>
          <w:rFonts w:cstheme="minorHAnsi"/>
          <w:sz w:val="22"/>
          <w:szCs w:val="22"/>
        </w:rPr>
      </w:pPr>
      <w:r w:rsidRPr="00A6195B">
        <w:rPr>
          <w:rFonts w:cstheme="minorHAnsi"/>
          <w:sz w:val="22"/>
          <w:szCs w:val="22"/>
          <w:vertAlign w:val="superscript"/>
        </w:rPr>
        <w:t>e</w:t>
      </w:r>
      <w:r w:rsidRPr="00A6195B">
        <w:rPr>
          <w:rFonts w:cstheme="minorHAnsi"/>
          <w:sz w:val="22"/>
          <w:szCs w:val="22"/>
        </w:rPr>
        <w:t xml:space="preserve"> I=professional occupations; II= managerial and technical occupations.</w:t>
      </w:r>
    </w:p>
    <w:p w14:paraId="781B2866" w14:textId="77777777" w:rsidR="00EB3A50" w:rsidRPr="00A6195B" w:rsidRDefault="00EB3A50" w:rsidP="00EB3A50">
      <w:pPr>
        <w:spacing w:line="240" w:lineRule="auto"/>
        <w:ind w:firstLine="0"/>
        <w:rPr>
          <w:rFonts w:cstheme="minorHAnsi"/>
          <w:sz w:val="22"/>
          <w:szCs w:val="22"/>
        </w:rPr>
      </w:pPr>
      <w:r w:rsidRPr="00A6195B">
        <w:rPr>
          <w:rFonts w:cstheme="minorHAnsi"/>
          <w:sz w:val="22"/>
          <w:szCs w:val="22"/>
          <w:vertAlign w:val="superscript"/>
        </w:rPr>
        <w:t>f</w:t>
      </w:r>
      <w:r w:rsidRPr="00A6195B">
        <w:rPr>
          <w:rFonts w:cstheme="minorHAnsi"/>
          <w:sz w:val="22"/>
          <w:szCs w:val="22"/>
        </w:rPr>
        <w:t xml:space="preserve"> Score &gt; 12 in the Edinburgh Postnatal Depression Scale at the 18-week gestation assessment.</w:t>
      </w:r>
    </w:p>
    <w:p w14:paraId="44E9C618" w14:textId="77777777" w:rsidR="00EB3A50" w:rsidRPr="00A6195B" w:rsidRDefault="00EB3A50" w:rsidP="00EB3A50">
      <w:pPr>
        <w:spacing w:line="240" w:lineRule="auto"/>
        <w:ind w:firstLine="0"/>
        <w:rPr>
          <w:rFonts w:cstheme="minorHAnsi"/>
          <w:sz w:val="22"/>
          <w:szCs w:val="22"/>
        </w:rPr>
      </w:pPr>
      <w:r w:rsidRPr="00A6195B">
        <w:rPr>
          <w:rFonts w:cstheme="minorHAnsi"/>
          <w:sz w:val="22"/>
          <w:szCs w:val="22"/>
          <w:vertAlign w:val="superscript"/>
        </w:rPr>
        <w:t>g</w:t>
      </w:r>
      <w:r w:rsidRPr="00A6195B">
        <w:rPr>
          <w:rFonts w:cstheme="minorHAnsi"/>
          <w:sz w:val="22"/>
          <w:szCs w:val="22"/>
        </w:rPr>
        <w:t xml:space="preserve"> Score &gt; 12 in the Edinburgh Postnatal Depression Scale at the 8-week postnatal assessment.</w:t>
      </w:r>
    </w:p>
    <w:p w14:paraId="57615611" w14:textId="77777777" w:rsidR="00EB3A50" w:rsidRPr="00A6195B" w:rsidRDefault="00EB3A50" w:rsidP="00EB3A50">
      <w:pPr>
        <w:spacing w:line="240" w:lineRule="auto"/>
        <w:ind w:firstLine="0"/>
        <w:rPr>
          <w:rFonts w:cstheme="minorHAnsi"/>
          <w:sz w:val="22"/>
          <w:szCs w:val="22"/>
        </w:rPr>
      </w:pPr>
      <w:r w:rsidRPr="00A6195B">
        <w:rPr>
          <w:rFonts w:cstheme="minorHAnsi"/>
          <w:sz w:val="22"/>
          <w:szCs w:val="22"/>
          <w:vertAlign w:val="superscript"/>
        </w:rPr>
        <w:t>h</w:t>
      </w:r>
      <w:r w:rsidRPr="00A6195B">
        <w:rPr>
          <w:rFonts w:cstheme="minorHAnsi"/>
          <w:sz w:val="22"/>
          <w:szCs w:val="22"/>
        </w:rPr>
        <w:t xml:space="preserve"> Score &gt; 12 in the Edinburgh Postnatal Depression Scale at the 73-month assessment.</w:t>
      </w:r>
    </w:p>
    <w:p w14:paraId="4C2FB1BA" w14:textId="77777777" w:rsidR="00EB3A50" w:rsidRPr="00A6195B" w:rsidRDefault="00EB3A50" w:rsidP="00EB3A50">
      <w:pPr>
        <w:spacing w:line="240" w:lineRule="auto"/>
        <w:ind w:firstLine="0"/>
        <w:rPr>
          <w:rFonts w:cstheme="minorHAnsi"/>
          <w:sz w:val="22"/>
          <w:szCs w:val="22"/>
        </w:rPr>
      </w:pPr>
      <w:proofErr w:type="spellStart"/>
      <w:r w:rsidRPr="00A6195B">
        <w:rPr>
          <w:rFonts w:cstheme="minorHAnsi"/>
          <w:sz w:val="22"/>
          <w:szCs w:val="22"/>
          <w:vertAlign w:val="superscript"/>
        </w:rPr>
        <w:t>i</w:t>
      </w:r>
      <w:proofErr w:type="spellEnd"/>
      <w:r w:rsidRPr="00A6195B">
        <w:rPr>
          <w:rFonts w:cstheme="minorHAnsi"/>
          <w:sz w:val="22"/>
          <w:szCs w:val="22"/>
        </w:rPr>
        <w:t xml:space="preserve"> Score in the top 15% in the Crown-Crisp Experiential Index at the 18-week gestation assessment.</w:t>
      </w:r>
    </w:p>
    <w:p w14:paraId="5CC20775" w14:textId="77777777" w:rsidR="00EB3A50" w:rsidRPr="00A6195B" w:rsidRDefault="00EB3A50" w:rsidP="00EB3A50">
      <w:pPr>
        <w:spacing w:line="240" w:lineRule="auto"/>
        <w:ind w:firstLine="0"/>
        <w:rPr>
          <w:rFonts w:cstheme="minorHAnsi"/>
          <w:sz w:val="22"/>
          <w:szCs w:val="22"/>
        </w:rPr>
      </w:pPr>
      <w:r w:rsidRPr="00A6195B">
        <w:rPr>
          <w:rFonts w:cstheme="minorHAnsi"/>
          <w:sz w:val="22"/>
          <w:szCs w:val="22"/>
          <w:vertAlign w:val="superscript"/>
        </w:rPr>
        <w:t>j</w:t>
      </w:r>
      <w:r w:rsidRPr="00A6195B">
        <w:rPr>
          <w:rFonts w:cstheme="minorHAnsi"/>
          <w:sz w:val="22"/>
          <w:szCs w:val="22"/>
        </w:rPr>
        <w:t xml:space="preserve"> Score in the top 15% in the Crown-Crisp Experiential Index at the 8-week postnatal assessment.</w:t>
      </w:r>
    </w:p>
    <w:p w14:paraId="1AA4FA02" w14:textId="77777777" w:rsidR="00EB3A50" w:rsidRPr="00A6195B" w:rsidRDefault="00EB3A50" w:rsidP="00EB3A50">
      <w:pPr>
        <w:spacing w:line="240" w:lineRule="auto"/>
        <w:ind w:firstLine="0"/>
        <w:rPr>
          <w:rFonts w:cstheme="minorHAnsi"/>
          <w:sz w:val="22"/>
          <w:szCs w:val="22"/>
        </w:rPr>
      </w:pPr>
      <w:r w:rsidRPr="00A6195B">
        <w:rPr>
          <w:rFonts w:cstheme="minorHAnsi"/>
          <w:sz w:val="22"/>
          <w:szCs w:val="22"/>
          <w:vertAlign w:val="superscript"/>
        </w:rPr>
        <w:t>k</w:t>
      </w:r>
      <w:r w:rsidRPr="00A6195B">
        <w:rPr>
          <w:rFonts w:cstheme="minorHAnsi"/>
          <w:sz w:val="22"/>
          <w:szCs w:val="22"/>
        </w:rPr>
        <w:t xml:space="preserve"> Score in the top 15% in the Crown-Crisp Experiential Index at the 73-month assessment.</w:t>
      </w:r>
    </w:p>
    <w:p w14:paraId="4617E4C9" w14:textId="77777777" w:rsidR="00EB3A50" w:rsidRPr="00A6195B" w:rsidRDefault="00EB3A50" w:rsidP="00EB3A50">
      <w:pPr>
        <w:spacing w:line="240" w:lineRule="auto"/>
        <w:ind w:firstLine="0"/>
        <w:rPr>
          <w:rFonts w:cstheme="minorHAnsi"/>
          <w:sz w:val="22"/>
          <w:szCs w:val="22"/>
        </w:rPr>
      </w:pPr>
      <w:r w:rsidRPr="00A6195B">
        <w:rPr>
          <w:rFonts w:cstheme="minorHAnsi"/>
          <w:sz w:val="22"/>
          <w:szCs w:val="22"/>
          <w:vertAlign w:val="superscript"/>
        </w:rPr>
        <w:t>l</w:t>
      </w:r>
      <w:r w:rsidRPr="00A6195B">
        <w:rPr>
          <w:rFonts w:cstheme="minorHAnsi"/>
          <w:sz w:val="22"/>
          <w:szCs w:val="22"/>
        </w:rPr>
        <w:t xml:space="preserve"> Assessed via the Development and Wellbeing Assessment - Parent Questionnaire at the assessment at 7 years, 7 months.</w:t>
      </w:r>
    </w:p>
    <w:p w14:paraId="540056B8" w14:textId="77777777" w:rsidR="00560804" w:rsidRPr="00603799" w:rsidRDefault="00560804" w:rsidP="0002383D">
      <w:pPr>
        <w:ind w:left="426" w:hanging="426"/>
        <w:jc w:val="center"/>
      </w:pPr>
    </w:p>
    <w:p w14:paraId="60DEC046" w14:textId="72F88770" w:rsidR="00621965" w:rsidRPr="00603799" w:rsidRDefault="0069599B" w:rsidP="0002383D">
      <w:pPr>
        <w:pStyle w:val="ListParagraph"/>
        <w:numPr>
          <w:ilvl w:val="0"/>
          <w:numId w:val="16"/>
        </w:numPr>
        <w:ind w:left="426" w:hanging="426"/>
      </w:pPr>
      <w:r w:rsidRPr="00603799">
        <w:lastRenderedPageBreak/>
        <w:t xml:space="preserve">The results of the unadjusted and adjusted models are presented in Table 4. </w:t>
      </w:r>
      <w:r w:rsidR="003164D7" w:rsidRPr="00603799">
        <w:t>The</w:t>
      </w:r>
      <w:r w:rsidR="00991370" w:rsidRPr="00603799">
        <w:rPr>
          <w:i/>
          <w:iCs/>
        </w:rPr>
        <w:t xml:space="preserve"> </w:t>
      </w:r>
      <w:r w:rsidR="00E22AB1" w:rsidRPr="00603799">
        <w:t>anxious-at-both-times</w:t>
      </w:r>
      <w:r w:rsidR="003164D7" w:rsidRPr="00603799">
        <w:t xml:space="preserve"> group, compared to the non-anxious group,</w:t>
      </w:r>
      <w:r w:rsidR="00991370" w:rsidRPr="00603799">
        <w:t xml:space="preserve"> had significantly higher rates of any psychiatric diagnosis</w:t>
      </w:r>
      <w:r w:rsidR="009950DB" w:rsidRPr="00603799">
        <w:t xml:space="preserve"> (</w:t>
      </w:r>
      <w:proofErr w:type="spellStart"/>
      <w:r w:rsidR="009950DB" w:rsidRPr="00603799">
        <w:t>unadjOR</w:t>
      </w:r>
      <w:proofErr w:type="spellEnd"/>
      <w:r w:rsidR="009950DB" w:rsidRPr="00603799">
        <w:t>=2</w:t>
      </w:r>
      <w:r w:rsidR="00EB7C68" w:rsidRPr="00603799">
        <w:rPr>
          <w:rFonts w:cs="Calibri"/>
        </w:rPr>
        <w:t>.</w:t>
      </w:r>
      <w:r w:rsidR="009950DB" w:rsidRPr="00603799">
        <w:t>35, 95%CI [1</w:t>
      </w:r>
      <w:r w:rsidR="00EB7C68" w:rsidRPr="00603799">
        <w:rPr>
          <w:rFonts w:cs="Calibri"/>
        </w:rPr>
        <w:t>.</w:t>
      </w:r>
      <w:r w:rsidR="009950DB" w:rsidRPr="00603799">
        <w:t>60, 3</w:t>
      </w:r>
      <w:r w:rsidR="00EB7C68" w:rsidRPr="00603799">
        <w:rPr>
          <w:rFonts w:cs="Calibri"/>
        </w:rPr>
        <w:t>.</w:t>
      </w:r>
      <w:r w:rsidR="009950DB" w:rsidRPr="00603799">
        <w:t>37], p&lt;</w:t>
      </w:r>
      <w:r w:rsidR="00EB7C68" w:rsidRPr="00603799">
        <w:rPr>
          <w:rFonts w:cs="Calibri"/>
        </w:rPr>
        <w:t>.</w:t>
      </w:r>
      <w:r w:rsidR="009950DB" w:rsidRPr="00603799">
        <w:t>001)</w:t>
      </w:r>
      <w:r w:rsidR="00991370" w:rsidRPr="00603799">
        <w:t>, any behavioural disorder diagnosis</w:t>
      </w:r>
      <w:r w:rsidR="009950DB" w:rsidRPr="00603799">
        <w:t xml:space="preserve"> (</w:t>
      </w:r>
      <w:proofErr w:type="spellStart"/>
      <w:r w:rsidR="009950DB" w:rsidRPr="00603799">
        <w:t>unadjOR</w:t>
      </w:r>
      <w:proofErr w:type="spellEnd"/>
      <w:r w:rsidR="009950DB" w:rsidRPr="00603799">
        <w:t>=2</w:t>
      </w:r>
      <w:r w:rsidR="00EB7C68" w:rsidRPr="00603799">
        <w:rPr>
          <w:rFonts w:cs="Calibri"/>
        </w:rPr>
        <w:t>.</w:t>
      </w:r>
      <w:r w:rsidR="009950DB" w:rsidRPr="00603799">
        <w:t>54, 95%CI [1</w:t>
      </w:r>
      <w:r w:rsidR="00EB7C68" w:rsidRPr="00603799">
        <w:rPr>
          <w:rFonts w:cs="Calibri"/>
        </w:rPr>
        <w:t>.</w:t>
      </w:r>
      <w:r w:rsidR="009950DB" w:rsidRPr="00603799">
        <w:t>62, 3</w:t>
      </w:r>
      <w:r w:rsidR="00EB7C68" w:rsidRPr="00603799">
        <w:rPr>
          <w:rFonts w:cs="Calibri"/>
        </w:rPr>
        <w:t>.</w:t>
      </w:r>
      <w:r w:rsidR="009950DB" w:rsidRPr="00603799">
        <w:t>84], p&lt;</w:t>
      </w:r>
      <w:r w:rsidR="00EB7C68" w:rsidRPr="00603799">
        <w:rPr>
          <w:rFonts w:cs="Calibri"/>
        </w:rPr>
        <w:t>.</w:t>
      </w:r>
      <w:r w:rsidR="009950DB" w:rsidRPr="00603799">
        <w:t>001)</w:t>
      </w:r>
      <w:r w:rsidR="00991370" w:rsidRPr="00603799">
        <w:t>, and any anxiety disorder diagnosis</w:t>
      </w:r>
      <w:r w:rsidR="009950DB" w:rsidRPr="00603799">
        <w:t xml:space="preserve"> (</w:t>
      </w:r>
      <w:proofErr w:type="spellStart"/>
      <w:r w:rsidR="009950DB" w:rsidRPr="00603799">
        <w:t>unadjOR</w:t>
      </w:r>
      <w:proofErr w:type="spellEnd"/>
      <w:r w:rsidR="009950DB" w:rsidRPr="00603799">
        <w:t>=1</w:t>
      </w:r>
      <w:r w:rsidR="00EB7C68" w:rsidRPr="00603799">
        <w:rPr>
          <w:rFonts w:cs="Calibri"/>
        </w:rPr>
        <w:t>.</w:t>
      </w:r>
      <w:r w:rsidR="009950DB" w:rsidRPr="00603799">
        <w:t>89, 95%CI [1</w:t>
      </w:r>
      <w:r w:rsidR="00EB7C68" w:rsidRPr="00603799">
        <w:rPr>
          <w:rFonts w:cs="Calibri"/>
        </w:rPr>
        <w:t>.</w:t>
      </w:r>
      <w:r w:rsidR="009950DB" w:rsidRPr="00603799">
        <w:t>00, 3</w:t>
      </w:r>
      <w:r w:rsidR="00EB7C68" w:rsidRPr="00603799">
        <w:rPr>
          <w:rFonts w:cs="Calibri"/>
        </w:rPr>
        <w:t>.</w:t>
      </w:r>
      <w:r w:rsidR="009950DB" w:rsidRPr="00603799">
        <w:t>40], p=</w:t>
      </w:r>
      <w:r w:rsidR="00EB7C68" w:rsidRPr="00603799">
        <w:rPr>
          <w:rFonts w:cs="Calibri"/>
        </w:rPr>
        <w:t>.</w:t>
      </w:r>
      <w:r w:rsidR="009950DB" w:rsidRPr="00603799">
        <w:t>035)</w:t>
      </w:r>
      <w:r w:rsidR="00991370" w:rsidRPr="00603799">
        <w:t>.</w:t>
      </w:r>
      <w:r w:rsidR="00F535CD" w:rsidRPr="00603799">
        <w:t xml:space="preserve"> </w:t>
      </w:r>
      <w:r w:rsidR="003164D7" w:rsidRPr="00603799">
        <w:t>R</w:t>
      </w:r>
      <w:r w:rsidR="00F535CD" w:rsidRPr="00603799">
        <w:t xml:space="preserve">ates of any psychiatric disorder and any </w:t>
      </w:r>
      <w:r w:rsidR="001D06FC" w:rsidRPr="00603799">
        <w:t>behavioural</w:t>
      </w:r>
      <w:r w:rsidR="00F535CD" w:rsidRPr="00603799">
        <w:t xml:space="preserve"> disorder in the </w:t>
      </w:r>
      <w:r w:rsidR="00403EBD" w:rsidRPr="00603799">
        <w:t>anxious-at-both-times</w:t>
      </w:r>
      <w:r w:rsidR="00403EBD" w:rsidRPr="00603799" w:rsidDel="00403EBD">
        <w:t xml:space="preserve"> </w:t>
      </w:r>
      <w:r w:rsidR="00F535CD" w:rsidRPr="00603799">
        <w:t>group were also significantly higher than in the postnatal-only group</w:t>
      </w:r>
      <w:r w:rsidR="00591949" w:rsidRPr="00603799">
        <w:t xml:space="preserve">. </w:t>
      </w:r>
      <w:r w:rsidR="003164D7" w:rsidRPr="00603799">
        <w:t>F</w:t>
      </w:r>
      <w:r w:rsidR="00591949" w:rsidRPr="00603799">
        <w:t>or</w:t>
      </w:r>
      <w:r w:rsidR="00F535CD" w:rsidRPr="00603799">
        <w:t xml:space="preserve"> </w:t>
      </w:r>
      <w:r w:rsidR="001D06FC" w:rsidRPr="00603799">
        <w:t>behavioural</w:t>
      </w:r>
      <w:r w:rsidR="00F535CD" w:rsidRPr="00603799">
        <w:t xml:space="preserve"> disorders</w:t>
      </w:r>
      <w:r w:rsidR="007D7F49" w:rsidRPr="00603799">
        <w:t>,</w:t>
      </w:r>
      <w:r w:rsidR="00F535CD" w:rsidRPr="00603799">
        <w:t xml:space="preserve"> </w:t>
      </w:r>
      <w:r w:rsidR="001F41DA" w:rsidRPr="00603799">
        <w:t>rates</w:t>
      </w:r>
      <w:r w:rsidR="003164D7" w:rsidRPr="00603799">
        <w:t xml:space="preserve"> were higher </w:t>
      </w:r>
      <w:r w:rsidR="00F535CD" w:rsidRPr="00603799">
        <w:t xml:space="preserve">in the </w:t>
      </w:r>
      <w:r w:rsidR="00403EBD" w:rsidRPr="00603799">
        <w:t>anxious-at-both-times</w:t>
      </w:r>
      <w:r w:rsidR="00F535CD" w:rsidRPr="00603799">
        <w:t xml:space="preserve"> </w:t>
      </w:r>
      <w:r w:rsidR="003164D7" w:rsidRPr="00603799">
        <w:t>than</w:t>
      </w:r>
      <w:r w:rsidR="00F535CD" w:rsidRPr="00603799">
        <w:t xml:space="preserve"> prenatal-only group. </w:t>
      </w:r>
    </w:p>
    <w:p w14:paraId="5383F66F" w14:textId="77777777" w:rsidR="005447DA" w:rsidRPr="00603799" w:rsidRDefault="003E56DF" w:rsidP="0002383D">
      <w:pPr>
        <w:pStyle w:val="ListParagraph"/>
        <w:numPr>
          <w:ilvl w:val="0"/>
          <w:numId w:val="16"/>
        </w:numPr>
        <w:ind w:left="426" w:hanging="426"/>
      </w:pPr>
      <w:r w:rsidRPr="00603799">
        <w:t xml:space="preserve">When we controlled for the effects of </w:t>
      </w:r>
      <w:r w:rsidR="0070227E" w:rsidRPr="00603799">
        <w:t>sociodemographic variables</w:t>
      </w:r>
      <w:r w:rsidRPr="00603799">
        <w:t xml:space="preserve"> (adjusted Model 1), child temperament (adjusted Model 2), </w:t>
      </w:r>
      <w:r w:rsidR="0070227E" w:rsidRPr="00603799">
        <w:t>maternal</w:t>
      </w:r>
      <w:r w:rsidRPr="00603799">
        <w:t xml:space="preserve"> mental health</w:t>
      </w:r>
      <w:r w:rsidR="0070227E" w:rsidRPr="00603799">
        <w:t xml:space="preserve"> (adjusted Model 3)</w:t>
      </w:r>
      <w:r w:rsidR="00CB19EF" w:rsidRPr="00603799">
        <w:t xml:space="preserve">, and maternal and paternal mental health (adjusted Model 4), </w:t>
      </w:r>
      <w:r w:rsidRPr="00603799">
        <w:t xml:space="preserve">the patterns of the associations remained consistent, although </w:t>
      </w:r>
      <w:r w:rsidR="00D81D99" w:rsidRPr="00603799">
        <w:t>were generally attenuated and some became statistically non-significant</w:t>
      </w:r>
      <w:r w:rsidR="003F729D" w:rsidRPr="00603799">
        <w:t xml:space="preserve"> (see Table </w:t>
      </w:r>
      <w:r w:rsidR="00094805" w:rsidRPr="00603799">
        <w:t>4</w:t>
      </w:r>
      <w:r w:rsidR="003F729D" w:rsidRPr="00603799">
        <w:t>)</w:t>
      </w:r>
      <w:r w:rsidRPr="00603799">
        <w:t xml:space="preserve">. </w:t>
      </w:r>
    </w:p>
    <w:p w14:paraId="37B47998" w14:textId="72F3AC28" w:rsidR="00C37175" w:rsidRPr="00603799" w:rsidRDefault="00A94F29" w:rsidP="0002383D">
      <w:pPr>
        <w:pStyle w:val="ListParagraph"/>
        <w:numPr>
          <w:ilvl w:val="0"/>
          <w:numId w:val="16"/>
        </w:numPr>
        <w:ind w:left="426" w:hanging="426"/>
      </w:pPr>
      <w:r w:rsidRPr="00603799">
        <w:t xml:space="preserve">When we examined outcomes for male and female offspring separately, </w:t>
      </w:r>
      <w:r w:rsidR="003164D7" w:rsidRPr="00603799">
        <w:t xml:space="preserve">for </w:t>
      </w:r>
      <w:r w:rsidR="00820A4D" w:rsidRPr="00603799">
        <w:t xml:space="preserve">males, </w:t>
      </w:r>
      <w:r w:rsidRPr="00603799">
        <w:t xml:space="preserve">similar patterns of difference </w:t>
      </w:r>
      <w:r w:rsidR="00621965" w:rsidRPr="00603799">
        <w:t xml:space="preserve">to </w:t>
      </w:r>
      <w:r w:rsidR="003164D7" w:rsidRPr="00603799">
        <w:t>those at</w:t>
      </w:r>
      <w:r w:rsidR="00621965" w:rsidRPr="00603799">
        <w:t xml:space="preserve"> steps (2) and (3) </w:t>
      </w:r>
      <w:r w:rsidRPr="00603799">
        <w:t xml:space="preserve">emerged, but fewer significant associations were found for </w:t>
      </w:r>
      <w:r w:rsidR="003F724F" w:rsidRPr="00603799">
        <w:t xml:space="preserve">females </w:t>
      </w:r>
      <w:r w:rsidRPr="00603799">
        <w:t>(see Table</w:t>
      </w:r>
      <w:r w:rsidR="00094805" w:rsidRPr="00603799">
        <w:t>s</w:t>
      </w:r>
      <w:r w:rsidRPr="00603799">
        <w:t xml:space="preserve"> </w:t>
      </w:r>
      <w:r w:rsidR="00094805" w:rsidRPr="00603799">
        <w:t>S6 and S7</w:t>
      </w:r>
      <w:r w:rsidR="00511501" w:rsidRPr="00603799">
        <w:t>, available online</w:t>
      </w:r>
      <w:r w:rsidRPr="00603799">
        <w:t xml:space="preserve">). </w:t>
      </w:r>
      <w:r w:rsidR="008B5D2A" w:rsidRPr="00603799">
        <w:t>Specifically, i</w:t>
      </w:r>
      <w:r w:rsidR="005447DA" w:rsidRPr="00603799">
        <w:t>n female</w:t>
      </w:r>
      <w:r w:rsidR="00974D74" w:rsidRPr="00603799">
        <w:t xml:space="preserve"> </w:t>
      </w:r>
      <w:r w:rsidR="001A08DB" w:rsidRPr="00603799">
        <w:t>offspring</w:t>
      </w:r>
      <w:r w:rsidR="005447DA" w:rsidRPr="00603799">
        <w:t xml:space="preserve">, the </w:t>
      </w:r>
      <w:r w:rsidR="00403EBD" w:rsidRPr="00603799">
        <w:t>anxious-at-both-times</w:t>
      </w:r>
      <w:r w:rsidR="005447DA" w:rsidRPr="00603799">
        <w:t xml:space="preserve"> group, compared to the non-anxious group, had higher rates of any psychiatric diagnosis and any anxiety disorder. For both outcomes, the associations remained significant in adjusted Model 1. No other significant differences emerged. In male</w:t>
      </w:r>
      <w:r w:rsidR="00974D74" w:rsidRPr="00603799">
        <w:t xml:space="preserve"> offspring</w:t>
      </w:r>
      <w:r w:rsidR="005447DA" w:rsidRPr="00603799">
        <w:t xml:space="preserve">, similarly to the results for the entire sample, we found significantly higher rates of any psychiatric diagnosis and behavioural disorders in the </w:t>
      </w:r>
      <w:r w:rsidR="00556D21" w:rsidRPr="00603799">
        <w:t>anxious-at-both-times</w:t>
      </w:r>
      <w:r w:rsidR="005447DA" w:rsidRPr="00603799">
        <w:t xml:space="preserve"> group, compared to the non-anxious group. These associations remained significant in all four adjusted models. Behavioural disorders were more common in the </w:t>
      </w:r>
      <w:r w:rsidR="00556D21" w:rsidRPr="00603799">
        <w:t>anxious-at-both-times</w:t>
      </w:r>
      <w:r w:rsidR="005447DA" w:rsidRPr="00603799">
        <w:t xml:space="preserve">, than in the prenatal-only </w:t>
      </w:r>
      <w:r w:rsidR="005447DA" w:rsidRPr="00603799">
        <w:lastRenderedPageBreak/>
        <w:t xml:space="preserve">group, and the associations remained significant in the adjusted Models 1, 3 and 4. Only for the adjusted Model 3, the </w:t>
      </w:r>
      <w:r w:rsidR="00556D21" w:rsidRPr="00603799">
        <w:t>anxious-at-both-times</w:t>
      </w:r>
      <w:r w:rsidR="005447DA" w:rsidRPr="00603799">
        <w:t xml:space="preserve"> group had significantly higher rates of any diagnosis than postnatal-only group and, for the adjusted Models 3 and 4, the </w:t>
      </w:r>
      <w:r w:rsidR="00556D21" w:rsidRPr="00603799">
        <w:t>anxious-at-both-times</w:t>
      </w:r>
      <w:r w:rsidR="005447DA" w:rsidRPr="00603799">
        <w:t xml:space="preserve"> group had significantly higher rates of behavioural disorders than postnatal-only group. No significant associations were found for emotional and anxiety disorders.</w:t>
      </w:r>
    </w:p>
    <w:p w14:paraId="436F8522" w14:textId="4117CBB0" w:rsidR="00243CA6" w:rsidRDefault="00243CA6" w:rsidP="0002383D">
      <w:pPr>
        <w:pStyle w:val="ListParagraph"/>
        <w:numPr>
          <w:ilvl w:val="0"/>
          <w:numId w:val="16"/>
        </w:numPr>
        <w:ind w:left="426" w:hanging="426"/>
      </w:pPr>
      <w:r w:rsidRPr="00603799">
        <w:t xml:space="preserve">When we repeated the analyses in the subgroup of families where the biological father was still living with the family at the 3-year assessment, the patterns of significance remained consistent, with some small differences </w:t>
      </w:r>
      <w:r w:rsidR="00F9387E" w:rsidRPr="00603799">
        <w:t xml:space="preserve">in the size and significance of the effects </w:t>
      </w:r>
      <w:r w:rsidRPr="00603799">
        <w:t xml:space="preserve">(see </w:t>
      </w:r>
      <w:r w:rsidR="00094805" w:rsidRPr="00603799">
        <w:t>T</w:t>
      </w:r>
      <w:r w:rsidRPr="00603799">
        <w:t xml:space="preserve">able </w:t>
      </w:r>
      <w:r w:rsidR="00094805" w:rsidRPr="00603799">
        <w:t>S8</w:t>
      </w:r>
      <w:r w:rsidR="00EA34DC" w:rsidRPr="00603799">
        <w:t>, available online</w:t>
      </w:r>
      <w:r w:rsidRPr="00603799">
        <w:t>).</w:t>
      </w:r>
    </w:p>
    <w:p w14:paraId="3C1F8D7D" w14:textId="77777777" w:rsidR="00F81F0B" w:rsidRDefault="00F81F0B" w:rsidP="00F81F0B">
      <w:pPr>
        <w:ind w:firstLine="0"/>
        <w:sectPr w:rsidR="00F81F0B" w:rsidSect="002C2FB0">
          <w:pgSz w:w="11906" w:h="16838"/>
          <w:pgMar w:top="1440" w:right="1440" w:bottom="1440" w:left="1440" w:header="708" w:footer="708" w:gutter="0"/>
          <w:cols w:space="708"/>
          <w:docGrid w:linePitch="360"/>
        </w:sectPr>
      </w:pPr>
    </w:p>
    <w:p w14:paraId="2437F9A7" w14:textId="77777777" w:rsidR="005B1E47" w:rsidRPr="00A6195B" w:rsidRDefault="005B1E47" w:rsidP="005B1E47">
      <w:pPr>
        <w:spacing w:after="240" w:line="240" w:lineRule="auto"/>
        <w:ind w:firstLine="0"/>
        <w:rPr>
          <w:rFonts w:cstheme="minorHAnsi"/>
          <w:sz w:val="22"/>
          <w:szCs w:val="22"/>
        </w:rPr>
      </w:pPr>
      <w:r w:rsidRPr="00A6195B">
        <w:rPr>
          <w:rFonts w:cstheme="minorHAnsi"/>
          <w:b/>
          <w:bCs/>
          <w:sz w:val="22"/>
          <w:szCs w:val="22"/>
        </w:rPr>
        <w:lastRenderedPageBreak/>
        <w:t>Table 4</w:t>
      </w:r>
      <w:r w:rsidRPr="00A6195B">
        <w:rPr>
          <w:rFonts w:cstheme="minorHAnsi"/>
          <w:sz w:val="22"/>
          <w:szCs w:val="22"/>
        </w:rPr>
        <w:t xml:space="preserve"> Paternal anxiety and child psychiatric diagnoses at 7 years, 7 months, unadjusted and adjusted models, with odds ratios and 95% confidence intervals (n=5,426).</w:t>
      </w:r>
    </w:p>
    <w:tbl>
      <w:tblPr>
        <w:tblStyle w:val="TableGrid"/>
        <w:tblW w:w="0" w:type="auto"/>
        <w:tblLook w:val="04A0" w:firstRow="1" w:lastRow="0" w:firstColumn="1" w:lastColumn="0" w:noHBand="0" w:noVBand="1"/>
      </w:tblPr>
      <w:tblGrid>
        <w:gridCol w:w="2715"/>
        <w:gridCol w:w="1421"/>
        <w:gridCol w:w="1121"/>
        <w:gridCol w:w="1205"/>
        <w:gridCol w:w="1871"/>
        <w:gridCol w:w="1209"/>
        <w:gridCol w:w="1871"/>
        <w:gridCol w:w="1871"/>
      </w:tblGrid>
      <w:tr w:rsidR="005B1E47" w:rsidRPr="00A6195B" w14:paraId="114756DB" w14:textId="77777777" w:rsidTr="00864F4E">
        <w:tc>
          <w:tcPr>
            <w:tcW w:w="2715" w:type="dxa"/>
            <w:vAlign w:val="center"/>
          </w:tcPr>
          <w:p w14:paraId="12714553"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DAWBA diagnoses</w:t>
            </w:r>
          </w:p>
        </w:tc>
        <w:tc>
          <w:tcPr>
            <w:tcW w:w="1421" w:type="dxa"/>
            <w:vAlign w:val="center"/>
          </w:tcPr>
          <w:p w14:paraId="1E7D49D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Regression model</w:t>
            </w:r>
          </w:p>
        </w:tc>
        <w:tc>
          <w:tcPr>
            <w:tcW w:w="1121" w:type="dxa"/>
            <w:vAlign w:val="center"/>
          </w:tcPr>
          <w:p w14:paraId="47865190"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Non-anxious vs prenatal only</w:t>
            </w:r>
          </w:p>
        </w:tc>
        <w:tc>
          <w:tcPr>
            <w:tcW w:w="1205" w:type="dxa"/>
            <w:vAlign w:val="center"/>
          </w:tcPr>
          <w:p w14:paraId="06F3CB58"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Non-anxious vs postnatal only</w:t>
            </w:r>
          </w:p>
        </w:tc>
        <w:tc>
          <w:tcPr>
            <w:tcW w:w="1871" w:type="dxa"/>
            <w:vAlign w:val="center"/>
          </w:tcPr>
          <w:p w14:paraId="51CCB420"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Non-anxious vs anxious- at-both-times</w:t>
            </w:r>
          </w:p>
        </w:tc>
        <w:tc>
          <w:tcPr>
            <w:tcW w:w="1209" w:type="dxa"/>
            <w:vAlign w:val="center"/>
          </w:tcPr>
          <w:p w14:paraId="35272291"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Prenatal only vs postnatal only</w:t>
            </w:r>
          </w:p>
        </w:tc>
        <w:tc>
          <w:tcPr>
            <w:tcW w:w="1871" w:type="dxa"/>
            <w:vAlign w:val="center"/>
          </w:tcPr>
          <w:p w14:paraId="3965E094"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Prenatal only vs anxious- at-both-times</w:t>
            </w:r>
          </w:p>
        </w:tc>
        <w:tc>
          <w:tcPr>
            <w:tcW w:w="1871" w:type="dxa"/>
            <w:vAlign w:val="center"/>
          </w:tcPr>
          <w:p w14:paraId="146567AF"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Postnatal only vs anxious-at-both-times</w:t>
            </w:r>
          </w:p>
        </w:tc>
      </w:tr>
      <w:tr w:rsidR="005B1E47" w:rsidRPr="00A6195B" w14:paraId="6EE30392" w14:textId="77777777" w:rsidTr="00864F4E">
        <w:tc>
          <w:tcPr>
            <w:tcW w:w="2715" w:type="dxa"/>
            <w:vAlign w:val="center"/>
          </w:tcPr>
          <w:p w14:paraId="78DBBE7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Any disorder</w:t>
            </w:r>
          </w:p>
        </w:tc>
        <w:tc>
          <w:tcPr>
            <w:tcW w:w="1421" w:type="dxa"/>
          </w:tcPr>
          <w:p w14:paraId="2126A9D5"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Unadjusted model</w:t>
            </w:r>
          </w:p>
        </w:tc>
        <w:tc>
          <w:tcPr>
            <w:tcW w:w="1121" w:type="dxa"/>
            <w:vAlign w:val="center"/>
          </w:tcPr>
          <w:p w14:paraId="634E18AF"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36 [.82, 2.12], p=.207</w:t>
            </w:r>
          </w:p>
        </w:tc>
        <w:tc>
          <w:tcPr>
            <w:tcW w:w="1205" w:type="dxa"/>
            <w:vAlign w:val="center"/>
          </w:tcPr>
          <w:p w14:paraId="4615D647"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2 [.69, 1.74], p=.621</w:t>
            </w:r>
          </w:p>
        </w:tc>
        <w:tc>
          <w:tcPr>
            <w:tcW w:w="1871" w:type="dxa"/>
            <w:vAlign w:val="center"/>
          </w:tcPr>
          <w:p w14:paraId="4ECA406D"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35 [1.60, 3.37], p&lt;.001</w:t>
            </w:r>
          </w:p>
        </w:tc>
        <w:tc>
          <w:tcPr>
            <w:tcW w:w="1209" w:type="dxa"/>
            <w:vAlign w:val="center"/>
          </w:tcPr>
          <w:p w14:paraId="40167F3F"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83 [.44, 1.57], p=.561</w:t>
            </w:r>
          </w:p>
        </w:tc>
        <w:tc>
          <w:tcPr>
            <w:tcW w:w="1871" w:type="dxa"/>
            <w:vAlign w:val="center"/>
          </w:tcPr>
          <w:p w14:paraId="3A1C7213"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73 [.99, 3.13], p=.060</w:t>
            </w:r>
          </w:p>
        </w:tc>
        <w:tc>
          <w:tcPr>
            <w:tcW w:w="1871" w:type="dxa"/>
            <w:vAlign w:val="center"/>
          </w:tcPr>
          <w:p w14:paraId="705102BD"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09 [1.20, 3.73], p=.010</w:t>
            </w:r>
          </w:p>
        </w:tc>
      </w:tr>
      <w:tr w:rsidR="005B1E47" w:rsidRPr="00A6195B" w14:paraId="0FD91C1A" w14:textId="77777777" w:rsidTr="00864F4E">
        <w:tc>
          <w:tcPr>
            <w:tcW w:w="2715" w:type="dxa"/>
            <w:vAlign w:val="center"/>
          </w:tcPr>
          <w:p w14:paraId="160CDC12" w14:textId="77777777" w:rsidR="005B1E47" w:rsidRPr="00A6195B" w:rsidRDefault="005B1E47" w:rsidP="00864F4E">
            <w:pPr>
              <w:spacing w:line="240" w:lineRule="auto"/>
              <w:ind w:firstLine="0"/>
              <w:jc w:val="center"/>
              <w:rPr>
                <w:rFonts w:cstheme="minorHAnsi"/>
                <w:sz w:val="22"/>
                <w:szCs w:val="22"/>
              </w:rPr>
            </w:pPr>
          </w:p>
        </w:tc>
        <w:tc>
          <w:tcPr>
            <w:tcW w:w="1421" w:type="dxa"/>
          </w:tcPr>
          <w:p w14:paraId="066364E7"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1</w:t>
            </w:r>
          </w:p>
        </w:tc>
        <w:tc>
          <w:tcPr>
            <w:tcW w:w="1121" w:type="dxa"/>
            <w:vAlign w:val="center"/>
          </w:tcPr>
          <w:p w14:paraId="2E229489"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34 [.83, 2.15], p=.231</w:t>
            </w:r>
          </w:p>
        </w:tc>
        <w:tc>
          <w:tcPr>
            <w:tcW w:w="1205" w:type="dxa"/>
            <w:vAlign w:val="center"/>
          </w:tcPr>
          <w:p w14:paraId="7FA92275"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09 [.69, 1.73], p=.714</w:t>
            </w:r>
          </w:p>
        </w:tc>
        <w:tc>
          <w:tcPr>
            <w:tcW w:w="1871" w:type="dxa"/>
            <w:vAlign w:val="center"/>
          </w:tcPr>
          <w:p w14:paraId="169BE8C7"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30 [1.59, 3.34], p&lt;.001</w:t>
            </w:r>
          </w:p>
        </w:tc>
        <w:tc>
          <w:tcPr>
            <w:tcW w:w="1209" w:type="dxa"/>
            <w:vAlign w:val="center"/>
          </w:tcPr>
          <w:p w14:paraId="763DE0F3"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82 [.43, 1.54], p=.531</w:t>
            </w:r>
          </w:p>
        </w:tc>
        <w:tc>
          <w:tcPr>
            <w:tcW w:w="1871" w:type="dxa"/>
            <w:vAlign w:val="center"/>
          </w:tcPr>
          <w:p w14:paraId="3EEBAF22"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72 [.97, 3.07], p=.064</w:t>
            </w:r>
          </w:p>
        </w:tc>
        <w:tc>
          <w:tcPr>
            <w:tcW w:w="1871" w:type="dxa"/>
            <w:vAlign w:val="center"/>
          </w:tcPr>
          <w:p w14:paraId="72AA71B5"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11 [1.20, 3.72], p=.009</w:t>
            </w:r>
          </w:p>
        </w:tc>
      </w:tr>
      <w:tr w:rsidR="005B1E47" w:rsidRPr="00A6195B" w14:paraId="3DACD4EF" w14:textId="77777777" w:rsidTr="00864F4E">
        <w:tc>
          <w:tcPr>
            <w:tcW w:w="2715" w:type="dxa"/>
            <w:vAlign w:val="center"/>
          </w:tcPr>
          <w:p w14:paraId="1717C1ED" w14:textId="77777777" w:rsidR="005B1E47" w:rsidRPr="00A6195B" w:rsidRDefault="005B1E47" w:rsidP="00864F4E">
            <w:pPr>
              <w:spacing w:line="240" w:lineRule="auto"/>
              <w:ind w:firstLine="0"/>
              <w:jc w:val="center"/>
              <w:rPr>
                <w:rFonts w:cstheme="minorHAnsi"/>
                <w:sz w:val="22"/>
                <w:szCs w:val="22"/>
              </w:rPr>
            </w:pPr>
          </w:p>
        </w:tc>
        <w:tc>
          <w:tcPr>
            <w:tcW w:w="1421" w:type="dxa"/>
          </w:tcPr>
          <w:p w14:paraId="05776895"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2</w:t>
            </w:r>
          </w:p>
        </w:tc>
        <w:tc>
          <w:tcPr>
            <w:tcW w:w="1121" w:type="dxa"/>
            <w:vAlign w:val="center"/>
          </w:tcPr>
          <w:p w14:paraId="50F3DA8B"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27 [.79, 2.06], p=.321</w:t>
            </w:r>
          </w:p>
        </w:tc>
        <w:tc>
          <w:tcPr>
            <w:tcW w:w="1205" w:type="dxa"/>
            <w:vAlign w:val="center"/>
          </w:tcPr>
          <w:p w14:paraId="3613EC1A"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03 [.65, 1.64], p=.905</w:t>
            </w:r>
          </w:p>
        </w:tc>
        <w:tc>
          <w:tcPr>
            <w:tcW w:w="1871" w:type="dxa"/>
            <w:vAlign w:val="center"/>
          </w:tcPr>
          <w:p w14:paraId="3555609C"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1.99 [1.36, 2.91], p&lt;.001</w:t>
            </w:r>
          </w:p>
        </w:tc>
        <w:tc>
          <w:tcPr>
            <w:tcW w:w="1209" w:type="dxa"/>
            <w:vAlign w:val="center"/>
          </w:tcPr>
          <w:p w14:paraId="27681F3C"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81 [.42, 1.54], p=.514</w:t>
            </w:r>
          </w:p>
        </w:tc>
        <w:tc>
          <w:tcPr>
            <w:tcW w:w="1871" w:type="dxa"/>
            <w:vAlign w:val="center"/>
          </w:tcPr>
          <w:p w14:paraId="6082FD1D"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56 [.87, 2.80], p=.137</w:t>
            </w:r>
          </w:p>
        </w:tc>
        <w:tc>
          <w:tcPr>
            <w:tcW w:w="1871" w:type="dxa"/>
            <w:vAlign w:val="center"/>
          </w:tcPr>
          <w:p w14:paraId="1C3523D8"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1.93 [1.09, 3.42], p=.024</w:t>
            </w:r>
          </w:p>
        </w:tc>
      </w:tr>
      <w:tr w:rsidR="005B1E47" w:rsidRPr="00A6195B" w14:paraId="0CAA8F51" w14:textId="77777777" w:rsidTr="00864F4E">
        <w:tc>
          <w:tcPr>
            <w:tcW w:w="2715" w:type="dxa"/>
            <w:vAlign w:val="center"/>
          </w:tcPr>
          <w:p w14:paraId="2A71A8E5" w14:textId="77777777" w:rsidR="005B1E47" w:rsidRPr="00A6195B" w:rsidRDefault="005B1E47" w:rsidP="00864F4E">
            <w:pPr>
              <w:spacing w:line="240" w:lineRule="auto"/>
              <w:ind w:firstLine="0"/>
              <w:jc w:val="center"/>
              <w:rPr>
                <w:rFonts w:cstheme="minorHAnsi"/>
                <w:sz w:val="22"/>
                <w:szCs w:val="22"/>
              </w:rPr>
            </w:pPr>
          </w:p>
        </w:tc>
        <w:tc>
          <w:tcPr>
            <w:tcW w:w="1421" w:type="dxa"/>
          </w:tcPr>
          <w:p w14:paraId="65692B63"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3</w:t>
            </w:r>
          </w:p>
        </w:tc>
        <w:tc>
          <w:tcPr>
            <w:tcW w:w="1121" w:type="dxa"/>
            <w:vAlign w:val="center"/>
          </w:tcPr>
          <w:p w14:paraId="0EB258C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21 [.74, 1.96], p=.445</w:t>
            </w:r>
          </w:p>
        </w:tc>
        <w:tc>
          <w:tcPr>
            <w:tcW w:w="1205" w:type="dxa"/>
            <w:vAlign w:val="center"/>
          </w:tcPr>
          <w:p w14:paraId="6B04554E"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91 [.57, 1.45], p=.685</w:t>
            </w:r>
          </w:p>
        </w:tc>
        <w:tc>
          <w:tcPr>
            <w:tcW w:w="1871" w:type="dxa"/>
            <w:vAlign w:val="center"/>
          </w:tcPr>
          <w:p w14:paraId="20498614"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1.98 [1.35, 2.91], p=.001</w:t>
            </w:r>
          </w:p>
        </w:tc>
        <w:tc>
          <w:tcPr>
            <w:tcW w:w="1209" w:type="dxa"/>
            <w:vAlign w:val="center"/>
          </w:tcPr>
          <w:p w14:paraId="3FA960BE"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75 [.39, 1.44], p=.388</w:t>
            </w:r>
          </w:p>
        </w:tc>
        <w:tc>
          <w:tcPr>
            <w:tcW w:w="1871" w:type="dxa"/>
            <w:vAlign w:val="center"/>
          </w:tcPr>
          <w:p w14:paraId="5FF12AB2"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64 [.91, 2.96], p=.099</w:t>
            </w:r>
          </w:p>
        </w:tc>
        <w:tc>
          <w:tcPr>
            <w:tcW w:w="1871" w:type="dxa"/>
            <w:vAlign w:val="center"/>
          </w:tcPr>
          <w:p w14:paraId="41FFC80E"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19 [1.22, 3.90], p=.008</w:t>
            </w:r>
          </w:p>
        </w:tc>
      </w:tr>
      <w:tr w:rsidR="005B1E47" w:rsidRPr="00A6195B" w14:paraId="1242E4B7" w14:textId="77777777" w:rsidTr="00864F4E">
        <w:tc>
          <w:tcPr>
            <w:tcW w:w="2715" w:type="dxa"/>
            <w:vAlign w:val="center"/>
          </w:tcPr>
          <w:p w14:paraId="0648BBD2" w14:textId="77777777" w:rsidR="005B1E47" w:rsidRPr="00A6195B" w:rsidRDefault="005B1E47" w:rsidP="00864F4E">
            <w:pPr>
              <w:spacing w:line="240" w:lineRule="auto"/>
              <w:ind w:firstLine="0"/>
              <w:jc w:val="center"/>
              <w:rPr>
                <w:rFonts w:cstheme="minorHAnsi"/>
                <w:sz w:val="22"/>
                <w:szCs w:val="22"/>
              </w:rPr>
            </w:pPr>
          </w:p>
        </w:tc>
        <w:tc>
          <w:tcPr>
            <w:tcW w:w="1421" w:type="dxa"/>
          </w:tcPr>
          <w:p w14:paraId="2F5A0CE8"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4</w:t>
            </w:r>
          </w:p>
        </w:tc>
        <w:tc>
          <w:tcPr>
            <w:tcW w:w="1121" w:type="dxa"/>
            <w:vAlign w:val="center"/>
          </w:tcPr>
          <w:p w14:paraId="2CADDACD"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4 [.69, 1.88], p=.612</w:t>
            </w:r>
          </w:p>
        </w:tc>
        <w:tc>
          <w:tcPr>
            <w:tcW w:w="1205" w:type="dxa"/>
            <w:vAlign w:val="center"/>
          </w:tcPr>
          <w:p w14:paraId="24AFBEFE"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85 [.52, 1.40], p=.528</w:t>
            </w:r>
          </w:p>
        </w:tc>
        <w:tc>
          <w:tcPr>
            <w:tcW w:w="1871" w:type="dxa"/>
            <w:vAlign w:val="center"/>
          </w:tcPr>
          <w:p w14:paraId="053EEBEC" w14:textId="77777777" w:rsidR="005B1E47" w:rsidRPr="00A6195B" w:rsidRDefault="005B1E47" w:rsidP="00864F4E">
            <w:pPr>
              <w:spacing w:line="240" w:lineRule="auto"/>
              <w:ind w:firstLine="0"/>
              <w:jc w:val="center"/>
              <w:rPr>
                <w:rFonts w:cstheme="minorHAnsi"/>
                <w:sz w:val="22"/>
                <w:szCs w:val="22"/>
              </w:rPr>
            </w:pPr>
            <w:r w:rsidRPr="00A6195B">
              <w:rPr>
                <w:rFonts w:cstheme="minorHAnsi"/>
                <w:b/>
                <w:bCs/>
                <w:sz w:val="22"/>
                <w:szCs w:val="22"/>
              </w:rPr>
              <w:t>1.71 [1.04, 2.79], p=.033</w:t>
            </w:r>
          </w:p>
        </w:tc>
        <w:tc>
          <w:tcPr>
            <w:tcW w:w="1209" w:type="dxa"/>
            <w:vAlign w:val="center"/>
          </w:tcPr>
          <w:p w14:paraId="59ED6173"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75 [.38, 1.46], p=.395</w:t>
            </w:r>
          </w:p>
        </w:tc>
        <w:tc>
          <w:tcPr>
            <w:tcW w:w="1871" w:type="dxa"/>
            <w:vAlign w:val="center"/>
          </w:tcPr>
          <w:p w14:paraId="02C052C5"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50 [.80, 2.81], p=.206</w:t>
            </w:r>
          </w:p>
        </w:tc>
        <w:tc>
          <w:tcPr>
            <w:tcW w:w="1871" w:type="dxa"/>
            <w:vAlign w:val="center"/>
          </w:tcPr>
          <w:p w14:paraId="273408D0" w14:textId="77777777" w:rsidR="005B1E47" w:rsidRPr="00A6195B" w:rsidRDefault="005B1E47" w:rsidP="00864F4E">
            <w:pPr>
              <w:spacing w:line="240" w:lineRule="auto"/>
              <w:ind w:firstLine="0"/>
              <w:jc w:val="center"/>
              <w:rPr>
                <w:rFonts w:cstheme="minorHAnsi"/>
                <w:sz w:val="22"/>
                <w:szCs w:val="22"/>
              </w:rPr>
            </w:pPr>
            <w:r w:rsidRPr="00A6195B">
              <w:rPr>
                <w:rFonts w:cstheme="minorHAnsi"/>
                <w:b/>
                <w:bCs/>
                <w:sz w:val="22"/>
                <w:szCs w:val="22"/>
              </w:rPr>
              <w:t>2.00 [1.08, 3.70], p=.027</w:t>
            </w:r>
          </w:p>
        </w:tc>
      </w:tr>
      <w:tr w:rsidR="005B1E47" w:rsidRPr="00A6195B" w14:paraId="0089A4F6" w14:textId="77777777" w:rsidTr="00864F4E">
        <w:tc>
          <w:tcPr>
            <w:tcW w:w="2715" w:type="dxa"/>
            <w:vAlign w:val="center"/>
          </w:tcPr>
          <w:p w14:paraId="2B4D0019"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Behavioural disorders</w:t>
            </w:r>
          </w:p>
        </w:tc>
        <w:tc>
          <w:tcPr>
            <w:tcW w:w="1421" w:type="dxa"/>
          </w:tcPr>
          <w:p w14:paraId="44097ABA"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Unadjusted model</w:t>
            </w:r>
          </w:p>
        </w:tc>
        <w:tc>
          <w:tcPr>
            <w:tcW w:w="1121" w:type="dxa"/>
            <w:vAlign w:val="center"/>
          </w:tcPr>
          <w:p w14:paraId="3AB5FB8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22 [.64, 2.14], p=.508</w:t>
            </w:r>
          </w:p>
        </w:tc>
        <w:tc>
          <w:tcPr>
            <w:tcW w:w="1205" w:type="dxa"/>
            <w:vAlign w:val="center"/>
          </w:tcPr>
          <w:p w14:paraId="727F283B"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22 [.68, 2.03], p=.464</w:t>
            </w:r>
          </w:p>
        </w:tc>
        <w:tc>
          <w:tcPr>
            <w:tcW w:w="1871" w:type="dxa"/>
            <w:vAlign w:val="center"/>
          </w:tcPr>
          <w:p w14:paraId="1337567F"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54 [1.62, 3.84], p&lt;.001</w:t>
            </w:r>
          </w:p>
        </w:tc>
        <w:tc>
          <w:tcPr>
            <w:tcW w:w="1209" w:type="dxa"/>
            <w:vAlign w:val="center"/>
          </w:tcPr>
          <w:p w14:paraId="4CFE11BD"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00 [.46, 2.22], p=.998</w:t>
            </w:r>
          </w:p>
        </w:tc>
        <w:tc>
          <w:tcPr>
            <w:tcW w:w="1871" w:type="dxa"/>
            <w:vAlign w:val="center"/>
          </w:tcPr>
          <w:p w14:paraId="49FB6410"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07 [1.05, 4.35], p=.043</w:t>
            </w:r>
          </w:p>
        </w:tc>
        <w:tc>
          <w:tcPr>
            <w:tcW w:w="1871" w:type="dxa"/>
            <w:vAlign w:val="center"/>
          </w:tcPr>
          <w:p w14:paraId="4C3AA2F0"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08 [1.09, 4.09], p=.029</w:t>
            </w:r>
          </w:p>
        </w:tc>
      </w:tr>
      <w:tr w:rsidR="005B1E47" w:rsidRPr="00A6195B" w14:paraId="01918E1D" w14:textId="77777777" w:rsidTr="00864F4E">
        <w:tc>
          <w:tcPr>
            <w:tcW w:w="2715" w:type="dxa"/>
            <w:vAlign w:val="center"/>
          </w:tcPr>
          <w:p w14:paraId="3B8A27B1" w14:textId="77777777" w:rsidR="005B1E47" w:rsidRPr="00A6195B" w:rsidRDefault="005B1E47" w:rsidP="00864F4E">
            <w:pPr>
              <w:spacing w:line="240" w:lineRule="auto"/>
              <w:ind w:firstLine="0"/>
              <w:jc w:val="center"/>
              <w:rPr>
                <w:rFonts w:cstheme="minorHAnsi"/>
                <w:sz w:val="22"/>
                <w:szCs w:val="22"/>
              </w:rPr>
            </w:pPr>
          </w:p>
        </w:tc>
        <w:tc>
          <w:tcPr>
            <w:tcW w:w="1421" w:type="dxa"/>
          </w:tcPr>
          <w:p w14:paraId="3E217F3A"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1</w:t>
            </w:r>
          </w:p>
        </w:tc>
        <w:tc>
          <w:tcPr>
            <w:tcW w:w="1121" w:type="dxa"/>
            <w:vAlign w:val="center"/>
          </w:tcPr>
          <w:p w14:paraId="261AB5C7"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20 [.66, 2.19], p=.547</w:t>
            </w:r>
          </w:p>
        </w:tc>
        <w:tc>
          <w:tcPr>
            <w:tcW w:w="1205" w:type="dxa"/>
            <w:vAlign w:val="center"/>
          </w:tcPr>
          <w:p w14:paraId="69BC67BC"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8 [.69, 2.03], p=.550</w:t>
            </w:r>
          </w:p>
        </w:tc>
        <w:tc>
          <w:tcPr>
            <w:tcW w:w="1871" w:type="dxa"/>
            <w:vAlign w:val="center"/>
          </w:tcPr>
          <w:p w14:paraId="7BE48C55"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48 [1.61, 3.82], p&lt;.001</w:t>
            </w:r>
          </w:p>
        </w:tc>
        <w:tc>
          <w:tcPr>
            <w:tcW w:w="1209" w:type="dxa"/>
            <w:vAlign w:val="center"/>
          </w:tcPr>
          <w:p w14:paraId="09E88E72"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98 [.45, 2.14], p=.962</w:t>
            </w:r>
          </w:p>
        </w:tc>
        <w:tc>
          <w:tcPr>
            <w:tcW w:w="1871" w:type="dxa"/>
            <w:vAlign w:val="center"/>
          </w:tcPr>
          <w:p w14:paraId="39AD5EBE"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06 [1.01, 4.18], p=.045</w:t>
            </w:r>
          </w:p>
        </w:tc>
        <w:tc>
          <w:tcPr>
            <w:tcW w:w="1871" w:type="dxa"/>
            <w:vAlign w:val="center"/>
          </w:tcPr>
          <w:p w14:paraId="4B1862C2"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10 [1.09, 4.05], p=.027</w:t>
            </w:r>
          </w:p>
        </w:tc>
      </w:tr>
      <w:tr w:rsidR="005B1E47" w:rsidRPr="00A6195B" w14:paraId="05D9EB4E" w14:textId="77777777" w:rsidTr="00864F4E">
        <w:tc>
          <w:tcPr>
            <w:tcW w:w="2715" w:type="dxa"/>
            <w:vAlign w:val="center"/>
          </w:tcPr>
          <w:p w14:paraId="480595A6" w14:textId="77777777" w:rsidR="005B1E47" w:rsidRPr="00A6195B" w:rsidRDefault="005B1E47" w:rsidP="00864F4E">
            <w:pPr>
              <w:spacing w:line="240" w:lineRule="auto"/>
              <w:ind w:firstLine="0"/>
              <w:jc w:val="center"/>
              <w:rPr>
                <w:rFonts w:cstheme="minorHAnsi"/>
                <w:sz w:val="22"/>
                <w:szCs w:val="22"/>
              </w:rPr>
            </w:pPr>
          </w:p>
        </w:tc>
        <w:tc>
          <w:tcPr>
            <w:tcW w:w="1421" w:type="dxa"/>
          </w:tcPr>
          <w:p w14:paraId="194AD41B"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2</w:t>
            </w:r>
          </w:p>
        </w:tc>
        <w:tc>
          <w:tcPr>
            <w:tcW w:w="1121" w:type="dxa"/>
            <w:vAlign w:val="center"/>
          </w:tcPr>
          <w:p w14:paraId="66B7C3BB"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5 [.63, 2.11], p=.653</w:t>
            </w:r>
          </w:p>
        </w:tc>
        <w:tc>
          <w:tcPr>
            <w:tcW w:w="1205" w:type="dxa"/>
            <w:vAlign w:val="center"/>
          </w:tcPr>
          <w:p w14:paraId="32DCD86B"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2 [.65, 1.93], p=.685</w:t>
            </w:r>
          </w:p>
        </w:tc>
        <w:tc>
          <w:tcPr>
            <w:tcW w:w="1871" w:type="dxa"/>
            <w:vAlign w:val="center"/>
          </w:tcPr>
          <w:p w14:paraId="5D674188"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09 [1.34, 3.25], p=.001</w:t>
            </w:r>
          </w:p>
        </w:tc>
        <w:tc>
          <w:tcPr>
            <w:tcW w:w="1209" w:type="dxa"/>
            <w:vAlign w:val="center"/>
          </w:tcPr>
          <w:p w14:paraId="5D49F53E"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97 [.44, 2.14], p=.949</w:t>
            </w:r>
          </w:p>
        </w:tc>
        <w:tc>
          <w:tcPr>
            <w:tcW w:w="1871" w:type="dxa"/>
            <w:vAlign w:val="center"/>
          </w:tcPr>
          <w:p w14:paraId="79522882"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82 [.89, 3.73], p=.103</w:t>
            </w:r>
          </w:p>
        </w:tc>
        <w:tc>
          <w:tcPr>
            <w:tcW w:w="1871" w:type="dxa"/>
            <w:vAlign w:val="center"/>
          </w:tcPr>
          <w:p w14:paraId="5FE8ED0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86 [.96, 3.64], p=.068</w:t>
            </w:r>
          </w:p>
        </w:tc>
      </w:tr>
      <w:tr w:rsidR="005B1E47" w:rsidRPr="00A6195B" w14:paraId="4A66C886" w14:textId="77777777" w:rsidTr="00864F4E">
        <w:tc>
          <w:tcPr>
            <w:tcW w:w="2715" w:type="dxa"/>
            <w:vAlign w:val="center"/>
          </w:tcPr>
          <w:p w14:paraId="1424C6F0" w14:textId="77777777" w:rsidR="005B1E47" w:rsidRPr="00A6195B" w:rsidRDefault="005B1E47" w:rsidP="00864F4E">
            <w:pPr>
              <w:spacing w:line="240" w:lineRule="auto"/>
              <w:ind w:firstLine="0"/>
              <w:jc w:val="center"/>
              <w:rPr>
                <w:rFonts w:cstheme="minorHAnsi"/>
                <w:sz w:val="22"/>
                <w:szCs w:val="22"/>
              </w:rPr>
            </w:pPr>
          </w:p>
        </w:tc>
        <w:tc>
          <w:tcPr>
            <w:tcW w:w="1421" w:type="dxa"/>
          </w:tcPr>
          <w:p w14:paraId="61F0901F"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3</w:t>
            </w:r>
          </w:p>
        </w:tc>
        <w:tc>
          <w:tcPr>
            <w:tcW w:w="1121" w:type="dxa"/>
            <w:vAlign w:val="center"/>
          </w:tcPr>
          <w:p w14:paraId="64D5D22C"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0 [.60, 2.02], p=.754</w:t>
            </w:r>
          </w:p>
        </w:tc>
        <w:tc>
          <w:tcPr>
            <w:tcW w:w="1205" w:type="dxa"/>
            <w:vAlign w:val="center"/>
          </w:tcPr>
          <w:p w14:paraId="79ECC4D0"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01 [.58, 1.75], p=.971</w:t>
            </w:r>
          </w:p>
        </w:tc>
        <w:tc>
          <w:tcPr>
            <w:tcW w:w="1871" w:type="dxa"/>
            <w:vAlign w:val="center"/>
          </w:tcPr>
          <w:p w14:paraId="0B474FCF"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18 [1.40, 3.40], p=.001</w:t>
            </w:r>
          </w:p>
        </w:tc>
        <w:tc>
          <w:tcPr>
            <w:tcW w:w="1209" w:type="dxa"/>
            <w:vAlign w:val="center"/>
          </w:tcPr>
          <w:p w14:paraId="49CD6F92"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92 [.42, 2.02], p=.829</w:t>
            </w:r>
          </w:p>
        </w:tc>
        <w:tc>
          <w:tcPr>
            <w:tcW w:w="1871" w:type="dxa"/>
            <w:vAlign w:val="center"/>
          </w:tcPr>
          <w:p w14:paraId="693E16CB"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98 [.97, 4.04], p=.061</w:t>
            </w:r>
          </w:p>
        </w:tc>
        <w:tc>
          <w:tcPr>
            <w:tcW w:w="1871" w:type="dxa"/>
            <w:vAlign w:val="center"/>
          </w:tcPr>
          <w:p w14:paraId="0DFD5306"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16 [1.11, 4.21], p=.024</w:t>
            </w:r>
          </w:p>
        </w:tc>
      </w:tr>
      <w:tr w:rsidR="005B1E47" w:rsidRPr="00A6195B" w14:paraId="69182D16" w14:textId="77777777" w:rsidTr="00864F4E">
        <w:tc>
          <w:tcPr>
            <w:tcW w:w="2715" w:type="dxa"/>
            <w:vAlign w:val="center"/>
          </w:tcPr>
          <w:p w14:paraId="6427911F" w14:textId="77777777" w:rsidR="005B1E47" w:rsidRPr="00A6195B" w:rsidRDefault="005B1E47" w:rsidP="00864F4E">
            <w:pPr>
              <w:spacing w:line="240" w:lineRule="auto"/>
              <w:ind w:firstLine="0"/>
              <w:jc w:val="center"/>
              <w:rPr>
                <w:rFonts w:cstheme="minorHAnsi"/>
                <w:sz w:val="22"/>
                <w:szCs w:val="22"/>
              </w:rPr>
            </w:pPr>
          </w:p>
        </w:tc>
        <w:tc>
          <w:tcPr>
            <w:tcW w:w="1421" w:type="dxa"/>
          </w:tcPr>
          <w:p w14:paraId="5CF7474C"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4</w:t>
            </w:r>
          </w:p>
        </w:tc>
        <w:tc>
          <w:tcPr>
            <w:tcW w:w="1121" w:type="dxa"/>
            <w:vAlign w:val="center"/>
          </w:tcPr>
          <w:p w14:paraId="1577242D"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4 [.61, 2.14], p=.680</w:t>
            </w:r>
          </w:p>
        </w:tc>
        <w:tc>
          <w:tcPr>
            <w:tcW w:w="1205" w:type="dxa"/>
            <w:vAlign w:val="center"/>
          </w:tcPr>
          <w:p w14:paraId="16B3859A"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01 [.57, 1.79], p=.981</w:t>
            </w:r>
          </w:p>
        </w:tc>
        <w:tc>
          <w:tcPr>
            <w:tcW w:w="1871" w:type="dxa"/>
            <w:vAlign w:val="center"/>
          </w:tcPr>
          <w:p w14:paraId="001921B7"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35 [1.34, 4.12], p=.003</w:t>
            </w:r>
          </w:p>
        </w:tc>
        <w:tc>
          <w:tcPr>
            <w:tcW w:w="1209" w:type="dxa"/>
            <w:vAlign w:val="center"/>
          </w:tcPr>
          <w:p w14:paraId="5F2F28DE"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88 [.39, 1.98], p=.762</w:t>
            </w:r>
          </w:p>
        </w:tc>
        <w:tc>
          <w:tcPr>
            <w:tcW w:w="1871" w:type="dxa"/>
            <w:vAlign w:val="center"/>
          </w:tcPr>
          <w:p w14:paraId="2F3FC01E"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2.06 [.97, 4.38], p=.061</w:t>
            </w:r>
          </w:p>
        </w:tc>
        <w:tc>
          <w:tcPr>
            <w:tcW w:w="1871" w:type="dxa"/>
            <w:vAlign w:val="center"/>
          </w:tcPr>
          <w:p w14:paraId="3BB9FC7D"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2.33 [1.15, 4.74], p=.019</w:t>
            </w:r>
          </w:p>
        </w:tc>
      </w:tr>
      <w:tr w:rsidR="005B1E47" w:rsidRPr="00A6195B" w14:paraId="507DC079" w14:textId="77777777" w:rsidTr="00864F4E">
        <w:tc>
          <w:tcPr>
            <w:tcW w:w="2715" w:type="dxa"/>
            <w:vAlign w:val="center"/>
          </w:tcPr>
          <w:p w14:paraId="5F86917D"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Emotional disorders</w:t>
            </w:r>
          </w:p>
        </w:tc>
        <w:tc>
          <w:tcPr>
            <w:tcW w:w="1421" w:type="dxa"/>
          </w:tcPr>
          <w:p w14:paraId="488842D9"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Unadjusted model</w:t>
            </w:r>
          </w:p>
        </w:tc>
        <w:tc>
          <w:tcPr>
            <w:tcW w:w="1121" w:type="dxa"/>
            <w:vAlign w:val="center"/>
          </w:tcPr>
          <w:p w14:paraId="2E7961E3"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20 [.53, 2.33], p=.624</w:t>
            </w:r>
          </w:p>
        </w:tc>
        <w:tc>
          <w:tcPr>
            <w:tcW w:w="1205" w:type="dxa"/>
            <w:vAlign w:val="center"/>
          </w:tcPr>
          <w:p w14:paraId="01AD2041"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08 [.50, 2.02], p=.836</w:t>
            </w:r>
          </w:p>
        </w:tc>
        <w:tc>
          <w:tcPr>
            <w:tcW w:w="1871" w:type="dxa"/>
            <w:vAlign w:val="center"/>
          </w:tcPr>
          <w:p w14:paraId="69BB0878"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81 [.96, 3.12], p=.048</w:t>
            </w:r>
          </w:p>
        </w:tc>
        <w:tc>
          <w:tcPr>
            <w:tcW w:w="1209" w:type="dxa"/>
            <w:vAlign w:val="center"/>
          </w:tcPr>
          <w:p w14:paraId="4740DFE7"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90 [.34, 2.42], p=.825</w:t>
            </w:r>
          </w:p>
        </w:tc>
        <w:tc>
          <w:tcPr>
            <w:tcW w:w="1871" w:type="dxa"/>
            <w:vAlign w:val="center"/>
          </w:tcPr>
          <w:p w14:paraId="1EDA7883"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51 [.62, 3.86], p=.372</w:t>
            </w:r>
          </w:p>
        </w:tc>
        <w:tc>
          <w:tcPr>
            <w:tcW w:w="1871" w:type="dxa"/>
            <w:vAlign w:val="center"/>
          </w:tcPr>
          <w:p w14:paraId="3E4DFA07"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68 [.71, 4.13], p=.240</w:t>
            </w:r>
          </w:p>
        </w:tc>
      </w:tr>
      <w:tr w:rsidR="005B1E47" w:rsidRPr="00A6195B" w14:paraId="1C0E0C27" w14:textId="77777777" w:rsidTr="00864F4E">
        <w:tc>
          <w:tcPr>
            <w:tcW w:w="2715" w:type="dxa"/>
            <w:vAlign w:val="center"/>
          </w:tcPr>
          <w:p w14:paraId="034DCB4F" w14:textId="77777777" w:rsidR="005B1E47" w:rsidRPr="00A6195B" w:rsidRDefault="005B1E47" w:rsidP="00864F4E">
            <w:pPr>
              <w:spacing w:line="240" w:lineRule="auto"/>
              <w:ind w:firstLine="0"/>
              <w:jc w:val="center"/>
              <w:rPr>
                <w:rFonts w:cstheme="minorHAnsi"/>
                <w:sz w:val="22"/>
                <w:szCs w:val="22"/>
              </w:rPr>
            </w:pPr>
          </w:p>
        </w:tc>
        <w:tc>
          <w:tcPr>
            <w:tcW w:w="1421" w:type="dxa"/>
          </w:tcPr>
          <w:p w14:paraId="5A7D5802"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1</w:t>
            </w:r>
          </w:p>
        </w:tc>
        <w:tc>
          <w:tcPr>
            <w:tcW w:w="1121" w:type="dxa"/>
            <w:vAlign w:val="center"/>
          </w:tcPr>
          <w:p w14:paraId="15A63B6B"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9 [.57, 2.46], p=.646</w:t>
            </w:r>
          </w:p>
        </w:tc>
        <w:tc>
          <w:tcPr>
            <w:tcW w:w="1205" w:type="dxa"/>
            <w:vAlign w:val="center"/>
          </w:tcPr>
          <w:p w14:paraId="25423790"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06 [.53, 2.10], p=.876</w:t>
            </w:r>
          </w:p>
        </w:tc>
        <w:tc>
          <w:tcPr>
            <w:tcW w:w="1871" w:type="dxa"/>
            <w:vAlign w:val="center"/>
          </w:tcPr>
          <w:p w14:paraId="785A51EC"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80 [1.00, 3.23], p=.051</w:t>
            </w:r>
          </w:p>
        </w:tc>
        <w:tc>
          <w:tcPr>
            <w:tcW w:w="1209" w:type="dxa"/>
            <w:vAlign w:val="center"/>
          </w:tcPr>
          <w:p w14:paraId="3C05B6EE"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89 [.34, 2.34], p=.815</w:t>
            </w:r>
          </w:p>
        </w:tc>
        <w:tc>
          <w:tcPr>
            <w:tcW w:w="1871" w:type="dxa"/>
            <w:vAlign w:val="center"/>
          </w:tcPr>
          <w:p w14:paraId="4247AD64"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51 [.62, 3.72], p=.366</w:t>
            </w:r>
          </w:p>
        </w:tc>
        <w:tc>
          <w:tcPr>
            <w:tcW w:w="1871" w:type="dxa"/>
            <w:vAlign w:val="center"/>
          </w:tcPr>
          <w:p w14:paraId="52D3A281"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70 [.71, 4.04], p=.230</w:t>
            </w:r>
          </w:p>
        </w:tc>
      </w:tr>
      <w:tr w:rsidR="005B1E47" w:rsidRPr="00A6195B" w14:paraId="225E3270" w14:textId="77777777" w:rsidTr="00864F4E">
        <w:tc>
          <w:tcPr>
            <w:tcW w:w="2715" w:type="dxa"/>
            <w:vAlign w:val="center"/>
          </w:tcPr>
          <w:p w14:paraId="61F4ED1D" w14:textId="77777777" w:rsidR="005B1E47" w:rsidRPr="00A6195B" w:rsidRDefault="005B1E47" w:rsidP="00864F4E">
            <w:pPr>
              <w:spacing w:line="240" w:lineRule="auto"/>
              <w:ind w:firstLine="0"/>
              <w:jc w:val="center"/>
              <w:rPr>
                <w:rFonts w:cstheme="minorHAnsi"/>
                <w:sz w:val="22"/>
                <w:szCs w:val="22"/>
              </w:rPr>
            </w:pPr>
          </w:p>
        </w:tc>
        <w:tc>
          <w:tcPr>
            <w:tcW w:w="1421" w:type="dxa"/>
          </w:tcPr>
          <w:p w14:paraId="0C394D2D"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2</w:t>
            </w:r>
          </w:p>
        </w:tc>
        <w:tc>
          <w:tcPr>
            <w:tcW w:w="1121" w:type="dxa"/>
            <w:vAlign w:val="center"/>
          </w:tcPr>
          <w:p w14:paraId="0D527072"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4 [.55, 2.36], p=.731</w:t>
            </w:r>
          </w:p>
        </w:tc>
        <w:tc>
          <w:tcPr>
            <w:tcW w:w="1205" w:type="dxa"/>
            <w:vAlign w:val="center"/>
          </w:tcPr>
          <w:p w14:paraId="2EB088A0"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98 [.49, 1.96], p=.957</w:t>
            </w:r>
          </w:p>
        </w:tc>
        <w:tc>
          <w:tcPr>
            <w:tcW w:w="1871" w:type="dxa"/>
            <w:vAlign w:val="center"/>
          </w:tcPr>
          <w:p w14:paraId="45763957"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56 [.86, 2.82], p=.141</w:t>
            </w:r>
          </w:p>
        </w:tc>
        <w:tc>
          <w:tcPr>
            <w:tcW w:w="1209" w:type="dxa"/>
            <w:vAlign w:val="center"/>
          </w:tcPr>
          <w:p w14:paraId="6382A8ED"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86 [.33, 2.28], p=.766</w:t>
            </w:r>
          </w:p>
        </w:tc>
        <w:tc>
          <w:tcPr>
            <w:tcW w:w="1871" w:type="dxa"/>
            <w:vAlign w:val="center"/>
          </w:tcPr>
          <w:p w14:paraId="269782A3"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37 [.56, 3.39], p=.492</w:t>
            </w:r>
          </w:p>
        </w:tc>
        <w:tc>
          <w:tcPr>
            <w:tcW w:w="1871" w:type="dxa"/>
            <w:vAlign w:val="center"/>
          </w:tcPr>
          <w:p w14:paraId="1D7B6854"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59 [.67, 3.80], p=.296</w:t>
            </w:r>
          </w:p>
        </w:tc>
      </w:tr>
      <w:tr w:rsidR="005B1E47" w:rsidRPr="00A6195B" w14:paraId="26779B56" w14:textId="77777777" w:rsidTr="00864F4E">
        <w:tc>
          <w:tcPr>
            <w:tcW w:w="2715" w:type="dxa"/>
            <w:vAlign w:val="center"/>
          </w:tcPr>
          <w:p w14:paraId="12C1B6F3" w14:textId="77777777" w:rsidR="005B1E47" w:rsidRPr="00A6195B" w:rsidRDefault="005B1E47" w:rsidP="00864F4E">
            <w:pPr>
              <w:spacing w:line="240" w:lineRule="auto"/>
              <w:ind w:firstLine="0"/>
              <w:jc w:val="center"/>
              <w:rPr>
                <w:rFonts w:cstheme="minorHAnsi"/>
                <w:sz w:val="22"/>
                <w:szCs w:val="22"/>
              </w:rPr>
            </w:pPr>
          </w:p>
        </w:tc>
        <w:tc>
          <w:tcPr>
            <w:tcW w:w="1421" w:type="dxa"/>
          </w:tcPr>
          <w:p w14:paraId="2C944DF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3</w:t>
            </w:r>
          </w:p>
        </w:tc>
        <w:tc>
          <w:tcPr>
            <w:tcW w:w="1121" w:type="dxa"/>
            <w:vAlign w:val="center"/>
          </w:tcPr>
          <w:p w14:paraId="507FAD5C"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06 [.50, 2.22], p=.882</w:t>
            </w:r>
          </w:p>
        </w:tc>
        <w:tc>
          <w:tcPr>
            <w:tcW w:w="1205" w:type="dxa"/>
            <w:vAlign w:val="center"/>
          </w:tcPr>
          <w:p w14:paraId="4D2A77D7"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80 [.40, 1.63], p=.540</w:t>
            </w:r>
          </w:p>
        </w:tc>
        <w:tc>
          <w:tcPr>
            <w:tcW w:w="1871" w:type="dxa"/>
            <w:vAlign w:val="center"/>
          </w:tcPr>
          <w:p w14:paraId="71444FA4"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42 [.77, 2.60], p=.264</w:t>
            </w:r>
          </w:p>
        </w:tc>
        <w:tc>
          <w:tcPr>
            <w:tcW w:w="1209" w:type="dxa"/>
            <w:vAlign w:val="center"/>
          </w:tcPr>
          <w:p w14:paraId="64B02CEE"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76 [.28, 2.03], p=.582</w:t>
            </w:r>
          </w:p>
        </w:tc>
        <w:tc>
          <w:tcPr>
            <w:tcW w:w="1871" w:type="dxa"/>
            <w:vAlign w:val="center"/>
          </w:tcPr>
          <w:p w14:paraId="55B88518"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34 [.53, 3.35], p=.534</w:t>
            </w:r>
          </w:p>
        </w:tc>
        <w:tc>
          <w:tcPr>
            <w:tcW w:w="1871" w:type="dxa"/>
            <w:vAlign w:val="center"/>
          </w:tcPr>
          <w:p w14:paraId="22D6D35F"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77 [.73, 4.29], p=.209</w:t>
            </w:r>
          </w:p>
        </w:tc>
      </w:tr>
      <w:tr w:rsidR="005B1E47" w:rsidRPr="00A6195B" w14:paraId="279499DD" w14:textId="77777777" w:rsidTr="00864F4E">
        <w:tc>
          <w:tcPr>
            <w:tcW w:w="2715" w:type="dxa"/>
            <w:vAlign w:val="center"/>
          </w:tcPr>
          <w:p w14:paraId="558EF215" w14:textId="77777777" w:rsidR="005B1E47" w:rsidRPr="00A6195B" w:rsidRDefault="005B1E47" w:rsidP="00864F4E">
            <w:pPr>
              <w:spacing w:line="240" w:lineRule="auto"/>
              <w:ind w:firstLine="0"/>
              <w:jc w:val="center"/>
              <w:rPr>
                <w:rFonts w:cstheme="minorHAnsi"/>
                <w:sz w:val="22"/>
                <w:szCs w:val="22"/>
              </w:rPr>
            </w:pPr>
          </w:p>
        </w:tc>
        <w:tc>
          <w:tcPr>
            <w:tcW w:w="1421" w:type="dxa"/>
          </w:tcPr>
          <w:p w14:paraId="67E9E02D"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4</w:t>
            </w:r>
          </w:p>
        </w:tc>
        <w:tc>
          <w:tcPr>
            <w:tcW w:w="1121" w:type="dxa"/>
            <w:vAlign w:val="center"/>
          </w:tcPr>
          <w:p w14:paraId="124A024E"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89 [.41, 1.95], p=.778</w:t>
            </w:r>
          </w:p>
        </w:tc>
        <w:tc>
          <w:tcPr>
            <w:tcW w:w="1205" w:type="dxa"/>
            <w:vAlign w:val="center"/>
          </w:tcPr>
          <w:p w14:paraId="3C4729A7"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71 [.34, 1.50], p=.374</w:t>
            </w:r>
          </w:p>
        </w:tc>
        <w:tc>
          <w:tcPr>
            <w:tcW w:w="1871" w:type="dxa"/>
            <w:vAlign w:val="center"/>
          </w:tcPr>
          <w:p w14:paraId="1115B1CE"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93 [.41, 2.07], p=.852</w:t>
            </w:r>
          </w:p>
        </w:tc>
        <w:tc>
          <w:tcPr>
            <w:tcW w:w="1209" w:type="dxa"/>
            <w:vAlign w:val="center"/>
          </w:tcPr>
          <w:p w14:paraId="0852DFEA"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80 [.29, 2.22], p=.665</w:t>
            </w:r>
          </w:p>
        </w:tc>
        <w:tc>
          <w:tcPr>
            <w:tcW w:w="1871" w:type="dxa"/>
            <w:vAlign w:val="center"/>
          </w:tcPr>
          <w:p w14:paraId="6E64D0B2"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04 [.38, 2.81], p=.944</w:t>
            </w:r>
          </w:p>
        </w:tc>
        <w:tc>
          <w:tcPr>
            <w:tcW w:w="1871" w:type="dxa"/>
            <w:vAlign w:val="center"/>
          </w:tcPr>
          <w:p w14:paraId="2CA741D0"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30 [.50, 3.39], p=.593</w:t>
            </w:r>
          </w:p>
        </w:tc>
      </w:tr>
      <w:tr w:rsidR="005B1E47" w:rsidRPr="00A6195B" w14:paraId="79212C1A" w14:textId="77777777" w:rsidTr="00864F4E">
        <w:tc>
          <w:tcPr>
            <w:tcW w:w="2715" w:type="dxa"/>
            <w:vAlign w:val="center"/>
          </w:tcPr>
          <w:p w14:paraId="0ADF69D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Anxiety disorders</w:t>
            </w:r>
          </w:p>
        </w:tc>
        <w:tc>
          <w:tcPr>
            <w:tcW w:w="1421" w:type="dxa"/>
          </w:tcPr>
          <w:p w14:paraId="37EBF33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Unadjusted model</w:t>
            </w:r>
          </w:p>
        </w:tc>
        <w:tc>
          <w:tcPr>
            <w:tcW w:w="1121" w:type="dxa"/>
            <w:vAlign w:val="center"/>
          </w:tcPr>
          <w:p w14:paraId="71DE287E"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25 [.56, 2.44], p=.542</w:t>
            </w:r>
          </w:p>
        </w:tc>
        <w:tc>
          <w:tcPr>
            <w:tcW w:w="1205" w:type="dxa"/>
            <w:vAlign w:val="center"/>
          </w:tcPr>
          <w:p w14:paraId="72C46DB8"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00 [.02, 1.93], p=.992</w:t>
            </w:r>
          </w:p>
        </w:tc>
        <w:tc>
          <w:tcPr>
            <w:tcW w:w="1871" w:type="dxa"/>
            <w:vAlign w:val="center"/>
          </w:tcPr>
          <w:p w14:paraId="74B22719"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1.89 [1.00, 3.27], p=.034</w:t>
            </w:r>
          </w:p>
        </w:tc>
        <w:tc>
          <w:tcPr>
            <w:tcW w:w="1209" w:type="dxa"/>
            <w:vAlign w:val="center"/>
          </w:tcPr>
          <w:p w14:paraId="7192E2A4"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79 [.29, 2.19], p=.650</w:t>
            </w:r>
          </w:p>
        </w:tc>
        <w:tc>
          <w:tcPr>
            <w:tcW w:w="1871" w:type="dxa"/>
            <w:vAlign w:val="center"/>
          </w:tcPr>
          <w:p w14:paraId="2B0D917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51 [.62, 3.86], p=.372</w:t>
            </w:r>
          </w:p>
        </w:tc>
        <w:tc>
          <w:tcPr>
            <w:tcW w:w="1871" w:type="dxa"/>
            <w:vAlign w:val="center"/>
          </w:tcPr>
          <w:p w14:paraId="4292144A"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89 [.79, 4.85], p=.162</w:t>
            </w:r>
          </w:p>
        </w:tc>
      </w:tr>
      <w:tr w:rsidR="005B1E47" w:rsidRPr="00A6195B" w14:paraId="39A8BD42" w14:textId="77777777" w:rsidTr="00864F4E">
        <w:tc>
          <w:tcPr>
            <w:tcW w:w="2715" w:type="dxa"/>
            <w:vAlign w:val="center"/>
          </w:tcPr>
          <w:p w14:paraId="08A5DDC1" w14:textId="77777777" w:rsidR="005B1E47" w:rsidRPr="00A6195B" w:rsidRDefault="005B1E47" w:rsidP="00864F4E">
            <w:pPr>
              <w:spacing w:line="240" w:lineRule="auto"/>
              <w:ind w:firstLine="0"/>
              <w:jc w:val="center"/>
              <w:rPr>
                <w:rFonts w:cstheme="minorHAnsi"/>
                <w:sz w:val="22"/>
                <w:szCs w:val="22"/>
              </w:rPr>
            </w:pPr>
          </w:p>
        </w:tc>
        <w:tc>
          <w:tcPr>
            <w:tcW w:w="1421" w:type="dxa"/>
          </w:tcPr>
          <w:p w14:paraId="5E38F5C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1</w:t>
            </w:r>
          </w:p>
        </w:tc>
        <w:tc>
          <w:tcPr>
            <w:tcW w:w="1121" w:type="dxa"/>
            <w:vAlign w:val="center"/>
          </w:tcPr>
          <w:p w14:paraId="4A39A3C4"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24 [.60, 2.56], p=.569</w:t>
            </w:r>
          </w:p>
        </w:tc>
        <w:tc>
          <w:tcPr>
            <w:tcW w:w="1205" w:type="dxa"/>
            <w:vAlign w:val="center"/>
          </w:tcPr>
          <w:p w14:paraId="204C7331"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98 [.47, 2.02], p=.948</w:t>
            </w:r>
          </w:p>
        </w:tc>
        <w:tc>
          <w:tcPr>
            <w:tcW w:w="1871" w:type="dxa"/>
            <w:vAlign w:val="center"/>
          </w:tcPr>
          <w:p w14:paraId="2FEBE23D" w14:textId="77777777" w:rsidR="005B1E47" w:rsidRPr="00A6195B" w:rsidRDefault="005B1E47" w:rsidP="00864F4E">
            <w:pPr>
              <w:spacing w:line="240" w:lineRule="auto"/>
              <w:ind w:firstLine="0"/>
              <w:jc w:val="center"/>
              <w:rPr>
                <w:rFonts w:cstheme="minorHAnsi"/>
                <w:b/>
                <w:bCs/>
                <w:sz w:val="22"/>
                <w:szCs w:val="22"/>
              </w:rPr>
            </w:pPr>
            <w:r w:rsidRPr="00A6195B">
              <w:rPr>
                <w:rFonts w:cstheme="minorHAnsi"/>
                <w:b/>
                <w:bCs/>
                <w:sz w:val="22"/>
                <w:szCs w:val="22"/>
              </w:rPr>
              <w:t>1.88 [1.05, 3.40], p=.035</w:t>
            </w:r>
          </w:p>
        </w:tc>
        <w:tc>
          <w:tcPr>
            <w:tcW w:w="1209" w:type="dxa"/>
            <w:vAlign w:val="center"/>
          </w:tcPr>
          <w:p w14:paraId="075303EC"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79 [.29, 2.14], p=.642</w:t>
            </w:r>
          </w:p>
        </w:tc>
        <w:tc>
          <w:tcPr>
            <w:tcW w:w="1871" w:type="dxa"/>
            <w:vAlign w:val="center"/>
          </w:tcPr>
          <w:p w14:paraId="16CA2C5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52 [.62, 3.75], p=.358</w:t>
            </w:r>
          </w:p>
        </w:tc>
        <w:tc>
          <w:tcPr>
            <w:tcW w:w="1871" w:type="dxa"/>
            <w:vAlign w:val="center"/>
          </w:tcPr>
          <w:p w14:paraId="65138A2D"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93 [.79, 4.73], p=.150</w:t>
            </w:r>
          </w:p>
        </w:tc>
      </w:tr>
      <w:tr w:rsidR="005B1E47" w:rsidRPr="00A6195B" w14:paraId="72DE5189" w14:textId="77777777" w:rsidTr="00864F4E">
        <w:tc>
          <w:tcPr>
            <w:tcW w:w="2715" w:type="dxa"/>
            <w:vAlign w:val="center"/>
          </w:tcPr>
          <w:p w14:paraId="19716FCF" w14:textId="77777777" w:rsidR="005B1E47" w:rsidRPr="00A6195B" w:rsidRDefault="005B1E47" w:rsidP="00864F4E">
            <w:pPr>
              <w:spacing w:line="240" w:lineRule="auto"/>
              <w:ind w:firstLine="0"/>
              <w:jc w:val="center"/>
              <w:rPr>
                <w:rFonts w:cstheme="minorHAnsi"/>
                <w:sz w:val="22"/>
                <w:szCs w:val="22"/>
              </w:rPr>
            </w:pPr>
          </w:p>
        </w:tc>
        <w:tc>
          <w:tcPr>
            <w:tcW w:w="1421" w:type="dxa"/>
          </w:tcPr>
          <w:p w14:paraId="2FDB2214"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2</w:t>
            </w:r>
          </w:p>
        </w:tc>
        <w:tc>
          <w:tcPr>
            <w:tcW w:w="1121" w:type="dxa"/>
            <w:vAlign w:val="center"/>
          </w:tcPr>
          <w:p w14:paraId="04B736DB"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9 [.57, 2.49], p=.634</w:t>
            </w:r>
          </w:p>
        </w:tc>
        <w:tc>
          <w:tcPr>
            <w:tcW w:w="1205" w:type="dxa"/>
            <w:vAlign w:val="center"/>
          </w:tcPr>
          <w:p w14:paraId="03C01E05"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91 [.44, 1.90], p=.811</w:t>
            </w:r>
          </w:p>
        </w:tc>
        <w:tc>
          <w:tcPr>
            <w:tcW w:w="1871" w:type="dxa"/>
            <w:vAlign w:val="center"/>
          </w:tcPr>
          <w:p w14:paraId="7C4C4A9A"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65 [.91, 2.99], p=.097</w:t>
            </w:r>
          </w:p>
        </w:tc>
        <w:tc>
          <w:tcPr>
            <w:tcW w:w="1209" w:type="dxa"/>
            <w:vAlign w:val="center"/>
          </w:tcPr>
          <w:p w14:paraId="15D6FD45"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77 [.28, 2.08], p=.600</w:t>
            </w:r>
          </w:p>
        </w:tc>
        <w:tc>
          <w:tcPr>
            <w:tcW w:w="1871" w:type="dxa"/>
            <w:vAlign w:val="center"/>
          </w:tcPr>
          <w:p w14:paraId="73BEF556"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38 [.56, 3.41], p=.482</w:t>
            </w:r>
          </w:p>
        </w:tc>
        <w:tc>
          <w:tcPr>
            <w:tcW w:w="1871" w:type="dxa"/>
            <w:vAlign w:val="center"/>
          </w:tcPr>
          <w:p w14:paraId="7FD6EA10"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81 [.73, 4.44], p=.198</w:t>
            </w:r>
          </w:p>
        </w:tc>
      </w:tr>
      <w:tr w:rsidR="005B1E47" w:rsidRPr="00A6195B" w14:paraId="7DC4DC9D" w14:textId="77777777" w:rsidTr="00864F4E">
        <w:tc>
          <w:tcPr>
            <w:tcW w:w="2715" w:type="dxa"/>
            <w:vAlign w:val="center"/>
          </w:tcPr>
          <w:p w14:paraId="55EAD9FF" w14:textId="77777777" w:rsidR="005B1E47" w:rsidRPr="00A6195B" w:rsidRDefault="005B1E47" w:rsidP="00864F4E">
            <w:pPr>
              <w:spacing w:line="240" w:lineRule="auto"/>
              <w:ind w:firstLine="0"/>
              <w:jc w:val="center"/>
              <w:rPr>
                <w:rFonts w:cstheme="minorHAnsi"/>
                <w:sz w:val="22"/>
                <w:szCs w:val="22"/>
              </w:rPr>
            </w:pPr>
          </w:p>
        </w:tc>
        <w:tc>
          <w:tcPr>
            <w:tcW w:w="1421" w:type="dxa"/>
          </w:tcPr>
          <w:p w14:paraId="2DB9F4C3"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3</w:t>
            </w:r>
          </w:p>
        </w:tc>
        <w:tc>
          <w:tcPr>
            <w:tcW w:w="1121" w:type="dxa"/>
            <w:vAlign w:val="center"/>
          </w:tcPr>
          <w:p w14:paraId="51EFB09C"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0 [.52, 2.32], p=.800</w:t>
            </w:r>
          </w:p>
        </w:tc>
        <w:tc>
          <w:tcPr>
            <w:tcW w:w="1205" w:type="dxa"/>
            <w:vAlign w:val="center"/>
          </w:tcPr>
          <w:p w14:paraId="73572D5B"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73 [.35, 1.54], p=.410</w:t>
            </w:r>
          </w:p>
        </w:tc>
        <w:tc>
          <w:tcPr>
            <w:tcW w:w="1871" w:type="dxa"/>
            <w:vAlign w:val="center"/>
          </w:tcPr>
          <w:p w14:paraId="7273F058"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46 [.79, 2.70], p=.224</w:t>
            </w:r>
          </w:p>
        </w:tc>
        <w:tc>
          <w:tcPr>
            <w:tcW w:w="1209" w:type="dxa"/>
            <w:vAlign w:val="center"/>
          </w:tcPr>
          <w:p w14:paraId="64D85C93"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66 [.24, 1.83], p=.429</w:t>
            </w:r>
          </w:p>
        </w:tc>
        <w:tc>
          <w:tcPr>
            <w:tcW w:w="1871" w:type="dxa"/>
            <w:vAlign w:val="center"/>
          </w:tcPr>
          <w:p w14:paraId="5B644FF0"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33 [.53, 3.33], p=.545</w:t>
            </w:r>
          </w:p>
        </w:tc>
        <w:tc>
          <w:tcPr>
            <w:tcW w:w="1871" w:type="dxa"/>
            <w:vAlign w:val="center"/>
          </w:tcPr>
          <w:p w14:paraId="325B908A"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2.00 [.80, 5.02], p=.139</w:t>
            </w:r>
          </w:p>
        </w:tc>
      </w:tr>
      <w:tr w:rsidR="005B1E47" w:rsidRPr="00A6195B" w14:paraId="5A2626CF" w14:textId="77777777" w:rsidTr="00864F4E">
        <w:tc>
          <w:tcPr>
            <w:tcW w:w="2715" w:type="dxa"/>
            <w:vAlign w:val="center"/>
          </w:tcPr>
          <w:p w14:paraId="0450751D" w14:textId="77777777" w:rsidR="005B1E47" w:rsidRPr="00A6195B" w:rsidRDefault="005B1E47" w:rsidP="00864F4E">
            <w:pPr>
              <w:spacing w:line="240" w:lineRule="auto"/>
              <w:ind w:firstLine="0"/>
              <w:jc w:val="center"/>
              <w:rPr>
                <w:rFonts w:cstheme="minorHAnsi"/>
                <w:sz w:val="22"/>
                <w:szCs w:val="22"/>
              </w:rPr>
            </w:pPr>
          </w:p>
        </w:tc>
        <w:tc>
          <w:tcPr>
            <w:tcW w:w="1421" w:type="dxa"/>
          </w:tcPr>
          <w:p w14:paraId="1DA9999A"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Model 4</w:t>
            </w:r>
          </w:p>
        </w:tc>
        <w:tc>
          <w:tcPr>
            <w:tcW w:w="1121" w:type="dxa"/>
            <w:vAlign w:val="center"/>
          </w:tcPr>
          <w:p w14:paraId="0E76680A"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96 [.44, 2.10], p=.916</w:t>
            </w:r>
          </w:p>
        </w:tc>
        <w:tc>
          <w:tcPr>
            <w:tcW w:w="1205" w:type="dxa"/>
            <w:vAlign w:val="center"/>
          </w:tcPr>
          <w:p w14:paraId="6F81F8DC"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69 [.32, 1.51], p=.356</w:t>
            </w:r>
          </w:p>
        </w:tc>
        <w:tc>
          <w:tcPr>
            <w:tcW w:w="1871" w:type="dxa"/>
            <w:vAlign w:val="center"/>
          </w:tcPr>
          <w:p w14:paraId="6834F6B9"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08 [.49, 2.40], p=.842</w:t>
            </w:r>
          </w:p>
        </w:tc>
        <w:tc>
          <w:tcPr>
            <w:tcW w:w="1209" w:type="dxa"/>
            <w:vAlign w:val="center"/>
          </w:tcPr>
          <w:p w14:paraId="52E9F923"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0.72 [.25, 2.06], p=.544</w:t>
            </w:r>
          </w:p>
        </w:tc>
        <w:tc>
          <w:tcPr>
            <w:tcW w:w="1871" w:type="dxa"/>
            <w:vAlign w:val="center"/>
          </w:tcPr>
          <w:p w14:paraId="75079D10"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13 [.42, 3.06], p=.808</w:t>
            </w:r>
          </w:p>
        </w:tc>
        <w:tc>
          <w:tcPr>
            <w:tcW w:w="1871" w:type="dxa"/>
            <w:vAlign w:val="center"/>
          </w:tcPr>
          <w:p w14:paraId="4021577D" w14:textId="77777777" w:rsidR="005B1E47" w:rsidRPr="00A6195B" w:rsidRDefault="005B1E47" w:rsidP="00864F4E">
            <w:pPr>
              <w:spacing w:line="240" w:lineRule="auto"/>
              <w:ind w:firstLine="0"/>
              <w:jc w:val="center"/>
              <w:rPr>
                <w:rFonts w:cstheme="minorHAnsi"/>
                <w:sz w:val="22"/>
                <w:szCs w:val="22"/>
              </w:rPr>
            </w:pPr>
            <w:r w:rsidRPr="00A6195B">
              <w:rPr>
                <w:rFonts w:cstheme="minorHAnsi"/>
                <w:sz w:val="22"/>
                <w:szCs w:val="22"/>
              </w:rPr>
              <w:t>1.56 [.58, 4.19], p=.374</w:t>
            </w:r>
          </w:p>
        </w:tc>
      </w:tr>
    </w:tbl>
    <w:p w14:paraId="04ABA939" w14:textId="77777777" w:rsidR="005B1E47" w:rsidRPr="00A6195B" w:rsidRDefault="005B1E47" w:rsidP="005B1E47">
      <w:pPr>
        <w:spacing w:before="240" w:line="240" w:lineRule="auto"/>
        <w:ind w:firstLine="0"/>
        <w:rPr>
          <w:rFonts w:cstheme="minorHAnsi"/>
          <w:sz w:val="22"/>
          <w:szCs w:val="22"/>
        </w:rPr>
      </w:pPr>
      <w:r w:rsidRPr="00A6195B">
        <w:rPr>
          <w:rFonts w:cstheme="minorHAnsi"/>
          <w:sz w:val="22"/>
          <w:szCs w:val="22"/>
        </w:rPr>
        <w:t>Note. The first group in each contrast was the reference group in the analyses. p-values have not been corrected for multiple-hypothesis testing.</w:t>
      </w:r>
    </w:p>
    <w:p w14:paraId="488790E6" w14:textId="77777777" w:rsidR="005B1E47" w:rsidRPr="00A6195B" w:rsidRDefault="005B1E47" w:rsidP="005B1E47">
      <w:pPr>
        <w:spacing w:line="240" w:lineRule="auto"/>
        <w:ind w:firstLine="0"/>
        <w:rPr>
          <w:rFonts w:cstheme="minorHAnsi"/>
          <w:sz w:val="22"/>
          <w:szCs w:val="22"/>
        </w:rPr>
      </w:pPr>
      <w:r w:rsidRPr="00A6195B">
        <w:rPr>
          <w:rFonts w:cstheme="minorHAnsi"/>
          <w:sz w:val="22"/>
          <w:szCs w:val="22"/>
        </w:rPr>
        <w:t>Model 1 was adjusted for sociodemographic variables that were significantly different between the groups of comparison (i.e., number of other children, father marital status).</w:t>
      </w:r>
    </w:p>
    <w:p w14:paraId="13CEB34E" w14:textId="77777777" w:rsidR="005B1E47" w:rsidRPr="00A6195B" w:rsidRDefault="005B1E47" w:rsidP="005B1E47">
      <w:pPr>
        <w:spacing w:line="240" w:lineRule="auto"/>
        <w:ind w:firstLine="0"/>
        <w:rPr>
          <w:rFonts w:cstheme="minorHAnsi"/>
          <w:sz w:val="22"/>
          <w:szCs w:val="22"/>
        </w:rPr>
      </w:pPr>
      <w:r w:rsidRPr="00A6195B">
        <w:rPr>
          <w:rFonts w:cstheme="minorHAnsi"/>
          <w:sz w:val="22"/>
          <w:szCs w:val="22"/>
        </w:rPr>
        <w:t>Model 2 was adjusted for child temperament (assessed via the Carey Infant Temperament Scale).</w:t>
      </w:r>
    </w:p>
    <w:p w14:paraId="7BC17273" w14:textId="77777777" w:rsidR="005B1E47" w:rsidRPr="00A6195B" w:rsidRDefault="005B1E47" w:rsidP="005B1E47">
      <w:pPr>
        <w:spacing w:line="240" w:lineRule="auto"/>
        <w:ind w:firstLine="0"/>
        <w:rPr>
          <w:rFonts w:cstheme="minorHAnsi"/>
          <w:sz w:val="22"/>
          <w:szCs w:val="22"/>
        </w:rPr>
      </w:pPr>
      <w:r w:rsidRPr="00A6195B">
        <w:rPr>
          <w:rFonts w:cstheme="minorHAnsi"/>
          <w:sz w:val="22"/>
          <w:szCs w:val="22"/>
        </w:rPr>
        <w:t>Model 3 was adjusted for maternal current and past mental health (maternal anxiety in the Crown-Crisp Experiential Index at 18-week prenatal, 8-week postnatal and 73 months, maternal depression in the Edinburgh Postnatal Depression Scale at 18-week prenatal, 8-week postnatal and 73 months, maternal history of severe depression and other psychiatric problems).</w:t>
      </w:r>
    </w:p>
    <w:p w14:paraId="4750B20B" w14:textId="77777777" w:rsidR="005B1E47" w:rsidRPr="00A6195B" w:rsidRDefault="005B1E47" w:rsidP="005B1E47">
      <w:pPr>
        <w:spacing w:line="240" w:lineRule="auto"/>
        <w:ind w:firstLine="0"/>
        <w:rPr>
          <w:rFonts w:cstheme="minorHAnsi"/>
          <w:sz w:val="22"/>
          <w:szCs w:val="22"/>
        </w:rPr>
      </w:pPr>
      <w:r w:rsidRPr="00A6195B">
        <w:rPr>
          <w:rFonts w:cstheme="minorHAnsi"/>
          <w:sz w:val="22"/>
          <w:szCs w:val="22"/>
        </w:rPr>
        <w:t>Model 4 was adjusted for maternal and paternal current and past mental health (maternal anxiety in the Crown-Crisp Experiential Index at 18-week prenatal, 8-week postnatal and 73 months, paternal anxiety in the Crown-Crisp Experiential Index at 73 months, maternal and paternal depression in the Edinburgh Postnatal Depression Scale at 18-week prenatal, 8-week postnatal and 73 months, maternal and paternal history of severe depression and other psychiatric problems).</w:t>
      </w:r>
    </w:p>
    <w:p w14:paraId="7DCB2B08" w14:textId="77777777" w:rsidR="005B1E47" w:rsidRPr="00A6195B" w:rsidRDefault="005B1E47" w:rsidP="005B1E47">
      <w:pPr>
        <w:spacing w:line="240" w:lineRule="auto"/>
        <w:ind w:firstLine="0"/>
        <w:rPr>
          <w:rFonts w:cstheme="minorHAnsi"/>
          <w:sz w:val="22"/>
          <w:szCs w:val="22"/>
        </w:rPr>
      </w:pPr>
      <w:r w:rsidRPr="00A6195B">
        <w:rPr>
          <w:rFonts w:cstheme="minorHAnsi"/>
          <w:sz w:val="22"/>
          <w:szCs w:val="22"/>
        </w:rPr>
        <w:t xml:space="preserve">In the adjusted models, missing values in covariates are imputed via multiple imputation. </w:t>
      </w:r>
    </w:p>
    <w:p w14:paraId="763EC658" w14:textId="77777777" w:rsidR="005B1E47" w:rsidRPr="00A6195B" w:rsidRDefault="005B1E47" w:rsidP="005B1E47">
      <w:pPr>
        <w:spacing w:line="240" w:lineRule="auto"/>
        <w:ind w:firstLine="0"/>
        <w:rPr>
          <w:rFonts w:cstheme="minorHAnsi"/>
          <w:sz w:val="22"/>
          <w:szCs w:val="22"/>
        </w:rPr>
      </w:pPr>
      <w:r w:rsidRPr="00A6195B">
        <w:rPr>
          <w:rFonts w:cstheme="minorHAnsi"/>
          <w:sz w:val="22"/>
          <w:szCs w:val="22"/>
        </w:rPr>
        <w:t xml:space="preserve">Significant results are in bold (p &lt;.05). </w:t>
      </w:r>
    </w:p>
    <w:p w14:paraId="614C024C" w14:textId="77777777" w:rsidR="005B1E47" w:rsidRPr="00A6195B" w:rsidRDefault="005B1E47" w:rsidP="005B1E47">
      <w:pPr>
        <w:spacing w:line="240" w:lineRule="auto"/>
        <w:ind w:firstLine="0"/>
        <w:rPr>
          <w:rFonts w:cstheme="minorHAnsi"/>
          <w:sz w:val="22"/>
          <w:szCs w:val="22"/>
        </w:rPr>
      </w:pPr>
      <w:r w:rsidRPr="00A6195B">
        <w:rPr>
          <w:rFonts w:cstheme="minorHAnsi"/>
          <w:sz w:val="22"/>
          <w:szCs w:val="22"/>
        </w:rPr>
        <w:t>DAWBA = Development and Wellbeing Assessment - Parent Questionnaire.</w:t>
      </w:r>
    </w:p>
    <w:p w14:paraId="2183C137" w14:textId="77777777" w:rsidR="00F81F0B" w:rsidRDefault="00F81F0B" w:rsidP="00F81F0B">
      <w:pPr>
        <w:ind w:firstLine="0"/>
        <w:sectPr w:rsidR="00F81F0B" w:rsidSect="00F81F0B">
          <w:pgSz w:w="16838" w:h="11906" w:orient="landscape"/>
          <w:pgMar w:top="1440" w:right="1440" w:bottom="1440" w:left="1440" w:header="708" w:footer="708" w:gutter="0"/>
          <w:cols w:space="708"/>
          <w:docGrid w:linePitch="360"/>
        </w:sectPr>
      </w:pPr>
    </w:p>
    <w:p w14:paraId="766785B8" w14:textId="66C7A283" w:rsidR="001D06FC" w:rsidRPr="00603799" w:rsidRDefault="001D06FC" w:rsidP="001D06FC">
      <w:pPr>
        <w:pStyle w:val="Heading2"/>
      </w:pPr>
      <w:r w:rsidRPr="00603799">
        <w:lastRenderedPageBreak/>
        <w:t xml:space="preserve">Continuous </w:t>
      </w:r>
      <w:r w:rsidR="00726BFC" w:rsidRPr="00603799">
        <w:t>Anxiety Scores as P</w:t>
      </w:r>
      <w:r w:rsidRPr="00603799">
        <w:t>redictors</w:t>
      </w:r>
    </w:p>
    <w:p w14:paraId="058136AC" w14:textId="6C302504" w:rsidR="00A332F6" w:rsidRPr="00603799" w:rsidRDefault="008F7D4B" w:rsidP="00726BFC">
      <w:r w:rsidRPr="00603799">
        <w:t xml:space="preserve">When we conducted </w:t>
      </w:r>
      <w:r w:rsidR="006E017C" w:rsidRPr="00603799">
        <w:t xml:space="preserve">regression </w:t>
      </w:r>
      <w:r w:rsidR="001D06FC" w:rsidRPr="00603799">
        <w:t>analyses using continuous</w:t>
      </w:r>
      <w:r w:rsidRPr="00603799">
        <w:t xml:space="preserve"> </w:t>
      </w:r>
      <w:r w:rsidR="001D06FC" w:rsidRPr="00603799">
        <w:t>anxiety scores in fathers at prenatal and postnatal time</w:t>
      </w:r>
      <w:r w:rsidR="004450A9" w:rsidRPr="00603799">
        <w:t xml:space="preserve"> points</w:t>
      </w:r>
      <w:r w:rsidR="001D06FC" w:rsidRPr="00603799">
        <w:t xml:space="preserve"> as predictors</w:t>
      </w:r>
      <w:r w:rsidRPr="00603799">
        <w:t xml:space="preserve">, we found </w:t>
      </w:r>
      <w:r w:rsidR="000A09C7" w:rsidRPr="00603799">
        <w:t xml:space="preserve">that higher paternal anxiety scores were significantly associated with an increased likelihood of adverse child outcomes at both </w:t>
      </w:r>
      <w:r w:rsidR="00351A35" w:rsidRPr="00603799">
        <w:t>3 years, 6 months and 7 years, 7 months</w:t>
      </w:r>
      <w:r w:rsidR="000A09C7" w:rsidRPr="00603799">
        <w:t xml:space="preserve">. Table S9 (available online) provides the unadjusted and adjusted ORs, showing that greater paternal anxiety </w:t>
      </w:r>
      <w:r w:rsidR="00500B58" w:rsidRPr="00603799">
        <w:t xml:space="preserve">both prenatally </w:t>
      </w:r>
      <w:r w:rsidR="00E36A06" w:rsidRPr="00603799">
        <w:t xml:space="preserve">and postnatally </w:t>
      </w:r>
      <w:r w:rsidR="000A09C7" w:rsidRPr="00603799">
        <w:t xml:space="preserve">was </w:t>
      </w:r>
      <w:r w:rsidR="00E36A06" w:rsidRPr="00603799">
        <w:t>associated with</w:t>
      </w:r>
      <w:r w:rsidR="000A09C7" w:rsidRPr="00603799">
        <w:t xml:space="preserve"> higher odds of </w:t>
      </w:r>
      <w:r w:rsidR="00E36A06" w:rsidRPr="00603799">
        <w:t xml:space="preserve">total, </w:t>
      </w:r>
      <w:r w:rsidR="004D2640" w:rsidRPr="00603799">
        <w:t xml:space="preserve">behavioural, </w:t>
      </w:r>
      <w:r w:rsidR="000A09C7" w:rsidRPr="00603799">
        <w:t xml:space="preserve">emotional </w:t>
      </w:r>
      <w:r w:rsidR="004D2640" w:rsidRPr="00603799">
        <w:t xml:space="preserve">(and anxiety, for the </w:t>
      </w:r>
      <w:r w:rsidR="005E5140" w:rsidRPr="00603799">
        <w:t>assessment</w:t>
      </w:r>
      <w:r w:rsidR="00351A35" w:rsidRPr="00603799">
        <w:t xml:space="preserve"> at 7 years, 7 months</w:t>
      </w:r>
      <w:r w:rsidR="005E5140" w:rsidRPr="00603799">
        <w:t xml:space="preserve">) </w:t>
      </w:r>
      <w:r w:rsidR="000A09C7" w:rsidRPr="00603799">
        <w:t>problems</w:t>
      </w:r>
      <w:r w:rsidR="005E5140" w:rsidRPr="00603799">
        <w:t xml:space="preserve"> in children</w:t>
      </w:r>
      <w:r w:rsidR="000A09C7" w:rsidRPr="00603799">
        <w:t>.</w:t>
      </w:r>
      <w:r w:rsidR="005E5140" w:rsidRPr="00603799">
        <w:t xml:space="preserve"> </w:t>
      </w:r>
    </w:p>
    <w:p w14:paraId="517DA75E" w14:textId="5BEFE75A" w:rsidR="00842495" w:rsidRPr="00603799" w:rsidRDefault="00842495" w:rsidP="00842495">
      <w:pPr>
        <w:pStyle w:val="Heading1"/>
      </w:pPr>
      <w:r w:rsidRPr="00603799">
        <w:t>Discussion</w:t>
      </w:r>
    </w:p>
    <w:p w14:paraId="1D52BC5A" w14:textId="0B595F11" w:rsidR="003C2830" w:rsidRPr="00603799" w:rsidRDefault="560450EF" w:rsidP="77FD78EF">
      <w:r w:rsidRPr="00603799">
        <w:t xml:space="preserve">We believe that this is the first study to examine </w:t>
      </w:r>
      <w:r w:rsidR="122B7DA6" w:rsidRPr="00603799">
        <w:t xml:space="preserve">the </w:t>
      </w:r>
      <w:r w:rsidR="000F1747" w:rsidRPr="00603799">
        <w:t xml:space="preserve">role </w:t>
      </w:r>
      <w:r w:rsidR="00F06633" w:rsidRPr="00603799">
        <w:t xml:space="preserve">of different timings of paternal </w:t>
      </w:r>
      <w:r w:rsidR="00F740AC" w:rsidRPr="00603799">
        <w:t>perinatal anxiety (prenatal</w:t>
      </w:r>
      <w:r w:rsidR="00064C19" w:rsidRPr="00603799">
        <w:t>-only,</w:t>
      </w:r>
      <w:r w:rsidR="00F740AC" w:rsidRPr="00603799">
        <w:t xml:space="preserve"> postnatal</w:t>
      </w:r>
      <w:r w:rsidR="00064C19" w:rsidRPr="00603799">
        <w:t>-only</w:t>
      </w:r>
      <w:r w:rsidR="00F740AC" w:rsidRPr="00603799">
        <w:t xml:space="preserve">, </w:t>
      </w:r>
      <w:r w:rsidR="00F94FFD" w:rsidRPr="00603799">
        <w:t xml:space="preserve">and anxiety </w:t>
      </w:r>
      <w:r w:rsidR="00341965" w:rsidRPr="00603799">
        <w:t xml:space="preserve">both </w:t>
      </w:r>
      <w:r w:rsidR="00F94FFD" w:rsidRPr="00603799">
        <w:t>pre- and postnatally</w:t>
      </w:r>
      <w:r w:rsidR="00F740AC" w:rsidRPr="00603799">
        <w:t xml:space="preserve">) </w:t>
      </w:r>
      <w:r w:rsidR="00915439" w:rsidRPr="00603799">
        <w:t>in relation to</w:t>
      </w:r>
      <w:r w:rsidR="122B7DA6" w:rsidRPr="00603799">
        <w:t xml:space="preserve"> </w:t>
      </w:r>
      <w:r w:rsidR="16F186D8" w:rsidRPr="00603799">
        <w:t>pre-school</w:t>
      </w:r>
      <w:r w:rsidR="5BCFEF56" w:rsidRPr="00603799">
        <w:t>ers</w:t>
      </w:r>
      <w:r w:rsidR="003164D7" w:rsidRPr="00603799">
        <w:t>’</w:t>
      </w:r>
      <w:r w:rsidR="16F186D8" w:rsidRPr="00603799">
        <w:t xml:space="preserve"> or child</w:t>
      </w:r>
      <w:r w:rsidR="7D801198" w:rsidRPr="00603799">
        <w:t>ren’s</w:t>
      </w:r>
      <w:r w:rsidR="16F186D8" w:rsidRPr="00603799">
        <w:t xml:space="preserve"> mental health. </w:t>
      </w:r>
      <w:r w:rsidR="00C12D69" w:rsidRPr="00603799">
        <w:t xml:space="preserve">Overall, our </w:t>
      </w:r>
      <w:r w:rsidR="00A95936" w:rsidRPr="00603799">
        <w:t xml:space="preserve">results indicate </w:t>
      </w:r>
      <w:r w:rsidR="00BC028F" w:rsidRPr="00603799">
        <w:t xml:space="preserve">that </w:t>
      </w:r>
      <w:r w:rsidR="00B44658" w:rsidRPr="00603799">
        <w:t xml:space="preserve">paternal </w:t>
      </w:r>
      <w:r w:rsidR="003164D7" w:rsidRPr="00603799">
        <w:t xml:space="preserve">perinatal </w:t>
      </w:r>
      <w:r w:rsidR="00B44658" w:rsidRPr="00603799">
        <w:t>anxiety confers a risk for children</w:t>
      </w:r>
      <w:r w:rsidR="009A7784" w:rsidRPr="00603799">
        <w:t>’s</w:t>
      </w:r>
      <w:r w:rsidR="008220B1" w:rsidRPr="00603799">
        <w:t xml:space="preserve"> subsequent mental health</w:t>
      </w:r>
      <w:r w:rsidR="00BD4E4C" w:rsidRPr="00603799">
        <w:t>, in line with our hypothesis</w:t>
      </w:r>
      <w:r w:rsidR="00746638" w:rsidRPr="00603799">
        <w:t xml:space="preserve"> and with the emerging body of evidence </w:t>
      </w:r>
      <w:r w:rsidR="00D633BC" w:rsidRPr="00603799">
        <w:t>highlighting</w:t>
      </w:r>
      <w:r w:rsidR="00746638" w:rsidRPr="00603799">
        <w:t xml:space="preserve"> the importance of paternal mental health </w:t>
      </w:r>
      <w:r w:rsidR="00460567" w:rsidRPr="00603799">
        <w:t>for child development</w:t>
      </w:r>
      <w:r w:rsidR="001D3E74" w:rsidRPr="00603799">
        <w:t xml:space="preserve"> </w:t>
      </w:r>
      <w:r w:rsidR="00460567" w:rsidRPr="00603799">
        <w:fldChar w:fldCharType="begin">
          <w:fldData xml:space="preserve">PEVuZE5vdGU+PENpdGU+PEF1dGhvcj5UcmVwaWFrPC9BdXRob3I+PFllYXI+MjAyMjwvWWVhcj48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ZGF0ZXM+PHllYXI+MjAyNDwveWVh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</w:fldData>
        </w:fldChar>
      </w:r>
      <w:r w:rsidR="000B62C8" w:rsidRPr="00603799">
        <w:instrText xml:space="preserve"> ADDIN EN.CITE </w:instrText>
      </w:r>
      <w:r w:rsidR="000B62C8" w:rsidRPr="00603799">
        <w:fldChar w:fldCharType="begin">
          <w:fldData xml:space="preserve">PEVuZE5vdGU+PENpdGU+PEF1dGhvcj5UcmVwaWFrPC9BdXRob3I+PFllYXI+MjAyMjwvWWVhcj48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ZGF0ZXM+PHllYXI+MjAyNDwveWVh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</w:fldData>
        </w:fldChar>
      </w:r>
      <w:r w:rsidR="000B62C8" w:rsidRPr="00603799">
        <w:instrText xml:space="preserve"> ADDIN EN.CITE.DATA </w:instrText>
      </w:r>
      <w:r w:rsidR="000B62C8" w:rsidRPr="00603799">
        <w:fldChar w:fldCharType="end"/>
      </w:r>
      <w:r w:rsidR="00460567" w:rsidRPr="00603799">
        <w:fldChar w:fldCharType="separate"/>
      </w:r>
      <w:r w:rsidR="000B62C8" w:rsidRPr="00603799">
        <w:rPr>
          <w:noProof/>
        </w:rPr>
        <w:t>(Barker et al., 2017; Challacombe et al., 2023; Ramchandani et al., 2008; Trepiak et al., 2022; Zecchinato et al., 2024)</w:t>
      </w:r>
      <w:r w:rsidR="00460567" w:rsidRPr="00603799">
        <w:fldChar w:fldCharType="end"/>
      </w:r>
      <w:r w:rsidR="005954D9" w:rsidRPr="00603799">
        <w:t>.</w:t>
      </w:r>
      <w:r w:rsidR="008220B1" w:rsidRPr="00603799">
        <w:t xml:space="preserve"> </w:t>
      </w:r>
    </w:p>
    <w:p w14:paraId="60683C28" w14:textId="7651460D" w:rsidR="00341965" w:rsidRPr="00603799" w:rsidRDefault="003164D7" w:rsidP="00F006B0">
      <w:r w:rsidRPr="00603799">
        <w:t>T</w:t>
      </w:r>
      <w:r w:rsidR="00544BB0" w:rsidRPr="00603799">
        <w:t>he risk pattern</w:t>
      </w:r>
      <w:r w:rsidRPr="00603799">
        <w:t xml:space="preserve"> at </w:t>
      </w:r>
      <w:r w:rsidR="00E53287" w:rsidRPr="00603799">
        <w:t>3 years, 6 months</w:t>
      </w:r>
      <w:r w:rsidR="00544BB0" w:rsidRPr="00603799">
        <w:t xml:space="preserve"> was driven mainly by </w:t>
      </w:r>
      <w:r w:rsidR="008250BF" w:rsidRPr="00603799">
        <w:t xml:space="preserve">indirect </w:t>
      </w:r>
      <w:r w:rsidR="00AC3A77" w:rsidRPr="00603799">
        <w:t xml:space="preserve">(i.e., prenatal) </w:t>
      </w:r>
      <w:r w:rsidR="008250BF" w:rsidRPr="00603799">
        <w:t>exposure to paternal anxiety</w:t>
      </w:r>
      <w:r w:rsidR="00AE46E6" w:rsidRPr="00603799">
        <w:t xml:space="preserve">, in contrast with </w:t>
      </w:r>
      <w:r w:rsidRPr="00603799">
        <w:t xml:space="preserve">our </w:t>
      </w:r>
      <w:r w:rsidR="003515C4" w:rsidRPr="00603799">
        <w:t xml:space="preserve">hypothesis that direct </w:t>
      </w:r>
      <w:r w:rsidR="00F1313A" w:rsidRPr="00603799">
        <w:t xml:space="preserve">exposure </w:t>
      </w:r>
      <w:r w:rsidR="003515C4" w:rsidRPr="00603799">
        <w:t>(i.e., postnatal anxiety only) is a greater risk than indirect exposure</w:t>
      </w:r>
      <w:r w:rsidR="00C71DEC" w:rsidRPr="00603799">
        <w:t xml:space="preserve"> </w:t>
      </w:r>
      <w:r w:rsidR="00C37175" w:rsidRPr="00603799">
        <w:fldChar w:fldCharType="begin"/>
      </w:r>
      <w:r w:rsidR="000B62C8" w:rsidRPr="00603799">
        <w:instrText xml:space="preserve"> ADDIN EN.CITE &lt;EndNote&gt;&lt;Cite&gt;&lt;Author&gt;Ramchandani&lt;/Author&gt;&lt;Year&gt;2008&lt;/Year&gt;&lt;RecNum&gt;325&lt;/RecNum&gt;&lt;DisplayText&gt;(Ramchandani et al., 2008)&lt;/DisplayText&gt;&lt;record&gt;&lt;rec-number&gt;325&lt;/rec-number&gt;&lt;foreign-keys&gt;&lt;key app="EN" db-id="zavv0r0wqzatw8et5295wvzrrt9svfpp0955" timestamp="1737120970"&gt;325&lt;/key&gt;&lt;/foreign-keys&gt;&lt;ref-type name="Journal Article"&gt;17&lt;/ref-type&gt;&lt;contributors&gt;&lt;authors&gt;&lt;author&gt;Ramchandani, Paul G&lt;/author&gt;&lt;author&gt;O’Connor, Thomas G&lt;/author&gt;&lt;author&gt;Evans, Jonathan&lt;/author&gt;&lt;author&gt;Heron, Jon&lt;/author&gt;&lt;author&gt;Murray, Lynne&lt;/author&gt;&lt;author&gt;Stein, Alan&lt;/author&gt;&lt;/authors&gt;&lt;/contributors&gt;&lt;titles&gt;&lt;title&gt;The effects of pre‐and postnatal depression in fathers: a natural experiment comparing the effects of exposure to depression on offspring&lt;/title&gt;&lt;secondary-title&gt;Journal of Child Psychology and Psychiatry&lt;/secondary-title&gt;&lt;/titles&gt;&lt;periodical&gt;&lt;full-title&gt;Journal of child psychology and psychiatry&lt;/full-title&gt;&lt;/periodical&gt;&lt;pages&gt;1069-1078&lt;/pages&gt;&lt;volume&gt;49&lt;/volume&gt;&lt;number&gt;10&lt;/number&gt;&lt;dates&gt;&lt;year&gt;2008&lt;/year&gt;&lt;/dates&gt;&lt;isbn&gt;0021-9630&lt;/isbn&gt;&lt;urls&gt;&lt;/urls&gt;&lt;/record&gt;&lt;/Cite&gt;&lt;/EndNote&gt;</w:instrText>
      </w:r>
      <w:r w:rsidR="00C37175" w:rsidRPr="00603799">
        <w:fldChar w:fldCharType="separate"/>
      </w:r>
      <w:r w:rsidR="00F74B5A" w:rsidRPr="00603799">
        <w:rPr>
          <w:noProof/>
        </w:rPr>
        <w:t>(Ramchandani et al., 2008)</w:t>
      </w:r>
      <w:r w:rsidR="00C37175" w:rsidRPr="00603799">
        <w:fldChar w:fldCharType="end"/>
      </w:r>
      <w:r w:rsidR="005954D9" w:rsidRPr="00603799">
        <w:t>.</w:t>
      </w:r>
      <w:r w:rsidR="001C07A0" w:rsidRPr="00603799">
        <w:t xml:space="preserve"> Specifically, </w:t>
      </w:r>
      <w:r w:rsidR="4BBF1F92" w:rsidRPr="00603799">
        <w:t xml:space="preserve">compared to children </w:t>
      </w:r>
      <w:r w:rsidR="00160C66" w:rsidRPr="00603799">
        <w:t>with non-anxious fathers during the perinatal period</w:t>
      </w:r>
      <w:r w:rsidR="4BBF1F92" w:rsidRPr="00603799">
        <w:t xml:space="preserve">, </w:t>
      </w:r>
      <w:r w:rsidR="3722127B" w:rsidRPr="00603799">
        <w:t>children</w:t>
      </w:r>
      <w:r w:rsidR="00AC3A77" w:rsidRPr="00603799">
        <w:t xml:space="preserve"> with fathers anxious only prenatal</w:t>
      </w:r>
      <w:r w:rsidRPr="00603799">
        <w:t>ly</w:t>
      </w:r>
      <w:r w:rsidR="00AC3A77" w:rsidRPr="00603799">
        <w:t xml:space="preserve"> </w:t>
      </w:r>
      <w:r w:rsidR="3722127B" w:rsidRPr="00603799">
        <w:t>wer</w:t>
      </w:r>
      <w:r w:rsidR="00C007EF" w:rsidRPr="00603799">
        <w:t xml:space="preserve">e </w:t>
      </w:r>
      <w:r w:rsidR="3722127B" w:rsidRPr="00603799">
        <w:t>significantly more likely to present total</w:t>
      </w:r>
      <w:r w:rsidR="003A6742" w:rsidRPr="00603799">
        <w:t xml:space="preserve"> and</w:t>
      </w:r>
      <w:r w:rsidR="3722127B" w:rsidRPr="00603799">
        <w:t xml:space="preserve"> emotional difficulties</w:t>
      </w:r>
      <w:r w:rsidR="005346B1" w:rsidRPr="00603799">
        <w:t>. This</w:t>
      </w:r>
      <w:r w:rsidR="00D31BD0" w:rsidRPr="00603799">
        <w:t xml:space="preserve"> suggest</w:t>
      </w:r>
      <w:r w:rsidR="005346B1" w:rsidRPr="00603799">
        <w:t>s</w:t>
      </w:r>
      <w:r w:rsidR="00D31BD0" w:rsidRPr="00603799">
        <w:t xml:space="preserve"> that</w:t>
      </w:r>
      <w:r w:rsidR="005346B1" w:rsidRPr="00603799">
        <w:t>,</w:t>
      </w:r>
      <w:r w:rsidR="00D31BD0" w:rsidRPr="00603799">
        <w:t xml:space="preserve"> at </w:t>
      </w:r>
      <w:r w:rsidR="00E53287" w:rsidRPr="00603799">
        <w:t>3 years, 6 months</w:t>
      </w:r>
      <w:r w:rsidR="005346B1" w:rsidRPr="00603799">
        <w:t>,</w:t>
      </w:r>
      <w:r w:rsidR="00E73571" w:rsidRPr="00603799">
        <w:t xml:space="preserve"> paternal prenatal anxiety</w:t>
      </w:r>
      <w:r w:rsidR="00051EC1" w:rsidRPr="00603799">
        <w:t xml:space="preserve"> </w:t>
      </w:r>
      <w:r w:rsidR="00051EC1" w:rsidRPr="00603799">
        <w:lastRenderedPageBreak/>
        <w:t>only</w:t>
      </w:r>
      <w:r w:rsidR="00BC67BC" w:rsidRPr="00603799">
        <w:t>, compared to no exposure</w:t>
      </w:r>
      <w:r w:rsidR="00003776" w:rsidRPr="00603799">
        <w:t xml:space="preserve"> to paternal anxiety</w:t>
      </w:r>
      <w:r w:rsidR="00BC67BC" w:rsidRPr="00603799">
        <w:t>,</w:t>
      </w:r>
      <w:r w:rsidR="00E73571" w:rsidRPr="00603799">
        <w:t xml:space="preserve"> </w:t>
      </w:r>
      <w:r w:rsidR="00BC67BC" w:rsidRPr="00603799">
        <w:t xml:space="preserve">is sufficient and </w:t>
      </w:r>
      <w:r w:rsidR="003E354A" w:rsidRPr="00603799">
        <w:t>m</w:t>
      </w:r>
      <w:r w:rsidR="006C413E" w:rsidRPr="00603799">
        <w:t>ight</w:t>
      </w:r>
      <w:r w:rsidR="003E354A" w:rsidRPr="00603799">
        <w:t xml:space="preserve"> be</w:t>
      </w:r>
      <w:r w:rsidR="00241793" w:rsidRPr="00603799">
        <w:t xml:space="preserve"> necessary to convey risk</w:t>
      </w:r>
      <w:r w:rsidR="00CE3B27" w:rsidRPr="00603799">
        <w:t xml:space="preserve"> to children</w:t>
      </w:r>
      <w:r w:rsidR="007B3DB2" w:rsidRPr="00603799">
        <w:t>, while postnatal exposure alone</w:t>
      </w:r>
      <w:r w:rsidR="00051EC1" w:rsidRPr="00603799">
        <w:t>, compared to no exposure,</w:t>
      </w:r>
      <w:r w:rsidR="007B3DB2" w:rsidRPr="00603799">
        <w:t xml:space="preserve"> </w:t>
      </w:r>
      <w:r w:rsidR="006C413E" w:rsidRPr="00603799">
        <w:t>might be</w:t>
      </w:r>
      <w:r w:rsidR="007B3DB2" w:rsidRPr="00603799">
        <w:t xml:space="preserve"> unnecessary and insufficient</w:t>
      </w:r>
      <w:r w:rsidR="00241793" w:rsidRPr="00603799">
        <w:t xml:space="preserve"> </w:t>
      </w:r>
      <w:r w:rsidR="008C2219" w:rsidRPr="00603799">
        <w:t xml:space="preserve">for children to </w:t>
      </w:r>
      <w:r w:rsidR="00206613" w:rsidRPr="00603799">
        <w:t>manifest mental health difficulties</w:t>
      </w:r>
      <w:r w:rsidR="0048719A" w:rsidRPr="00603799">
        <w:t xml:space="preserve"> at that age</w:t>
      </w:r>
      <w:r w:rsidR="00206613" w:rsidRPr="00603799">
        <w:t xml:space="preserve">. </w:t>
      </w:r>
      <w:r w:rsidR="00402683" w:rsidRPr="00603799">
        <w:t xml:space="preserve">These </w:t>
      </w:r>
      <w:r w:rsidR="009416DA" w:rsidRPr="00603799">
        <w:t>result</w:t>
      </w:r>
      <w:r w:rsidR="00402683" w:rsidRPr="00603799">
        <w:t xml:space="preserve">s could </w:t>
      </w:r>
      <w:r w:rsidR="009416DA" w:rsidRPr="00603799">
        <w:t>reflect the</w:t>
      </w:r>
      <w:r w:rsidR="00753DA2" w:rsidRPr="00603799">
        <w:t xml:space="preserve"> unmediated</w:t>
      </w:r>
      <w:r w:rsidR="009416DA" w:rsidRPr="00603799">
        <w:t xml:space="preserve"> (e.g., genetic and epigenetic processes) and </w:t>
      </w:r>
      <w:r w:rsidR="00753DA2" w:rsidRPr="00603799">
        <w:t xml:space="preserve">mediated </w:t>
      </w:r>
      <w:r w:rsidR="009416DA" w:rsidRPr="00603799">
        <w:fldChar w:fldCharType="begin"/>
      </w:r>
      <w:r w:rsidR="000B62C8" w:rsidRPr="00603799">
        <w:instrText xml:space="preserve"> ADDIN EN.CITE &lt;EndNote&gt;&lt;Cite&gt;&lt;Author&gt;Van den Bergh&lt;/Author&gt;&lt;Year&gt;2005&lt;/Year&gt;&lt;RecNum&gt;317&lt;/RecNum&gt;&lt;Prefix&gt;e.g.`, couple relationships`, including foetal programming via an impact on maternal prenatal mental health`; &lt;/Prefix&gt;&lt;DisplayText&gt;(e.g., couple relationships, including foetal programming via an impact on maternal prenatal mental health; Van den Bergh et al., 2005)&lt;/DisplayText&gt;&lt;record&gt;&lt;rec-number&gt;317&lt;/rec-number&gt;&lt;foreign-keys&gt;&lt;key app="EN" db-id="zavv0r0wqzatw8et5295wvzrrt9svfpp0955" timestamp="1737120970"&gt;317&lt;/key&gt;&lt;/foreign-keys&gt;&lt;ref-type name="Journal Article"&gt;17&lt;/ref-type&gt;&lt;contributors&gt;&lt;authors&gt;&lt;author&gt;Van den Bergh, Bea R. H.&lt;/author&gt;&lt;author&gt;Mulder, Eduard J. H.&lt;/author&gt;&lt;author&gt;Mennes, Maarten&lt;/author&gt;&lt;author&gt;Glover, Vivette&lt;/author&gt;&lt;/authors&gt;&lt;/contributors&gt;&lt;titles&gt;&lt;title&gt;Antenatal maternal anxiety and stress and the neurobehavioural development of the fetus and child: links and possible mechanisms. A review&lt;/title&gt;&lt;secondary-title&gt;Neuroscience &amp;amp; Biobehavioral Reviews&lt;/secondary-title&gt;&lt;/titles&gt;&lt;periodical&gt;&lt;full-title&gt;Neuroscience &amp;amp; Biobehavioral Reviews&lt;/full-title&gt;&lt;/periodical&gt;&lt;pages&gt;237-258&lt;/pages&gt;&lt;volume&gt;29&lt;/volume&gt;&lt;number&gt;2&lt;/number&gt;&lt;keywords&gt;&lt;keyword&gt;Pregnancy&lt;/keyword&gt;&lt;keyword&gt;Stress&lt;/keyword&gt;&lt;keyword&gt;Programming&lt;/keyword&gt;&lt;keyword&gt;Cortisol&lt;/keyword&gt;&lt;keyword&gt;Fetal behaviour&lt;/keyword&gt;&lt;keyword&gt;Child behaviour&lt;/keyword&gt;&lt;keyword&gt;Developmental neuroscience&lt;/keyword&gt;&lt;keyword&gt;Review&lt;/keyword&gt;&lt;/keywords&gt;&lt;dates&gt;&lt;year&gt;2005&lt;/year&gt;&lt;pub-dates&gt;&lt;date&gt;2005/04/01/&lt;/date&gt;&lt;/pub-dates&gt;&lt;/dates&gt;&lt;isbn&gt;0149-7634&lt;/isbn&gt;&lt;urls&gt;&lt;related-urls&gt;&lt;url&gt;https://www.sciencedirect.com/science/article/pii/S0149763404001307&lt;/url&gt;&lt;/related-urls&gt;&lt;/urls&gt;&lt;electronic-resource-num&gt;https://doi.org/10.1016/j.neubiorev.2004.10.007&lt;/electronic-resource-num&gt;&lt;/record&gt;&lt;/Cite&gt;&lt;/EndNote&gt;</w:instrText>
      </w:r>
      <w:r w:rsidR="009416DA" w:rsidRPr="00603799">
        <w:fldChar w:fldCharType="separate"/>
      </w:r>
      <w:r w:rsidR="00AA2A75" w:rsidRPr="00603799">
        <w:rPr>
          <w:noProof/>
        </w:rPr>
        <w:t>(e.g., couple relationships, including foetal programming via an impact on maternal prenatal mental health; Van den Bergh et al., 2005)</w:t>
      </w:r>
      <w:r w:rsidR="009416DA" w:rsidRPr="00603799">
        <w:fldChar w:fldCharType="end"/>
      </w:r>
      <w:r w:rsidR="009416DA" w:rsidRPr="00603799">
        <w:t xml:space="preserve"> pathways </w:t>
      </w:r>
      <w:r w:rsidR="00A62C9B" w:rsidRPr="00603799">
        <w:t>through</w:t>
      </w:r>
      <w:r w:rsidR="009416DA" w:rsidRPr="00603799">
        <w:t xml:space="preserve"> which expectant fathers can shape child development during the prenatal period</w:t>
      </w:r>
      <w:r w:rsidR="00AA2A75" w:rsidRPr="00603799">
        <w:t xml:space="preserve"> </w:t>
      </w:r>
      <w:r w:rsidR="009416DA" w:rsidRPr="00603799">
        <w:fldChar w:fldCharType="begin"/>
      </w:r>
      <w:r w:rsidR="000B62C8" w:rsidRPr="00603799">
        <w:instrText xml:space="preserve"> ADDIN EN.CITE &lt;EndNote&gt;&lt;Cite&gt;&lt;Author&gt;Cardenas&lt;/Author&gt;&lt;Year&gt;2022&lt;/Year&gt;&lt;RecNum&gt;314&lt;/RecNum&gt;&lt;DisplayText&gt;(Cardenas et al., 2022)&lt;/DisplayText&gt;&lt;record&gt;&lt;rec-number&gt;314&lt;/rec-number&gt;&lt;foreign-keys&gt;&lt;key app="EN" db-id="zavv0r0wqzatw8et5295wvzrrt9svfpp0955" timestamp="1737120970"&gt;314&lt;/key&gt;&lt;/foreign-keys&gt;&lt;ref-type name="Journal Article"&gt;17&lt;/ref-type&gt;&lt;contributors&gt;&lt;authors&gt;&lt;author&gt;Cardenas, Sofia I&lt;/author&gt;&lt;author&gt;Morris, Alyssa R&lt;/author&gt;&lt;author&gt;Marshall, Narcis&lt;/author&gt;&lt;author&gt;Aviv, Elizabeth C&lt;/author&gt;&lt;author&gt;Martínez García, Magdalena&lt;/author&gt;&lt;author&gt;Sellery, Pia&lt;/author&gt;&lt;author&gt;Saxbe, Darby E&lt;/author&gt;&lt;/authors&gt;&lt;/contributors&gt;&lt;titles&gt;&lt;title&gt;Fathers matter from the start: The role of expectant fathers in child development&lt;/title&gt;&lt;secondary-title&gt;Child Development Perspectives&lt;/secondary-title&gt;&lt;/titles&gt;&lt;periodical&gt;&lt;full-title&gt;Child Development Perspectives&lt;/full-title&gt;&lt;/periodical&gt;&lt;pages&gt;54-59&lt;/pages&gt;&lt;volume&gt;16&lt;/volume&gt;&lt;number&gt;1&lt;/number&gt;&lt;dates&gt;&lt;year&gt;2022&lt;/year&gt;&lt;/dates&gt;&lt;isbn&gt;1750-8592&lt;/isbn&gt;&lt;urls&gt;&lt;/urls&gt;&lt;/record&gt;&lt;/Cite&gt;&lt;/EndNote&gt;</w:instrText>
      </w:r>
      <w:r w:rsidR="009416DA" w:rsidRPr="00603799">
        <w:fldChar w:fldCharType="separate"/>
      </w:r>
      <w:r w:rsidR="00F74B5A" w:rsidRPr="00603799">
        <w:rPr>
          <w:noProof/>
        </w:rPr>
        <w:t>(Cardenas et al., 2022)</w:t>
      </w:r>
      <w:r w:rsidR="009416DA" w:rsidRPr="00603799">
        <w:fldChar w:fldCharType="end"/>
      </w:r>
      <w:r w:rsidR="005954D9" w:rsidRPr="00603799">
        <w:t>.</w:t>
      </w:r>
      <w:r w:rsidR="009416DA" w:rsidRPr="00603799">
        <w:t xml:space="preserve"> </w:t>
      </w:r>
      <w:r w:rsidR="006536DC" w:rsidRPr="00603799">
        <w:t xml:space="preserve">Crucially, </w:t>
      </w:r>
      <w:r w:rsidR="00282F4B" w:rsidRPr="00603799">
        <w:t xml:space="preserve">the magnitude of the effect sizes and </w:t>
      </w:r>
      <w:r w:rsidR="00BB788B" w:rsidRPr="00603799">
        <w:t xml:space="preserve">pattern of associations remained consistent </w:t>
      </w:r>
      <w:r w:rsidR="00A83515" w:rsidRPr="00603799">
        <w:t xml:space="preserve">after accounting for </w:t>
      </w:r>
      <w:r w:rsidR="000E2C6B" w:rsidRPr="00603799">
        <w:t xml:space="preserve">sociodemographic variables, child temperament, maternal mental </w:t>
      </w:r>
      <w:r w:rsidR="00EC7B6B" w:rsidRPr="00603799">
        <w:t>health</w:t>
      </w:r>
      <w:r w:rsidR="00994911" w:rsidRPr="00603799">
        <w:t xml:space="preserve"> </w:t>
      </w:r>
      <w:r w:rsidRPr="00603799">
        <w:t>(</w:t>
      </w:r>
      <w:r w:rsidR="000E2C6B" w:rsidRPr="00603799">
        <w:t xml:space="preserve">and </w:t>
      </w:r>
      <w:r w:rsidR="00AE46E6" w:rsidRPr="00603799">
        <w:t xml:space="preserve">paternal </w:t>
      </w:r>
      <w:r w:rsidR="00994911" w:rsidRPr="00603799">
        <w:t>mental health</w:t>
      </w:r>
      <w:r w:rsidRPr="00603799">
        <w:t>,</w:t>
      </w:r>
      <w:r w:rsidR="00994911" w:rsidRPr="00603799">
        <w:t xml:space="preserve"> only for child emotional difficulties)</w:t>
      </w:r>
      <w:r w:rsidR="00620B65" w:rsidRPr="00603799">
        <w:t xml:space="preserve">, highlighting the </w:t>
      </w:r>
      <w:r w:rsidR="000E6482" w:rsidRPr="00603799">
        <w:t>key relevance of paternal mental health</w:t>
      </w:r>
      <w:r w:rsidR="008D30B7" w:rsidRPr="00603799">
        <w:t xml:space="preserve">, </w:t>
      </w:r>
      <w:r w:rsidR="001A0CDF" w:rsidRPr="00603799">
        <w:t xml:space="preserve">and anxiety specifically, </w:t>
      </w:r>
      <w:r w:rsidR="008D30B7" w:rsidRPr="00603799">
        <w:t>independent from maternal mental health.</w:t>
      </w:r>
      <w:r w:rsidR="00BC12CD" w:rsidRPr="00603799">
        <w:t xml:space="preserve"> </w:t>
      </w:r>
      <w:r w:rsidR="0007175B" w:rsidRPr="00603799">
        <w:t xml:space="preserve">The </w:t>
      </w:r>
      <w:r w:rsidR="002248B8" w:rsidRPr="00603799">
        <w:t xml:space="preserve">risk </w:t>
      </w:r>
      <w:r w:rsidR="0007175B" w:rsidRPr="00603799">
        <w:t xml:space="preserve">patterns </w:t>
      </w:r>
      <w:r w:rsidR="002248B8" w:rsidRPr="00603799">
        <w:t xml:space="preserve">remained </w:t>
      </w:r>
      <w:r w:rsidR="006B730A" w:rsidRPr="00603799">
        <w:t xml:space="preserve">generally consistent when male and female </w:t>
      </w:r>
      <w:r w:rsidR="00500F83" w:rsidRPr="00603799">
        <w:t>offspring</w:t>
      </w:r>
      <w:r w:rsidR="006B730A" w:rsidRPr="00603799">
        <w:t xml:space="preserve"> were analysed </w:t>
      </w:r>
      <w:r w:rsidR="00500F83" w:rsidRPr="00603799">
        <w:t>separately</w:t>
      </w:r>
      <w:r w:rsidR="00460D33" w:rsidRPr="00603799">
        <w:t xml:space="preserve">. </w:t>
      </w:r>
    </w:p>
    <w:p w14:paraId="00918E31" w14:textId="65556612" w:rsidR="00B638A7" w:rsidRPr="00603799" w:rsidRDefault="003D7625" w:rsidP="00CA31B4">
      <w:pPr>
        <w:rPr>
          <w:rStyle w:val="Heading4Char"/>
          <w:b w:val="0"/>
          <w:iCs w:val="0"/>
        </w:rPr>
      </w:pPr>
      <w:r w:rsidRPr="00603799">
        <w:t xml:space="preserve">The analyses looking at the impact of </w:t>
      </w:r>
      <w:r w:rsidR="00287609" w:rsidRPr="00603799">
        <w:t xml:space="preserve">timing of </w:t>
      </w:r>
      <w:r w:rsidRPr="00603799">
        <w:t xml:space="preserve">paternal anxiety on child psychiatric diagnoses at </w:t>
      </w:r>
      <w:r w:rsidR="00E53287" w:rsidRPr="00603799">
        <w:t>7 years, 7 months</w:t>
      </w:r>
      <w:r w:rsidRPr="00603799">
        <w:t xml:space="preserve"> </w:t>
      </w:r>
      <w:r w:rsidR="00E84370" w:rsidRPr="00603799">
        <w:t xml:space="preserve">resulted in </w:t>
      </w:r>
      <w:r w:rsidRPr="00603799">
        <w:t xml:space="preserve">different patterns compared to outcomes at </w:t>
      </w:r>
      <w:r w:rsidR="00E53287" w:rsidRPr="00603799">
        <w:t xml:space="preserve">3 years, </w:t>
      </w:r>
      <w:r w:rsidR="00563E32" w:rsidRPr="00603799">
        <w:t>6 months</w:t>
      </w:r>
      <w:r w:rsidR="00AF3AE2" w:rsidRPr="00603799">
        <w:t xml:space="preserve">. </w:t>
      </w:r>
      <w:r w:rsidR="00402683" w:rsidRPr="00603799">
        <w:t>Indeed</w:t>
      </w:r>
      <w:r w:rsidR="77B473B9" w:rsidRPr="00603799">
        <w:t xml:space="preserve">, </w:t>
      </w:r>
      <w:r w:rsidR="00E14C1F" w:rsidRPr="00603799">
        <w:t xml:space="preserve">compared to children of non-anxious fathers, </w:t>
      </w:r>
      <w:r w:rsidR="77B473B9" w:rsidRPr="00603799">
        <w:t xml:space="preserve">rates of offspring psychiatric disorder were </w:t>
      </w:r>
      <w:r w:rsidR="00822745" w:rsidRPr="00603799">
        <w:rPr>
          <w:i/>
          <w:iCs/>
        </w:rPr>
        <w:t>only</w:t>
      </w:r>
      <w:r w:rsidR="00822745" w:rsidRPr="00603799">
        <w:t xml:space="preserve"> </w:t>
      </w:r>
      <w:r w:rsidR="77B473B9" w:rsidRPr="00603799">
        <w:t>highe</w:t>
      </w:r>
      <w:r w:rsidR="00213F5C" w:rsidRPr="00603799">
        <w:t xml:space="preserve">r </w:t>
      </w:r>
      <w:r w:rsidR="77B473B9" w:rsidRPr="00603799">
        <w:t xml:space="preserve">in </w:t>
      </w:r>
      <w:r w:rsidR="1B8E2FC6" w:rsidRPr="00603799">
        <w:t xml:space="preserve">children </w:t>
      </w:r>
      <w:r w:rsidR="55ED8B14" w:rsidRPr="00603799">
        <w:t xml:space="preserve">exposed </w:t>
      </w:r>
      <w:r w:rsidR="55ED8B14" w:rsidRPr="00603799">
        <w:rPr>
          <w:i/>
          <w:iCs/>
        </w:rPr>
        <w:t>both</w:t>
      </w:r>
      <w:r w:rsidR="00AC78C9" w:rsidRPr="00603799">
        <w:t xml:space="preserve"> prenatally and </w:t>
      </w:r>
      <w:r w:rsidR="004A603D" w:rsidRPr="00603799">
        <w:t>postnatally</w:t>
      </w:r>
      <w:r w:rsidR="0062671D" w:rsidRPr="00603799">
        <w:t xml:space="preserve">. </w:t>
      </w:r>
      <w:r w:rsidR="001967C1" w:rsidRPr="00603799">
        <w:t>Specifically</w:t>
      </w:r>
      <w:r w:rsidR="004D6CD9" w:rsidRPr="00603799">
        <w:t xml:space="preserve">, children </w:t>
      </w:r>
      <w:r w:rsidR="00914988" w:rsidRPr="00603799">
        <w:t xml:space="preserve">with fathers anxious </w:t>
      </w:r>
      <w:r w:rsidR="00A86478" w:rsidRPr="00603799">
        <w:t>at both times (</w:t>
      </w:r>
      <w:r w:rsidR="00914988" w:rsidRPr="00603799">
        <w:t>pre- and postnatally</w:t>
      </w:r>
      <w:r w:rsidR="00A86478" w:rsidRPr="00603799">
        <w:t>)</w:t>
      </w:r>
      <w:r w:rsidR="00914988" w:rsidRPr="00603799">
        <w:t xml:space="preserve"> </w:t>
      </w:r>
      <w:r w:rsidR="0076568B" w:rsidRPr="00603799">
        <w:t>appeared</w:t>
      </w:r>
      <w:r w:rsidR="00914988" w:rsidRPr="00603799">
        <w:t xml:space="preserve"> to be at </w:t>
      </w:r>
      <w:r w:rsidR="005D0CEA" w:rsidRPr="00603799">
        <w:t xml:space="preserve">particular high </w:t>
      </w:r>
      <w:r w:rsidR="00914988" w:rsidRPr="00603799">
        <w:t>risk</w:t>
      </w:r>
      <w:r w:rsidR="0097491E" w:rsidRPr="00603799">
        <w:t xml:space="preserve"> </w:t>
      </w:r>
      <w:r w:rsidR="0076568B" w:rsidRPr="00603799">
        <w:t xml:space="preserve">of any </w:t>
      </w:r>
      <w:r w:rsidR="003164D7" w:rsidRPr="00603799">
        <w:t xml:space="preserve">psychiatric </w:t>
      </w:r>
      <w:r w:rsidR="0076568B" w:rsidRPr="00603799">
        <w:t>disorder and behavioural disorders</w:t>
      </w:r>
      <w:r w:rsidR="00A62AA5" w:rsidRPr="00603799">
        <w:t xml:space="preserve">, even after </w:t>
      </w:r>
      <w:r w:rsidR="006B35A6" w:rsidRPr="00603799">
        <w:t>acco</w:t>
      </w:r>
      <w:r w:rsidR="004B7475" w:rsidRPr="00603799">
        <w:t>u</w:t>
      </w:r>
      <w:r w:rsidR="006B35A6" w:rsidRPr="00603799">
        <w:t>nt</w:t>
      </w:r>
      <w:r w:rsidR="003164D7" w:rsidRPr="00603799">
        <w:t>ing for</w:t>
      </w:r>
      <w:r w:rsidR="006B35A6" w:rsidRPr="00603799">
        <w:t xml:space="preserve"> sociodemographic variables, child temperament, maternal mental health</w:t>
      </w:r>
      <w:r w:rsidR="00F006B0" w:rsidRPr="00603799">
        <w:t xml:space="preserve">, and paternal </w:t>
      </w:r>
      <w:r w:rsidR="00152E7E" w:rsidRPr="00603799">
        <w:t>mental health.</w:t>
      </w:r>
      <w:r w:rsidR="00460993" w:rsidRPr="00603799">
        <w:t xml:space="preserve"> This suggests </w:t>
      </w:r>
      <w:r w:rsidR="0073671D" w:rsidRPr="00603799">
        <w:t>that neither direct nor indirect exposure</w:t>
      </w:r>
      <w:r w:rsidR="00273B0A" w:rsidRPr="00603799">
        <w:t xml:space="preserve"> to paternal anxiety</w:t>
      </w:r>
      <w:r w:rsidR="0073671D" w:rsidRPr="00603799">
        <w:t xml:space="preserve"> alone</w:t>
      </w:r>
      <w:r w:rsidR="007206C4" w:rsidRPr="00603799">
        <w:t xml:space="preserve">, compared to no exposure, </w:t>
      </w:r>
      <w:r w:rsidR="0073671D" w:rsidRPr="00603799">
        <w:t xml:space="preserve">is </w:t>
      </w:r>
      <w:r w:rsidR="39C1B8D0" w:rsidRPr="00603799">
        <w:t>sufficient</w:t>
      </w:r>
      <w:r w:rsidR="0073671D" w:rsidRPr="00603799">
        <w:t xml:space="preserve"> </w:t>
      </w:r>
      <w:r w:rsidR="000F1E2D" w:rsidRPr="00603799">
        <w:t xml:space="preserve">to convey risk through to </w:t>
      </w:r>
      <w:r w:rsidR="00563E32" w:rsidRPr="00603799">
        <w:t>7 years, 7 months</w:t>
      </w:r>
      <w:r w:rsidR="00CA62BF" w:rsidRPr="00603799">
        <w:t>,</w:t>
      </w:r>
      <w:r w:rsidR="00DE6304" w:rsidRPr="00603799">
        <w:t xml:space="preserve"> </w:t>
      </w:r>
      <w:r w:rsidR="53733996" w:rsidRPr="00603799">
        <w:t>but</w:t>
      </w:r>
      <w:r w:rsidR="00DE6304" w:rsidRPr="00603799">
        <w:t xml:space="preserve"> </w:t>
      </w:r>
      <w:r w:rsidR="53733996" w:rsidRPr="00603799">
        <w:t>that</w:t>
      </w:r>
      <w:r w:rsidR="00D33BC4" w:rsidRPr="00603799">
        <w:t xml:space="preserve"> cumulative exposure</w:t>
      </w:r>
      <w:r w:rsidR="00A61355" w:rsidRPr="00603799">
        <w:t xml:space="preserve"> across both periods</w:t>
      </w:r>
      <w:r w:rsidR="53733996" w:rsidRPr="00603799">
        <w:t xml:space="preserve"> </w:t>
      </w:r>
      <w:r w:rsidR="00A61355" w:rsidRPr="00603799">
        <w:t xml:space="preserve">(i.e., </w:t>
      </w:r>
      <w:r w:rsidR="00DE6304" w:rsidRPr="00603799">
        <w:t>direct and indirect risk exposure</w:t>
      </w:r>
      <w:r w:rsidR="00A61355" w:rsidRPr="00603799">
        <w:t>)</w:t>
      </w:r>
      <w:r w:rsidR="005E1F35" w:rsidRPr="00603799">
        <w:t>, compared to no exposure,</w:t>
      </w:r>
      <w:r w:rsidR="00DE6304" w:rsidRPr="00603799">
        <w:t xml:space="preserve"> </w:t>
      </w:r>
      <w:r w:rsidR="006B512F" w:rsidRPr="00603799">
        <w:t>may be</w:t>
      </w:r>
      <w:r w:rsidR="00DE6304" w:rsidRPr="00603799">
        <w:t xml:space="preserve"> necessary </w:t>
      </w:r>
      <w:r w:rsidR="00A61355" w:rsidRPr="00603799">
        <w:t xml:space="preserve">for mental health difficulties to </w:t>
      </w:r>
      <w:r w:rsidR="00E02FAC" w:rsidRPr="00603799">
        <w:lastRenderedPageBreak/>
        <w:t>manifest later in childhood</w:t>
      </w:r>
      <w:r w:rsidR="00BD0612" w:rsidRPr="00603799">
        <w:t>.</w:t>
      </w:r>
      <w:r w:rsidR="0076568B" w:rsidRPr="00603799">
        <w:t xml:space="preserve"> </w:t>
      </w:r>
      <w:r w:rsidR="001C41CE" w:rsidRPr="00603799">
        <w:t xml:space="preserve">At </w:t>
      </w:r>
      <w:r w:rsidR="0037012D" w:rsidRPr="00603799">
        <w:t>7 years, 7 months</w:t>
      </w:r>
      <w:r w:rsidR="001C41CE" w:rsidRPr="00603799">
        <w:t>, o</w:t>
      </w:r>
      <w:r w:rsidR="00500F83" w:rsidRPr="00603799">
        <w:t xml:space="preserve">ffspring sex </w:t>
      </w:r>
      <w:r w:rsidR="003164D7" w:rsidRPr="00603799">
        <w:t>was important</w:t>
      </w:r>
      <w:r w:rsidR="00FC5201" w:rsidRPr="00603799">
        <w:t>;</w:t>
      </w:r>
      <w:r w:rsidR="00917022" w:rsidRPr="00603799">
        <w:t xml:space="preserve"> for boys, </w:t>
      </w:r>
      <w:r w:rsidR="00454914" w:rsidRPr="00603799">
        <w:t xml:space="preserve">the </w:t>
      </w:r>
      <w:r w:rsidR="003164D7" w:rsidRPr="00603799">
        <w:t xml:space="preserve">risk </w:t>
      </w:r>
      <w:r w:rsidR="00460D33" w:rsidRPr="00603799">
        <w:t>pattern</w:t>
      </w:r>
      <w:r w:rsidR="003164D7" w:rsidRPr="00603799">
        <w:t>s</w:t>
      </w:r>
      <w:r w:rsidR="00460D33" w:rsidRPr="00603799">
        <w:t xml:space="preserve"> </w:t>
      </w:r>
      <w:r w:rsidR="003164D7" w:rsidRPr="00603799">
        <w:t>were</w:t>
      </w:r>
      <w:r w:rsidR="00454914" w:rsidRPr="00603799">
        <w:t xml:space="preserve"> the same as th</w:t>
      </w:r>
      <w:r w:rsidR="003164D7" w:rsidRPr="00603799">
        <w:t xml:space="preserve">ose </w:t>
      </w:r>
      <w:r w:rsidR="00745801" w:rsidRPr="00603799">
        <w:t>found</w:t>
      </w:r>
      <w:r w:rsidR="00454914" w:rsidRPr="00603799">
        <w:t xml:space="preserve"> </w:t>
      </w:r>
      <w:r w:rsidR="00856A77" w:rsidRPr="00603799">
        <w:t xml:space="preserve">for the entire sample, </w:t>
      </w:r>
      <w:r w:rsidR="00460D33" w:rsidRPr="00603799">
        <w:t xml:space="preserve">while </w:t>
      </w:r>
      <w:r w:rsidR="009A0FB2" w:rsidRPr="00603799">
        <w:t>smaller effects in magnitude</w:t>
      </w:r>
      <w:r w:rsidR="00460D33" w:rsidRPr="00603799">
        <w:t xml:space="preserve"> were found for girls, for whom having a father anxious at both times resulted in significantly higher rates only of any anxiety disorders and any disorder, compared to those whose father was not anxious in the perinatal period</w:t>
      </w:r>
      <w:r w:rsidR="00A534E7" w:rsidRPr="00603799">
        <w:t>.</w:t>
      </w:r>
      <w:r w:rsidR="002461E0" w:rsidRPr="00603799">
        <w:t xml:space="preserve"> </w:t>
      </w:r>
      <w:r w:rsidR="00AA310C" w:rsidRPr="00603799">
        <w:t xml:space="preserve">However, </w:t>
      </w:r>
      <w:r w:rsidR="00A90970" w:rsidRPr="00603799">
        <w:t>for female offsp</w:t>
      </w:r>
      <w:r w:rsidR="0059730D" w:rsidRPr="00603799">
        <w:t xml:space="preserve">ring </w:t>
      </w:r>
      <w:r w:rsidR="00AA310C" w:rsidRPr="00603799">
        <w:t xml:space="preserve">the </w:t>
      </w:r>
      <w:r w:rsidR="005D36E9" w:rsidRPr="00603799">
        <w:t xml:space="preserve">differences were not significant when adjusting for </w:t>
      </w:r>
      <w:r w:rsidR="008F548A" w:rsidRPr="00603799">
        <w:t xml:space="preserve">child temperament and </w:t>
      </w:r>
      <w:r w:rsidR="005D36E9" w:rsidRPr="00603799">
        <w:t>parental mental health</w:t>
      </w:r>
      <w:r w:rsidR="00460D33" w:rsidRPr="00603799">
        <w:t xml:space="preserve">. </w:t>
      </w:r>
      <w:r w:rsidR="00D60EAA" w:rsidRPr="00603799">
        <w:t xml:space="preserve">These findings are consistent with </w:t>
      </w:r>
      <w:r w:rsidR="00320687" w:rsidRPr="00603799">
        <w:t>studies show</w:t>
      </w:r>
      <w:r w:rsidR="007E3E58" w:rsidRPr="00603799">
        <w:t>ing</w:t>
      </w:r>
      <w:r w:rsidR="00320687" w:rsidRPr="00603799">
        <w:t xml:space="preserve"> that boys are more vulnerable than girls to the effects of their fathers’ </w:t>
      </w:r>
      <w:r w:rsidR="007E3E58" w:rsidRPr="00603799">
        <w:t xml:space="preserve">mental illness, including </w:t>
      </w:r>
      <w:r w:rsidR="00320687" w:rsidRPr="00603799">
        <w:t xml:space="preserve">depression </w:t>
      </w:r>
      <w:r w:rsidR="00320687" w:rsidRPr="00603799">
        <w:fldChar w:fldCharType="begin"/>
      </w:r>
      <w:r w:rsidR="000B62C8" w:rsidRPr="00603799">
        <w:instrText xml:space="preserve"> ADDIN EN.CITE &lt;EndNote&gt;&lt;Cite&gt;&lt;Author&gt;Ramchandani&lt;/Author&gt;&lt;Year&gt;2005&lt;/Year&gt;&lt;RecNum&gt;235&lt;/RecNum&gt;&lt;DisplayText&gt;(Ramchandani et al., 2005)&lt;/DisplayText&gt;&lt;record&gt;&lt;rec-number&gt;235&lt;/rec-number&gt;&lt;foreign-keys&gt;&lt;key app="EN" db-id="zavv0r0wqzatw8et5295wvzrrt9svfpp0955" timestamp="1737120969"&gt;235&lt;/key&gt;&lt;/foreign-keys&gt;&lt;ref-type name="Journal Article"&gt;17&lt;/ref-type&gt;&lt;contributors&gt;&lt;authors&gt;&lt;author&gt;Ramchandani, Paul&lt;/author&gt;&lt;author&gt;Stein, Alan&lt;/author&gt;&lt;author&gt;Evans, Jonathan&lt;/author&gt;&lt;author&gt;O&amp;apos;Connor, Thomas G&lt;/author&gt;&lt;/authors&gt;&lt;/contributors&gt;&lt;titles&gt;&lt;title&gt;Paternal depression in the postnatal period and child development: a prospective population study&lt;/title&gt;&lt;secondary-title&gt;The Lancet&lt;/secondary-title&gt;&lt;/titles&gt;&lt;periodical&gt;&lt;full-title&gt;The lancet&lt;/full-title&gt;&lt;/periodical&gt;&lt;pages&gt;2201-2205&lt;/pages&gt;&lt;volume&gt;365&lt;/volume&gt;&lt;number&gt;9478&lt;/number&gt;&lt;dates&gt;&lt;year&gt;2005&lt;/year&gt;&lt;/dates&gt;&lt;isbn&gt;0140-6736&lt;/isbn&gt;&lt;urls&gt;&lt;/urls&gt;&lt;/record&gt;&lt;/Cite&gt;&lt;/EndNote&gt;</w:instrText>
      </w:r>
      <w:r w:rsidR="00320687" w:rsidRPr="00603799">
        <w:fldChar w:fldCharType="separate"/>
      </w:r>
      <w:r w:rsidR="000B62C8" w:rsidRPr="00603799">
        <w:rPr>
          <w:noProof/>
        </w:rPr>
        <w:t>(Ramchandani et al., 2005)</w:t>
      </w:r>
      <w:r w:rsidR="00320687" w:rsidRPr="00603799">
        <w:fldChar w:fldCharType="end"/>
      </w:r>
      <w:r w:rsidR="00320687" w:rsidRPr="00603799">
        <w:t xml:space="preserve"> and substance abuse </w:t>
      </w:r>
      <w:r w:rsidR="00320687" w:rsidRPr="00603799">
        <w:fldChar w:fldCharType="begin"/>
      </w:r>
      <w:r w:rsidR="000B62C8" w:rsidRPr="00603799">
        <w:instrText xml:space="preserve"> ADDIN EN.CITE &lt;EndNote&gt;&lt;Cite&gt;&lt;Author&gt;Loukas&lt;/Author&gt;&lt;Year&gt;2001&lt;/Year&gt;&lt;RecNum&gt;236&lt;/RecNum&gt;&lt;DisplayText&gt;(Loukas et al., 2001)&lt;/DisplayText&gt;&lt;record&gt;&lt;rec-number&gt;236&lt;/rec-number&gt;&lt;foreign-keys&gt;&lt;key app="EN" db-id="zavv0r0wqzatw8et5295wvzrrt9svfpp0955" timestamp="1737120969"&gt;236&lt;/key&gt;&lt;/foreign-keys&gt;&lt;ref-type name="Journal Article"&gt;17&lt;/ref-type&gt;&lt;contributors&gt;&lt;authors&gt;&lt;author&gt;Loukas, Alexandra&lt;/author&gt;&lt;author&gt;Fitzgerald, Hiram E&lt;/author&gt;&lt;author&gt;Zucker, Robert A&lt;/author&gt;&lt;author&gt;von Eye, Alexander&lt;/author&gt;&lt;/authors&gt;&lt;/contributors&gt;&lt;titles&gt;&lt;title&gt;Parental alcoholism and co-occurring antisocial behavior: Prospective relationships to externalizing behavior problems in their young sons&lt;/title&gt;&lt;secondary-title&gt;Journal of abnormal child psychology&lt;/secondary-title&gt;&lt;/titles&gt;&lt;periodical&gt;&lt;full-title&gt;Journal of abnormal child psychology&lt;/full-title&gt;&lt;/periodical&gt;&lt;pages&gt;91-106&lt;/pages&gt;&lt;volume&gt;29&lt;/volume&gt;&lt;dates&gt;&lt;year&gt;2001&lt;/year&gt;&lt;/dates&gt;&lt;isbn&gt;0091-0627&lt;/isbn&gt;&lt;urls&gt;&lt;/urls&gt;&lt;/record&gt;&lt;/Cite&gt;&lt;/EndNote&gt;</w:instrText>
      </w:r>
      <w:r w:rsidR="00320687" w:rsidRPr="00603799">
        <w:fldChar w:fldCharType="separate"/>
      </w:r>
      <w:r w:rsidR="000B62C8" w:rsidRPr="00603799">
        <w:rPr>
          <w:noProof/>
        </w:rPr>
        <w:t>(Loukas et al., 2001)</w:t>
      </w:r>
      <w:r w:rsidR="00320687" w:rsidRPr="00603799">
        <w:fldChar w:fldCharType="end"/>
      </w:r>
      <w:r w:rsidR="007E3E58" w:rsidRPr="00603799">
        <w:t xml:space="preserve">, and </w:t>
      </w:r>
      <w:r w:rsidR="00320687" w:rsidRPr="00603799">
        <w:t xml:space="preserve">may be partly explained by the fact that fathers tend to spend relatively more time with their sons than with their daughters, possibly because fathers can identify better with a child of the same sex, or because of a belief that their knowledge and skills are more suited to raising a son than raising a daughter, as </w:t>
      </w:r>
      <w:r w:rsidR="00320687" w:rsidRPr="00603799">
        <w:fldChar w:fldCharType="begin"/>
      </w:r>
      <w:r w:rsidR="000B62C8" w:rsidRPr="00603799">
        <w:instrText xml:space="preserve"> ADDIN EN.CITE &lt;EndNote&gt;&lt;Cite AuthorYear="1"&gt;&lt;Author&gt;Lamb&lt;/Author&gt;&lt;Year&gt;2010&lt;/Year&gt;&lt;RecNum&gt;229&lt;/RecNum&gt;&lt;DisplayText&gt;Lamb and Lewis (2010)&lt;/DisplayText&gt;&lt;record&gt;&lt;rec-number&gt;229&lt;/rec-number&gt;&lt;foreign-keys&gt;&lt;key app="EN" db-id="zavv0r0wqzatw8et5295wvzrrt9svfpp0955" timestamp="1737120969"&gt;229&lt;/key&gt;&lt;/foreign-keys&gt;&lt;ref-type name="Journal Article"&gt;17&lt;/ref-type&gt;&lt;contributors&gt;&lt;authors&gt;&lt;author&gt;Lamb, Michael E&lt;/author&gt;&lt;author&gt;Lewis, Charlie&lt;/author&gt;&lt;/authors&gt;&lt;/contributors&gt;&lt;titles&gt;&lt;title&gt;The development and significance of father-child relationships in two-parent families&lt;/title&gt;&lt;/titles&gt;&lt;dates&gt;&lt;year&gt;2010&lt;/year&gt;&lt;/dates&gt;&lt;isbn&gt;047040549X&lt;/isbn&gt;&lt;urls&gt;&lt;/urls&gt;&lt;/record&gt;&lt;/Cite&gt;&lt;/EndNote&gt;</w:instrText>
      </w:r>
      <w:r w:rsidR="00320687" w:rsidRPr="00603799">
        <w:fldChar w:fldCharType="separate"/>
      </w:r>
      <w:r w:rsidR="00320687" w:rsidRPr="00603799">
        <w:rPr>
          <w:noProof/>
        </w:rPr>
        <w:t>Lamb and Lewis (2010)</w:t>
      </w:r>
      <w:r w:rsidR="00320687" w:rsidRPr="00603799">
        <w:fldChar w:fldCharType="end"/>
      </w:r>
      <w:r w:rsidR="00320687" w:rsidRPr="00603799">
        <w:t xml:space="preserve"> theorised. However, societal changes </w:t>
      </w:r>
      <w:r w:rsidR="00C17161" w:rsidRPr="00603799">
        <w:t>are likely to</w:t>
      </w:r>
      <w:r w:rsidR="00320687" w:rsidRPr="00603799">
        <w:t xml:space="preserve"> influence these tendencies</w:t>
      </w:r>
      <w:r w:rsidR="00D46380" w:rsidRPr="00603799">
        <w:t xml:space="preserve"> </w:t>
      </w:r>
      <w:r w:rsidR="00D46380" w:rsidRPr="00603799">
        <w:fldChar w:fldCharType="begin"/>
      </w:r>
      <w:r w:rsidR="000B62C8" w:rsidRPr="00603799">
        <w:instrText xml:space="preserve"> ADDIN EN.CITE &lt;EndNote&gt;&lt;Cite&gt;&lt;Author&gt;Feldman&lt;/Author&gt;&lt;Year&gt;2023&lt;/Year&gt;&lt;RecNum&gt;271&lt;/RecNum&gt;&lt;DisplayText&gt;(Cabrera &amp;amp; Tamis-LeMonda, 2013; Feldman, 2023)&lt;/DisplayText&gt;&lt;record&gt;&lt;rec-number&gt;271&lt;/rec-number&gt;&lt;foreign-keys&gt;&lt;key app="EN" db-id="zavv0r0wqzatw8et5295wvzrrt9svfpp0955" timestamp="1737120970"&gt;271&lt;/key&gt;&lt;/foreign-keys&gt;&lt;ref-type name="Journal Article"&gt;17&lt;/ref-type&gt;&lt;contributors&gt;&lt;authors&gt;&lt;author&gt;Feldman, Ruth&lt;/author&gt;&lt;/authors&gt;&lt;/contributors&gt;&lt;titles&gt;&lt;title&gt;Father contribution to human resilience&lt;/title&gt;&lt;secondary-title&gt;Development and Psychopathology&lt;/secondary-title&gt;&lt;/titles&gt;&lt;periodical&gt;&lt;full-title&gt;Development and psychopathology&lt;/full-title&gt;&lt;/periodical&gt;&lt;pages&gt;2402-2419&lt;/pages&gt;&lt;volume&gt;35&lt;/volume&gt;&lt;number&gt;5&lt;/number&gt;&lt;edition&gt;2023/04/11&lt;/edition&gt;&lt;keywords&gt;&lt;keyword&gt;fatherhood&lt;/keyword&gt;&lt;keyword&gt;neurobiology of attachment&lt;/keyword&gt;&lt;keyword&gt;parent-child relationship&lt;/keyword&gt;&lt;keyword&gt;parental brain&lt;/keyword&gt;&lt;keyword&gt;resilience&lt;/keyword&gt;&lt;/keywords&gt;&lt;dates&gt;&lt;year&gt;2023&lt;/year&gt;&lt;/dates&gt;&lt;publisher&gt;Cambridge University Press&lt;/publisher&gt;&lt;isbn&gt;0954-5794&lt;/isbn&gt;&lt;urls&gt;&lt;related-urls&gt;&lt;url&gt;https://www.cambridge.org/core/product/1342C24F368FB2953C342AFF875E04A6&lt;/url&gt;&lt;/related-urls&gt;&lt;/urls&gt;&lt;electronic-resource-num&gt;10.1017/S0954579423000354&lt;/electronic-resource-num&gt;&lt;remote-database-name&gt;Cambridge Core&lt;/remote-database-name&gt;&lt;remote-database-provider&gt;Cambridge University Press&lt;/remote-database-provider&gt;&lt;/record&gt;&lt;/Cite&gt;&lt;Cite&gt;&lt;Author&gt;Cabrera&lt;/Author&gt;&lt;Year&gt;2013&lt;/Year&gt;&lt;RecNum&gt;281&lt;/RecNum&gt;&lt;record&gt;&lt;rec-number&gt;281&lt;/rec-number&gt;&lt;foreign-keys&gt;&lt;key app="EN" db-id="zavv0r0wqzatw8et5295wvzrrt9svfpp0955" timestamp="1737120970"&gt;281&lt;/key&gt;&lt;/foreign-keys&gt;&lt;ref-type name="Book"&gt;6&lt;/ref-type&gt;&lt;contributors&gt;&lt;authors&gt;&lt;author&gt;Cabrera, Natasha J.&lt;/author&gt;&lt;author&gt;Tamis-LeMonda, Catherine S.&lt;/author&gt;&lt;/authors&gt;&lt;/contributors&gt;&lt;titles&gt;&lt;title&gt;Handbook of father involvement: Multidisciplinary perspectives&lt;/title&gt;&lt;/titles&gt;&lt;dates&gt;&lt;year&gt;2013&lt;/year&gt;&lt;/dates&gt;&lt;publisher&gt;Routledge&lt;/publisher&gt;&lt;isbn&gt;1136235043&lt;/isbn&gt;&lt;urls&gt;&lt;/urls&gt;&lt;/record&gt;&lt;/Cite&gt;&lt;/EndNote&gt;</w:instrText>
      </w:r>
      <w:r w:rsidR="00D46380" w:rsidRPr="00603799">
        <w:fldChar w:fldCharType="separate"/>
      </w:r>
      <w:r w:rsidR="00D46380" w:rsidRPr="00603799">
        <w:rPr>
          <w:noProof/>
        </w:rPr>
        <w:t>(Cabrera &amp; Tamis-LeMonda, 2013; Feldman, 2023)</w:t>
      </w:r>
      <w:r w:rsidR="00D46380" w:rsidRPr="00603799">
        <w:fldChar w:fldCharType="end"/>
      </w:r>
      <w:r w:rsidR="00D46380" w:rsidRPr="00603799">
        <w:t>.</w:t>
      </w:r>
      <w:r w:rsidR="00320687" w:rsidRPr="00603799">
        <w:t xml:space="preserve"> </w:t>
      </w:r>
      <w:r w:rsidR="00CA31B4" w:rsidRPr="00603799">
        <w:rPr>
          <w:lang w:eastAsia="en-US"/>
        </w:rPr>
        <w:t>T</w:t>
      </w:r>
      <w:r w:rsidR="00B638A7" w:rsidRPr="00603799">
        <w:rPr>
          <w:lang w:eastAsia="en-US"/>
        </w:rPr>
        <w:t>he</w:t>
      </w:r>
      <w:r w:rsidR="00455FD5" w:rsidRPr="00603799">
        <w:rPr>
          <w:lang w:eastAsia="en-US"/>
        </w:rPr>
        <w:t xml:space="preserve"> </w:t>
      </w:r>
      <w:r w:rsidR="00932E7D" w:rsidRPr="00603799">
        <w:rPr>
          <w:lang w:eastAsia="en-US"/>
        </w:rPr>
        <w:t>parent</w:t>
      </w:r>
      <w:r w:rsidR="00B638A7" w:rsidRPr="00603799">
        <w:rPr>
          <w:lang w:eastAsia="en-US"/>
        </w:rPr>
        <w:t xml:space="preserve"> data analysed in </w:t>
      </w:r>
      <w:r w:rsidR="00A340FA" w:rsidRPr="00603799">
        <w:rPr>
          <w:lang w:eastAsia="en-US"/>
        </w:rPr>
        <w:t>this study</w:t>
      </w:r>
      <w:r w:rsidR="00B638A7" w:rsidRPr="00603799">
        <w:rPr>
          <w:lang w:eastAsia="en-US"/>
        </w:rPr>
        <w:t xml:space="preserve"> were collected in the 1990s, thus </w:t>
      </w:r>
      <w:r w:rsidR="00A21F3D" w:rsidRPr="00603799">
        <w:rPr>
          <w:lang w:eastAsia="en-US"/>
        </w:rPr>
        <w:t>likely</w:t>
      </w:r>
      <w:r w:rsidR="00B638A7" w:rsidRPr="00603799">
        <w:rPr>
          <w:lang w:eastAsia="en-US"/>
        </w:rPr>
        <w:t xml:space="preserve"> reflecting different societal and cultural views of fatherhood than </w:t>
      </w:r>
      <w:r w:rsidR="005D78E3" w:rsidRPr="00603799">
        <w:rPr>
          <w:lang w:eastAsia="en-US"/>
        </w:rPr>
        <w:t>2020s</w:t>
      </w:r>
      <w:r w:rsidR="00B638A7" w:rsidRPr="00603799">
        <w:rPr>
          <w:lang w:eastAsia="en-US"/>
        </w:rPr>
        <w:t xml:space="preserve"> expectations. Hence, to adequately capture the changing involvement of fathers in the family context and their influence on their children’s development, </w:t>
      </w:r>
      <w:r w:rsidR="00932E7D" w:rsidRPr="00603799">
        <w:rPr>
          <w:lang w:eastAsia="en-US"/>
        </w:rPr>
        <w:t>including the</w:t>
      </w:r>
      <w:r w:rsidR="002A1237" w:rsidRPr="00603799">
        <w:rPr>
          <w:lang w:eastAsia="en-US"/>
        </w:rPr>
        <w:t xml:space="preserve"> potential</w:t>
      </w:r>
      <w:r w:rsidR="00932E7D" w:rsidRPr="00603799">
        <w:rPr>
          <w:lang w:eastAsia="en-US"/>
        </w:rPr>
        <w:t xml:space="preserve"> differential effect</w:t>
      </w:r>
      <w:r w:rsidR="000761AD" w:rsidRPr="00603799">
        <w:rPr>
          <w:lang w:eastAsia="en-US"/>
        </w:rPr>
        <w:t>s</w:t>
      </w:r>
      <w:r w:rsidR="00932E7D" w:rsidRPr="00603799">
        <w:rPr>
          <w:lang w:eastAsia="en-US"/>
        </w:rPr>
        <w:t xml:space="preserve"> on male and female </w:t>
      </w:r>
      <w:r w:rsidR="001E5E43" w:rsidRPr="00603799">
        <w:rPr>
          <w:lang w:eastAsia="en-US"/>
        </w:rPr>
        <w:t xml:space="preserve">offspring, </w:t>
      </w:r>
      <w:r w:rsidR="00B638A7" w:rsidRPr="00603799">
        <w:rPr>
          <w:lang w:eastAsia="en-US"/>
        </w:rPr>
        <w:t xml:space="preserve">it is </w:t>
      </w:r>
      <w:r w:rsidR="000A6064" w:rsidRPr="00603799">
        <w:rPr>
          <w:lang w:eastAsia="en-US"/>
        </w:rPr>
        <w:t>crucial</w:t>
      </w:r>
      <w:r w:rsidR="00B638A7" w:rsidRPr="00603799">
        <w:rPr>
          <w:lang w:eastAsia="en-US"/>
        </w:rPr>
        <w:t xml:space="preserve"> to </w:t>
      </w:r>
      <w:r w:rsidR="000C22A2" w:rsidRPr="00603799">
        <w:rPr>
          <w:lang w:eastAsia="en-US"/>
        </w:rPr>
        <w:t>replicate the</w:t>
      </w:r>
      <w:r w:rsidR="00342DD4" w:rsidRPr="00603799">
        <w:rPr>
          <w:lang w:eastAsia="en-US"/>
        </w:rPr>
        <w:t>se findings using more re</w:t>
      </w:r>
      <w:r w:rsidR="000761AD" w:rsidRPr="00603799">
        <w:rPr>
          <w:lang w:eastAsia="en-US"/>
        </w:rPr>
        <w:t>c</w:t>
      </w:r>
      <w:r w:rsidR="00342DD4" w:rsidRPr="00603799">
        <w:rPr>
          <w:lang w:eastAsia="en-US"/>
        </w:rPr>
        <w:t>ent cohort data</w:t>
      </w:r>
      <w:r w:rsidR="00B638A7" w:rsidRPr="00603799">
        <w:rPr>
          <w:lang w:eastAsia="en-US"/>
        </w:rPr>
        <w:t>.</w:t>
      </w:r>
    </w:p>
    <w:p w14:paraId="050A120B" w14:textId="77777777" w:rsidR="000E2E7E" w:rsidRPr="00603799" w:rsidRDefault="00BF553F" w:rsidP="000E2E7E">
      <w:r w:rsidRPr="00603799">
        <w:t xml:space="preserve">At both </w:t>
      </w:r>
      <w:r w:rsidR="005D301C" w:rsidRPr="00603799">
        <w:t>3 years, 6 months and 7 years, 7 months</w:t>
      </w:r>
      <w:r w:rsidRPr="00603799">
        <w:t xml:space="preserve">, the </w:t>
      </w:r>
      <w:r w:rsidR="003A4480" w:rsidRPr="00603799">
        <w:t xml:space="preserve">findings remained generally consistent when we restricted </w:t>
      </w:r>
      <w:r w:rsidR="00A534E7" w:rsidRPr="00603799">
        <w:t xml:space="preserve">the </w:t>
      </w:r>
      <w:r w:rsidR="005A583C" w:rsidRPr="00603799">
        <w:t>analyses</w:t>
      </w:r>
      <w:r w:rsidR="00A534E7" w:rsidRPr="00603799">
        <w:t xml:space="preserve"> to </w:t>
      </w:r>
      <w:r w:rsidR="008F3B06" w:rsidRPr="00603799">
        <w:t>the subgroup of families where the biological father was still living with the family at the 3-year assessment</w:t>
      </w:r>
      <w:r w:rsidR="002D6258" w:rsidRPr="00603799">
        <w:t xml:space="preserve">. </w:t>
      </w:r>
    </w:p>
    <w:p w14:paraId="13B997F2" w14:textId="43F765D2" w:rsidR="000E2E7E" w:rsidRPr="00603799" w:rsidRDefault="00ED00DF" w:rsidP="000E2E7E">
      <w:r w:rsidRPr="00603799">
        <w:t xml:space="preserve">While our findings </w:t>
      </w:r>
      <w:r w:rsidR="00B270D9" w:rsidRPr="00603799">
        <w:t xml:space="preserve">do not support our initial </w:t>
      </w:r>
      <w:r w:rsidRPr="00603799">
        <w:t xml:space="preserve">hypothesis that direct exposure (i.e., postnatal anxiety only) </w:t>
      </w:r>
      <w:r w:rsidR="00D272D9" w:rsidRPr="00603799">
        <w:t>poses</w:t>
      </w:r>
      <w:r w:rsidRPr="00603799">
        <w:t xml:space="preserve"> a greater risk than indirect exposure</w:t>
      </w:r>
      <w:r w:rsidR="00F5215B" w:rsidRPr="00603799">
        <w:t xml:space="preserve"> (i.e., </w:t>
      </w:r>
      <w:r w:rsidR="007C2BED" w:rsidRPr="00603799">
        <w:t xml:space="preserve">prenatal anxiety </w:t>
      </w:r>
      <w:r w:rsidR="007C2BED" w:rsidRPr="00603799">
        <w:lastRenderedPageBreak/>
        <w:t>only)</w:t>
      </w:r>
      <w:r w:rsidR="008E660F" w:rsidRPr="00603799">
        <w:t xml:space="preserve"> for </w:t>
      </w:r>
      <w:r w:rsidR="00D272D9" w:rsidRPr="00603799">
        <w:t xml:space="preserve">adverse </w:t>
      </w:r>
      <w:r w:rsidR="008E660F" w:rsidRPr="00603799">
        <w:t>child outcomes</w:t>
      </w:r>
      <w:r w:rsidR="007C2BED" w:rsidRPr="00603799">
        <w:t xml:space="preserve">, this may be due </w:t>
      </w:r>
      <w:r w:rsidR="00463086" w:rsidRPr="00603799">
        <w:t>to</w:t>
      </w:r>
      <w:r w:rsidR="00DF06FC" w:rsidRPr="00603799">
        <w:t xml:space="preserve"> the timing of the paternal postnatal anxiety assessment. Specifically, measuring anxiety at 8 weeks postnatally may be too early to capture its sustained impact on parenting </w:t>
      </w:r>
      <w:r w:rsidR="00551104" w:rsidRPr="00603799">
        <w:t>behaviours</w:t>
      </w:r>
      <w:r w:rsidR="00DF06FC" w:rsidRPr="00603799">
        <w:t xml:space="preserve"> and child development. This early postnatal period might not provide sufficient opportunity for the effects of paternal anxiety to manifest in ways that significantly influence child outcomes, as many interactions critical for emotional and </w:t>
      </w:r>
      <w:r w:rsidR="00D52AFA" w:rsidRPr="00603799">
        <w:t>behavioural</w:t>
      </w:r>
      <w:r w:rsidR="00DF06FC" w:rsidRPr="00603799">
        <w:t xml:space="preserve"> development occur over a more prolonged timeframe</w:t>
      </w:r>
      <w:r w:rsidR="00293D1F" w:rsidRPr="00603799">
        <w:t xml:space="preserve"> </w:t>
      </w:r>
      <w:r w:rsidR="00C74D87" w:rsidRPr="00603799">
        <w:fldChar w:fldCharType="begin">
          <w:fldData xml:space="preserve">PEVuZE5vdGU+PENpdGU+PEF1dGhvcj5OZXRzaTwvQXV0aG9yPjxZZWFyPjIwMTg8L1llYXI+PFJl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</w:fldData>
        </w:fldChar>
      </w:r>
      <w:r w:rsidR="000B62C8" w:rsidRPr="00603799">
        <w:instrText xml:space="preserve"> ADDIN EN.CITE </w:instrText>
      </w:r>
      <w:r w:rsidR="000B62C8" w:rsidRPr="00603799">
        <w:fldChar w:fldCharType="begin">
          <w:fldData xml:space="preserve">PEVuZE5vdGU+PENpdGU+PEF1dGhvcj5OZXRzaTwvQXV0aG9yPjxZZWFyPjIwMTg8L1llYXI+PFJl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</w:fldData>
        </w:fldChar>
      </w:r>
      <w:r w:rsidR="000B62C8" w:rsidRPr="00603799">
        <w:instrText xml:space="preserve"> ADDIN EN.CITE.DATA </w:instrText>
      </w:r>
      <w:r w:rsidR="000B62C8" w:rsidRPr="00603799">
        <w:fldChar w:fldCharType="end"/>
      </w:r>
      <w:r w:rsidR="00C74D87" w:rsidRPr="00603799">
        <w:fldChar w:fldCharType="separate"/>
      </w:r>
      <w:r w:rsidR="000B62C8" w:rsidRPr="00603799">
        <w:rPr>
          <w:noProof/>
        </w:rPr>
        <w:t>(e.g., Moss et al., 2020; Netsi et al., 2018)</w:t>
      </w:r>
      <w:r w:rsidR="00C74D87" w:rsidRPr="00603799">
        <w:fldChar w:fldCharType="end"/>
      </w:r>
      <w:r w:rsidR="00DF06FC" w:rsidRPr="00603799">
        <w:t>. Future research would benefit from examining paternal anxiety over a longer duration postnatally to better capture its potential contributions to intergenerational risk transmission.</w:t>
      </w:r>
      <w:r w:rsidR="00E050A5" w:rsidRPr="00603799">
        <w:t xml:space="preserve"> </w:t>
      </w:r>
    </w:p>
    <w:p w14:paraId="51B360A1" w14:textId="369BD7FB" w:rsidR="00E4251A" w:rsidRPr="00603799" w:rsidRDefault="00E4251A" w:rsidP="00E3155E">
      <w:pPr>
        <w:pStyle w:val="Heading2"/>
      </w:pPr>
      <w:r w:rsidRPr="00603799">
        <w:t>Strengths</w:t>
      </w:r>
      <w:r w:rsidR="009E2BF8" w:rsidRPr="00603799">
        <w:t xml:space="preserve"> </w:t>
      </w:r>
    </w:p>
    <w:p w14:paraId="09408497" w14:textId="63C1FF35" w:rsidR="007D256A" w:rsidRPr="00603799" w:rsidRDefault="00E0294E" w:rsidP="00057986">
      <w:r w:rsidRPr="00603799">
        <w:t xml:space="preserve">The study has </w:t>
      </w:r>
      <w:r w:rsidR="00F67C56" w:rsidRPr="00603799">
        <w:t>several</w:t>
      </w:r>
      <w:r w:rsidRPr="00603799">
        <w:t xml:space="preserve"> strengths.</w:t>
      </w:r>
      <w:r w:rsidR="007D256A" w:rsidRPr="00603799">
        <w:t xml:space="preserve"> It includes longitudinal data from a </w:t>
      </w:r>
      <w:r w:rsidR="0077018E" w:rsidRPr="00603799">
        <w:t>large, unselected</w:t>
      </w:r>
      <w:r w:rsidR="007D256A" w:rsidRPr="00603799">
        <w:t xml:space="preserve"> population sample and long-term follow</w:t>
      </w:r>
      <w:r w:rsidR="00A42DE9" w:rsidRPr="00603799">
        <w:t>-</w:t>
      </w:r>
      <w:r w:rsidR="007D256A" w:rsidRPr="00603799">
        <w:t>up</w:t>
      </w:r>
      <w:r w:rsidR="00193007" w:rsidRPr="00603799">
        <w:t>s</w:t>
      </w:r>
      <w:r w:rsidR="007D256A" w:rsidRPr="00603799">
        <w:t xml:space="preserve">, with assessments that </w:t>
      </w:r>
      <w:r w:rsidR="00A134E8" w:rsidRPr="00603799">
        <w:t xml:space="preserve">spanned from </w:t>
      </w:r>
      <w:r w:rsidR="007D256A" w:rsidRPr="00603799">
        <w:t xml:space="preserve">before </w:t>
      </w:r>
      <w:proofErr w:type="gramStart"/>
      <w:r w:rsidR="007D256A" w:rsidRPr="00603799">
        <w:t>birth</w:t>
      </w:r>
      <w:proofErr w:type="gramEnd"/>
      <w:r w:rsidR="007D256A" w:rsidRPr="00603799">
        <w:t xml:space="preserve"> up to the age of seven years. We use</w:t>
      </w:r>
      <w:r w:rsidR="00E01401" w:rsidRPr="00603799">
        <w:t>d</w:t>
      </w:r>
      <w:r w:rsidR="007D256A" w:rsidRPr="00603799">
        <w:t xml:space="preserve"> well-validated measures to assess parental and offspring mental </w:t>
      </w:r>
      <w:proofErr w:type="gramStart"/>
      <w:r w:rsidR="007D256A" w:rsidRPr="00603799">
        <w:t>health, and</w:t>
      </w:r>
      <w:proofErr w:type="gramEnd"/>
      <w:r w:rsidR="007D256A" w:rsidRPr="00603799">
        <w:t xml:space="preserve"> reduced the risk of rater bias by using paternal self-reported measures of psychopathology and maternal and/or professional ratings of child difficulties. The unique nature of the rich longitudinal data enabled us</w:t>
      </w:r>
      <w:r w:rsidR="00057986" w:rsidRPr="00603799">
        <w:t xml:space="preserve"> t</w:t>
      </w:r>
      <w:r w:rsidR="007D256A" w:rsidRPr="00603799">
        <w:t xml:space="preserve">o </w:t>
      </w:r>
      <w:r w:rsidR="00057986" w:rsidRPr="00603799">
        <w:t xml:space="preserve">conduct a </w:t>
      </w:r>
      <w:r w:rsidR="008A4611" w:rsidRPr="00603799">
        <w:t>large prospective study</w:t>
      </w:r>
      <w:r w:rsidR="00057986" w:rsidRPr="00603799">
        <w:t>, incorporating prenatal and postnatal exposure</w:t>
      </w:r>
      <w:r w:rsidR="008D4FB3" w:rsidRPr="00603799">
        <w:t xml:space="preserve"> data</w:t>
      </w:r>
      <w:r w:rsidR="00057986" w:rsidRPr="00603799">
        <w:t xml:space="preserve"> to</w:t>
      </w:r>
      <w:r w:rsidR="00A134E8" w:rsidRPr="00603799">
        <w:t xml:space="preserve"> begin to</w:t>
      </w:r>
      <w:r w:rsidR="00057986" w:rsidRPr="00603799">
        <w:t xml:space="preserve"> disentangle direct vs indirect mechanisms of intergenerational risk transmission. Further, we </w:t>
      </w:r>
      <w:r w:rsidR="00340D7F" w:rsidRPr="00603799">
        <w:t>controlled for</w:t>
      </w:r>
      <w:r w:rsidR="00D83CCB" w:rsidRPr="00603799">
        <w:t xml:space="preserve"> the effect of </w:t>
      </w:r>
      <w:r w:rsidR="00BE17CC" w:rsidRPr="00603799">
        <w:t xml:space="preserve">maternal mental health, child temperament, and </w:t>
      </w:r>
      <w:r w:rsidR="007D256A" w:rsidRPr="00603799">
        <w:t>key sociodemographic variables</w:t>
      </w:r>
      <w:r w:rsidR="00363C75" w:rsidRPr="00603799">
        <w:t xml:space="preserve"> </w:t>
      </w:r>
      <w:r w:rsidR="00D83CCB" w:rsidRPr="00603799">
        <w:t xml:space="preserve">in our analyses </w:t>
      </w:r>
      <w:r w:rsidR="00B37EE3" w:rsidRPr="00603799">
        <w:fldChar w:fldCharType="begin"/>
      </w:r>
      <w:r w:rsidR="000B62C8" w:rsidRPr="00603799">
        <w:instrText xml:space="preserve"> ADDIN EN.CITE &lt;EndNote&gt;&lt;Cite&gt;&lt;Author&gt;Zecchinato&lt;/Author&gt;&lt;Year&gt;2024&lt;/Year&gt;&lt;RecNum&gt;491&lt;/RecNum&gt;&lt;DisplayText&gt;(Zecchinato et al., 2024)&lt;/DisplayText&gt;&lt;record&gt;&lt;rec-number&gt;491&lt;/rec-number&gt;&lt;foreign-keys&gt;&lt;key app="EN" db-id="zavv0r0wqzatw8et5295wvzrrt9svfpp0955" timestamp="1737120972"&gt;491&lt;/key&gt;&lt;/foreign-keys&gt;&lt;ref-type name="Journal Article"&gt;17&lt;/ref-type&gt;&lt;contributors&gt;&lt;authors&gt;&lt;author&gt;Zecchinato, Francesca&lt;/author&gt;&lt;author&gt;Ahmadzadeh, Yasmin I&lt;/author&gt;&lt;author&gt;Kreppner, Jana M&lt;/author&gt;&lt;author&gt;Lawrence, Peter J&lt;/author&gt;&lt;/authors&gt;&lt;/contributors&gt;&lt;titles&gt;&lt;title&gt;A Systematic Review and Meta-Analysis: Paternal Anxiety and the Emotional and Behavioral Outcomes in Their Offspring&lt;/title&gt;&lt;secondary-title&gt;Journal of the American Academy of Child &amp;amp; Adolescent Psychiatry&lt;/secondary-title&gt;&lt;/titles&gt;&lt;periodical&gt;&lt;full-title&gt;Journal of the American Academy of Child &amp;amp; Adolescent Psychiatry&lt;/full-title&gt;&lt;/periodical&gt;&lt;dates&gt;&lt;year&gt;2024&lt;/year&gt;&lt;/dates&gt;&lt;isbn&gt;0890-8567&lt;/isbn&gt;&lt;urls&gt;&lt;/urls&gt;&lt;electronic-resource-num&gt;https://doi.org/10.1016/j.jaac.2024.04.005&lt;/electronic-resource-num&gt;&lt;/record&gt;&lt;/Cite&gt;&lt;/EndNote&gt;</w:instrText>
      </w:r>
      <w:r w:rsidR="00B37EE3" w:rsidRPr="00603799">
        <w:fldChar w:fldCharType="separate"/>
      </w:r>
      <w:r w:rsidR="00F74B5A" w:rsidRPr="00603799">
        <w:rPr>
          <w:noProof/>
        </w:rPr>
        <w:t>(Zecchinato et al., 2024)</w:t>
      </w:r>
      <w:r w:rsidR="00B37EE3" w:rsidRPr="00603799">
        <w:fldChar w:fldCharType="end"/>
      </w:r>
      <w:r w:rsidR="005954D9" w:rsidRPr="00603799">
        <w:t>.</w:t>
      </w:r>
      <w:r w:rsidR="003E5202" w:rsidRPr="00603799">
        <w:t xml:space="preserve"> </w:t>
      </w:r>
      <w:r w:rsidR="00F56AEC" w:rsidRPr="00603799">
        <w:t>Notably, t</w:t>
      </w:r>
      <w:r w:rsidR="003E5202" w:rsidRPr="00603799">
        <w:t xml:space="preserve">he significance of the findings </w:t>
      </w:r>
      <w:r w:rsidR="009B3978" w:rsidRPr="00603799">
        <w:t xml:space="preserve">after adjusting for covariates </w:t>
      </w:r>
      <w:r w:rsidR="0077606A" w:rsidRPr="00603799">
        <w:t>provides</w:t>
      </w:r>
      <w:r w:rsidR="00F56AEC" w:rsidRPr="00603799">
        <w:t xml:space="preserve"> key evidence of the</w:t>
      </w:r>
      <w:r w:rsidR="0077606A" w:rsidRPr="00603799">
        <w:t xml:space="preserve"> unique contribution</w:t>
      </w:r>
      <w:r w:rsidR="00401232" w:rsidRPr="00603799">
        <w:t xml:space="preserve"> of paternal anxiety in the perinatal period for subsequent </w:t>
      </w:r>
      <w:r w:rsidR="0006266C" w:rsidRPr="00603799">
        <w:t>adverse child mental health.</w:t>
      </w:r>
      <w:r w:rsidR="00BE17CC" w:rsidRPr="00603799">
        <w:t xml:space="preserve"> Finally, we conducted </w:t>
      </w:r>
      <w:r w:rsidR="00BE17CC" w:rsidRPr="00603799">
        <w:lastRenderedPageBreak/>
        <w:t xml:space="preserve">sensitivity analyses to test any effect of child sex and of excluding families where the biological father was not present in the first three years of the child’s life. </w:t>
      </w:r>
    </w:p>
    <w:p w14:paraId="345D0A8E" w14:textId="2EF11A48" w:rsidR="00E4251A" w:rsidRPr="00603799" w:rsidRDefault="00E4251A" w:rsidP="00E3155E">
      <w:pPr>
        <w:pStyle w:val="Heading2"/>
      </w:pPr>
      <w:r w:rsidRPr="00603799">
        <w:t>Limitations</w:t>
      </w:r>
    </w:p>
    <w:p w14:paraId="712FC460" w14:textId="6B7555EE" w:rsidR="00B504A5" w:rsidRPr="00603799" w:rsidRDefault="00B504A5" w:rsidP="00E3155E">
      <w:pPr>
        <w:pStyle w:val="Heading3"/>
      </w:pPr>
      <w:r w:rsidRPr="00603799">
        <w:t>Sample Size and Statistical Power</w:t>
      </w:r>
    </w:p>
    <w:p w14:paraId="3D79BA6F" w14:textId="7FC2E673" w:rsidR="00120C43" w:rsidRPr="00603799" w:rsidRDefault="009C7BED" w:rsidP="0082218B">
      <w:r w:rsidRPr="00603799">
        <w:t>For the analyses looking at outcomes</w:t>
      </w:r>
      <w:r w:rsidR="001653D4" w:rsidRPr="00603799">
        <w:t xml:space="preserve"> at both time points</w:t>
      </w:r>
      <w:r w:rsidRPr="00603799">
        <w:t xml:space="preserve">, the numbers in each of the risk groups are small in the context of the whole sample and compared to the non-anxious group. This is </w:t>
      </w:r>
      <w:r w:rsidR="00057986" w:rsidRPr="00603799">
        <w:t xml:space="preserve">reasonable </w:t>
      </w:r>
      <w:r w:rsidR="00AD09C5" w:rsidRPr="00603799">
        <w:t xml:space="preserve">and reflects </w:t>
      </w:r>
      <w:r w:rsidR="00E52204" w:rsidRPr="00603799">
        <w:t>the natural distribution of the data within this large cohort</w:t>
      </w:r>
      <w:r w:rsidR="00700227" w:rsidRPr="00603799">
        <w:t xml:space="preserve">; moreover, it is </w:t>
      </w:r>
      <w:r w:rsidRPr="00603799">
        <w:t xml:space="preserve">in line with </w:t>
      </w:r>
      <w:r w:rsidRPr="00603799">
        <w:fldChar w:fldCharType="begin"/>
      </w:r>
      <w:r w:rsidR="000B62C8" w:rsidRPr="00603799">
        <w:instrText xml:space="preserve"> ADDIN EN.CITE &lt;EndNote&gt;&lt;Cite AuthorYear="1"&gt;&lt;Author&gt;Ramchandani&lt;/Author&gt;&lt;Year&gt;2008&lt;/Year&gt;&lt;RecNum&gt;325&lt;/RecNum&gt;&lt;DisplayText&gt;Ramchandani et al. (2008)&lt;/DisplayText&gt;&lt;record&gt;&lt;rec-number&gt;325&lt;/rec-number&gt;&lt;foreign-keys&gt;&lt;key app="EN" db-id="zavv0r0wqzatw8et5295wvzrrt9svfpp0955" timestamp="1737120970"&gt;325&lt;/key&gt;&lt;/foreign-keys&gt;&lt;ref-type name="Journal Article"&gt;17&lt;/ref-type&gt;&lt;contributors&gt;&lt;authors&gt;&lt;author&gt;Ramchandani, Paul G&lt;/author&gt;&lt;author&gt;O’Connor, Thomas G&lt;/author&gt;&lt;author&gt;Evans, Jonathan&lt;/author&gt;&lt;author&gt;Heron, Jon&lt;/author&gt;&lt;author&gt;Murray, Lynne&lt;/author&gt;&lt;author&gt;Stein, Alan&lt;/author&gt;&lt;/authors&gt;&lt;/contributors&gt;&lt;titles&gt;&lt;title&gt;The effects of pre‐and postnatal depression in fathers: a natural experiment comparing the effects of exposure to depression on offspring&lt;/title&gt;&lt;secondary-title&gt;Journal of Child Psychology and Psychiatry&lt;/secondary-title&gt;&lt;/titles&gt;&lt;periodical&gt;&lt;full-title&gt;Journal of child psychology and psychiatry&lt;/full-title&gt;&lt;/periodical&gt;&lt;pages&gt;1069-1078&lt;/pages&gt;&lt;volume&gt;49&lt;/volume&gt;&lt;number&gt;10&lt;/number&gt;&lt;dates&gt;&lt;year&gt;2008&lt;/year&gt;&lt;/dates&gt;&lt;isbn&gt;0021-9630&lt;/isbn&gt;&lt;urls&gt;&lt;/urls&gt;&lt;/record&gt;&lt;/Cite&gt;&lt;/EndNote&gt;</w:instrText>
      </w:r>
      <w:r w:rsidRPr="00603799">
        <w:fldChar w:fldCharType="separate"/>
      </w:r>
      <w:r w:rsidR="004A0066" w:rsidRPr="00603799">
        <w:rPr>
          <w:noProof/>
        </w:rPr>
        <w:t>Ramchandani et al. (2008)</w:t>
      </w:r>
      <w:r w:rsidRPr="00603799">
        <w:fldChar w:fldCharType="end"/>
      </w:r>
      <w:r w:rsidR="00700227" w:rsidRPr="00603799">
        <w:t>. However</w:t>
      </w:r>
      <w:r w:rsidR="00655D20" w:rsidRPr="00603799">
        <w:t>, the</w:t>
      </w:r>
      <w:r w:rsidR="00232EE5" w:rsidRPr="00603799">
        <w:t>se</w:t>
      </w:r>
      <w:r w:rsidR="00655D20" w:rsidRPr="00603799">
        <w:t xml:space="preserve"> smaller subgroups </w:t>
      </w:r>
      <w:r w:rsidR="004472CC" w:rsidRPr="00603799">
        <w:t>may</w:t>
      </w:r>
      <w:r w:rsidR="00E155B2" w:rsidRPr="00603799">
        <w:t xml:space="preserve"> have</w:t>
      </w:r>
      <w:r w:rsidR="004472CC" w:rsidRPr="00603799">
        <w:t xml:space="preserve"> </w:t>
      </w:r>
      <w:r w:rsidR="002B0B5C" w:rsidRPr="00603799">
        <w:t>limited</w:t>
      </w:r>
      <w:r w:rsidR="004E3881" w:rsidRPr="00603799">
        <w:t xml:space="preserve"> our</w:t>
      </w:r>
      <w:r w:rsidR="004472CC" w:rsidRPr="00603799">
        <w:t xml:space="preserve"> statistical power and </w:t>
      </w:r>
      <w:r w:rsidR="00B334D4" w:rsidRPr="00603799">
        <w:t xml:space="preserve">the </w:t>
      </w:r>
      <w:r w:rsidR="004472CC" w:rsidRPr="00603799">
        <w:t>precision</w:t>
      </w:r>
      <w:r w:rsidR="00D87C11" w:rsidRPr="00603799">
        <w:t xml:space="preserve"> of </w:t>
      </w:r>
      <w:r w:rsidR="00B334D4" w:rsidRPr="00603799">
        <w:t>our</w:t>
      </w:r>
      <w:r w:rsidR="00D87C11" w:rsidRPr="00603799">
        <w:t xml:space="preserve"> estimates</w:t>
      </w:r>
      <w:r w:rsidR="004472CC" w:rsidRPr="00603799">
        <w:t>, resulting in wider confidence intervals and potentially underestimating significant effects. </w:t>
      </w:r>
      <w:r w:rsidR="00504CD3" w:rsidRPr="00603799">
        <w:t>Furthermore,</w:t>
      </w:r>
      <w:r w:rsidR="009668BB" w:rsidRPr="00603799">
        <w:t xml:space="preserve"> the relatively small </w:t>
      </w:r>
      <w:r w:rsidR="00332788" w:rsidRPr="00603799">
        <w:t xml:space="preserve">size of these </w:t>
      </w:r>
      <w:r w:rsidR="00657321" w:rsidRPr="00603799">
        <w:t xml:space="preserve">risk </w:t>
      </w:r>
      <w:r w:rsidR="00A74E27" w:rsidRPr="00603799">
        <w:t xml:space="preserve">groups </w:t>
      </w:r>
      <w:r w:rsidR="009668BB" w:rsidRPr="00603799">
        <w:t xml:space="preserve">may not fully capture the variability </w:t>
      </w:r>
      <w:r w:rsidR="00702473" w:rsidRPr="00603799">
        <w:t xml:space="preserve">(e.g., demographic characteristics) </w:t>
      </w:r>
      <w:r w:rsidR="009668BB" w:rsidRPr="00603799">
        <w:t>within those populations</w:t>
      </w:r>
      <w:r w:rsidR="004E4F48" w:rsidRPr="00603799">
        <w:t xml:space="preserve">, potentially </w:t>
      </w:r>
      <w:r w:rsidR="00504CD3" w:rsidRPr="00603799">
        <w:t>restrict</w:t>
      </w:r>
      <w:r w:rsidR="004E4F48" w:rsidRPr="00603799">
        <w:t>ing</w:t>
      </w:r>
      <w:r w:rsidR="00504CD3" w:rsidRPr="00603799">
        <w:t xml:space="preserve"> the generalisability of </w:t>
      </w:r>
      <w:r w:rsidR="00B44013" w:rsidRPr="00603799">
        <w:t xml:space="preserve">the </w:t>
      </w:r>
      <w:r w:rsidR="00504CD3" w:rsidRPr="00603799">
        <w:t>findings to other populations. </w:t>
      </w:r>
      <w:r w:rsidR="006F0330" w:rsidRPr="00603799">
        <w:t xml:space="preserve">Hence, replication in other cohorts with larger subgroup sizes is needed to confirm these </w:t>
      </w:r>
      <w:r w:rsidR="002A1687" w:rsidRPr="00603799">
        <w:t>results</w:t>
      </w:r>
      <w:r w:rsidR="006F0330" w:rsidRPr="00603799">
        <w:t xml:space="preserve">. </w:t>
      </w:r>
    </w:p>
    <w:p w14:paraId="03D17FB9" w14:textId="3C0507CB" w:rsidR="00832877" w:rsidRPr="00603799" w:rsidRDefault="00832877" w:rsidP="00E3155E">
      <w:pPr>
        <w:pStyle w:val="Heading3"/>
      </w:pPr>
      <w:r w:rsidRPr="00603799">
        <w:t>Unmeasured Confounders and Genetic Factors</w:t>
      </w:r>
    </w:p>
    <w:p w14:paraId="5021A868" w14:textId="41E69B5C" w:rsidR="00832877" w:rsidRPr="00603799" w:rsidRDefault="00A32ED4" w:rsidP="0082218B">
      <w:r w:rsidRPr="00603799">
        <w:t>Several</w:t>
      </w:r>
      <w:r w:rsidR="005A27FB" w:rsidRPr="00603799">
        <w:t xml:space="preserve"> factors</w:t>
      </w:r>
      <w:r w:rsidR="0026452E" w:rsidRPr="00603799">
        <w:t>, that were not accounted for in our study,</w:t>
      </w:r>
      <w:r w:rsidR="005A27FB" w:rsidRPr="00603799">
        <w:t xml:space="preserve"> are likely to </w:t>
      </w:r>
      <w:r w:rsidR="0026452E" w:rsidRPr="00603799">
        <w:t>play a role in</w:t>
      </w:r>
      <w:r w:rsidR="005A27FB" w:rsidRPr="00603799">
        <w:t xml:space="preserve"> the association</w:t>
      </w:r>
      <w:r w:rsidR="0026452E" w:rsidRPr="00603799">
        <w:t xml:space="preserve"> between paternal anxiety and child outcomes</w:t>
      </w:r>
      <w:r w:rsidR="001E338D" w:rsidRPr="00603799">
        <w:t xml:space="preserve"> and </w:t>
      </w:r>
      <w:r w:rsidR="006D0628" w:rsidRPr="00603799">
        <w:t>in the</w:t>
      </w:r>
      <w:r w:rsidR="005A27FB" w:rsidRPr="00603799">
        <w:t xml:space="preserve"> risk transmission, including </w:t>
      </w:r>
      <w:r w:rsidR="005D7BAB" w:rsidRPr="00603799">
        <w:t xml:space="preserve">assortative mating </w:t>
      </w:r>
      <w:r w:rsidR="00FE3377" w:rsidRPr="00603799">
        <w:fldChar w:fldCharType="begin"/>
      </w:r>
      <w:r w:rsidR="000B62C8" w:rsidRPr="00603799">
        <w:instrText xml:space="preserve"> ADDIN EN.CITE &lt;EndNote&gt;&lt;Cite&gt;&lt;Author&gt;Smolen&lt;/Author&gt;&lt;Year&gt;2023&lt;/Year&gt;&lt;RecNum&gt;501&lt;/RecNum&gt;&lt;DisplayText&gt;(Smolen et al., 2023)&lt;/DisplayText&gt;&lt;record&gt;&lt;rec-number&gt;501&lt;/rec-number&gt;&lt;foreign-keys&gt;&lt;key app="EN" db-id="zavv0r0wqzatw8et5295wvzrrt9svfpp0955" timestamp="1737120972"&gt;501&lt;/key&gt;&lt;/foreign-keys&gt;&lt;ref-type name="Journal Article"&gt;17&lt;/ref-type&gt;&lt;contributors&gt;&lt;authors&gt;&lt;author&gt;Smolen, Corrine&lt;/author&gt;&lt;author&gt;Jensen, Matthew&lt;/author&gt;&lt;author&gt;Dyer, Lisa&lt;/author&gt;&lt;author&gt;Pizzo, Lucilla&lt;/author&gt;&lt;author&gt;Tyryshkina, Anastasia&lt;/author&gt;&lt;author&gt;Banerjee, Deepro&lt;/author&gt;&lt;author&gt;Rohan, Laura&lt;/author&gt;&lt;author&gt;Huber, Emily&lt;/author&gt;&lt;author&gt;El Khattabi, Laila&lt;/author&gt;&lt;author&gt;Prontera, Paolo&lt;/author&gt;&lt;/authors&gt;&lt;/contributors&gt;&lt;titles&gt;&lt;title&gt;Assortative mating and parental genetic relatedness drive the pathogenicity of variably expressive variants&lt;/title&gt;&lt;secondary-title&gt;medRxiv&lt;/secondary-title&gt;&lt;/titles&gt;&lt;periodical&gt;&lt;full-title&gt;medRxiv&lt;/full-title&gt;&lt;/periodical&gt;&lt;dates&gt;&lt;year&gt;2023&lt;/year&gt;&lt;/dates&gt;&lt;urls&gt;&lt;/urls&gt;&lt;/record&gt;&lt;/Cite&gt;&lt;/EndNote&gt;</w:instrText>
      </w:r>
      <w:r w:rsidR="00FE3377" w:rsidRPr="00603799">
        <w:fldChar w:fldCharType="separate"/>
      </w:r>
      <w:r w:rsidR="00FE3377" w:rsidRPr="00603799">
        <w:rPr>
          <w:noProof/>
        </w:rPr>
        <w:t>(Smolen et al., 2023)</w:t>
      </w:r>
      <w:r w:rsidR="00FE3377" w:rsidRPr="00603799">
        <w:fldChar w:fldCharType="end"/>
      </w:r>
      <w:r w:rsidR="00FE3377" w:rsidRPr="00603799">
        <w:t xml:space="preserve"> </w:t>
      </w:r>
      <w:r w:rsidR="005D7BAB" w:rsidRPr="00603799">
        <w:t>and shared rater effects between mothers and fathers</w:t>
      </w:r>
      <w:r w:rsidR="009139CF" w:rsidRPr="00603799">
        <w:t xml:space="preserve"> </w:t>
      </w:r>
      <w:r w:rsidR="00DD7569" w:rsidRPr="00603799">
        <w:fldChar w:fldCharType="begin"/>
      </w:r>
      <w:r w:rsidR="000B62C8" w:rsidRPr="00603799">
        <w:instrText xml:space="preserve"> ADDIN EN.CITE &lt;EndNote&gt;&lt;Cite&gt;&lt;Author&gt;Krasikova&lt;/Author&gt;&lt;Year&gt;2012&lt;/Year&gt;&lt;RecNum&gt;269&lt;/RecNum&gt;&lt;DisplayText&gt;(Krasikova &amp;amp; LeBreton, 2012)&lt;/DisplayText&gt;&lt;record&gt;&lt;rec-number&gt;269&lt;/rec-number&gt;&lt;foreign-keys&gt;&lt;key app="EN" db-id="zavv0r0wqzatw8et5295wvzrrt9svfpp0955" timestamp="1737120970"&gt;269&lt;/key&gt;&lt;/foreign-keys&gt;&lt;ref-type name="Journal Article"&gt;17&lt;/ref-type&gt;&lt;contributors&gt;&lt;authors&gt;&lt;author&gt;Krasikova, Dina V&lt;/author&gt;&lt;author&gt;LeBreton, James M&lt;/author&gt;&lt;/authors&gt;&lt;/contributors&gt;&lt;titles&gt;&lt;title&gt;Just the two of us: misalignment of theory and methods in examining dyadic phenomena&lt;/title&gt;&lt;secondary-title&gt;Journal of applied psychology&lt;/secondary-title&gt;&lt;/titles&gt;&lt;periodical&gt;&lt;full-title&gt;Journal of applied psychology&lt;/full-title&gt;&lt;/periodical&gt;&lt;pages&gt;739&lt;/pages&gt;&lt;volume&gt;97&lt;/volume&gt;&lt;number&gt;4&lt;/number&gt;&lt;dates&gt;&lt;year&gt;2012&lt;/year&gt;&lt;/dates&gt;&lt;isbn&gt;1939-1854&lt;/isbn&gt;&lt;urls&gt;&lt;/urls&gt;&lt;/record&gt;&lt;/Cite&gt;&lt;/EndNote&gt;</w:instrText>
      </w:r>
      <w:r w:rsidR="00DD7569" w:rsidRPr="00603799">
        <w:fldChar w:fldCharType="separate"/>
      </w:r>
      <w:r w:rsidR="00DD7569" w:rsidRPr="00603799">
        <w:rPr>
          <w:noProof/>
        </w:rPr>
        <w:t>(Krasikova &amp; LeBreton, 2012)</w:t>
      </w:r>
      <w:r w:rsidR="00DD7569" w:rsidRPr="00603799">
        <w:fldChar w:fldCharType="end"/>
      </w:r>
      <w:r w:rsidR="004F43E8" w:rsidRPr="00603799">
        <w:t xml:space="preserve">; it is also possible that </w:t>
      </w:r>
      <w:r w:rsidR="008461C6" w:rsidRPr="00603799">
        <w:t xml:space="preserve">child’s </w:t>
      </w:r>
      <w:r w:rsidR="00AF4EDC" w:rsidRPr="00603799">
        <w:t>characteristics</w:t>
      </w:r>
      <w:r w:rsidR="008461C6" w:rsidRPr="00603799">
        <w:t xml:space="preserve"> influence</w:t>
      </w:r>
      <w:r w:rsidR="003F50D3" w:rsidRPr="00603799">
        <w:t xml:space="preserve"> paternal anxiety symptoms </w:t>
      </w:r>
      <w:r w:rsidR="004D6C62" w:rsidRPr="00603799">
        <w:t>in the postnatal period, resulting in environmentally mediated tran</w:t>
      </w:r>
      <w:r w:rsidR="00171DB1" w:rsidRPr="00603799">
        <w:t xml:space="preserve">sactional effects </w:t>
      </w:r>
      <w:r w:rsidR="00171DB1" w:rsidRPr="00603799">
        <w:fldChar w:fldCharType="begin"/>
      </w:r>
      <w:r w:rsidR="000B62C8" w:rsidRPr="00603799">
        <w:instrText xml:space="preserve"> ADDIN EN.CITE &lt;EndNote&gt;&lt;Cite&gt;&lt;Author&gt;Villarreal&lt;/Author&gt;&lt;Year&gt;2018&lt;/Year&gt;&lt;RecNum&gt;502&lt;/RecNum&gt;&lt;DisplayText&gt;(Villarreal &amp;amp; Nelson, 2018)&lt;/DisplayText&gt;&lt;record&gt;&lt;rec-number&gt;502&lt;/rec-number&gt;&lt;foreign-keys&gt;&lt;key app="EN" db-id="zavv0r0wqzatw8et5295wvzrrt9svfpp0955" timestamp="1737120973"&gt;502&lt;/key&gt;&lt;/foreign-keys&gt;&lt;ref-type name="Journal Article"&gt;17&lt;/ref-type&gt;&lt;contributors&gt;&lt;authors&gt;&lt;author&gt;Villarreal, Deyaun L&lt;/author&gt;&lt;author&gt;Nelson, Jackie A&lt;/author&gt;&lt;/authors&gt;&lt;/contributors&gt;&lt;titles&gt;&lt;title&gt;Longitudinal associations between family members’ internalizing symptoms across middle childhood&lt;/title&gt;&lt;secondary-title&gt;Journal of Family Psychology&lt;/secondary-title&gt;&lt;/titles&gt;&lt;periodical&gt;&lt;full-title&gt;Journal of Family Psychology&lt;/full-title&gt;&lt;/periodical&gt;&lt;pages&gt;419&lt;/pages&gt;&lt;volume&gt;32&lt;/volume&gt;&lt;number&gt;3&lt;/number&gt;&lt;dates&gt;&lt;year&gt;2018&lt;/year&gt;&lt;/dates&gt;&lt;isbn&gt;1939-1293&lt;/isbn&gt;&lt;urls&gt;&lt;/urls&gt;&lt;/record&gt;&lt;/Cite&gt;&lt;/EndNote&gt;</w:instrText>
      </w:r>
      <w:r w:rsidR="00171DB1" w:rsidRPr="00603799">
        <w:fldChar w:fldCharType="separate"/>
      </w:r>
      <w:r w:rsidR="00171DB1" w:rsidRPr="00603799">
        <w:rPr>
          <w:noProof/>
        </w:rPr>
        <w:t>(Villarreal &amp; Nelson, 2018)</w:t>
      </w:r>
      <w:r w:rsidR="00171DB1" w:rsidRPr="00603799">
        <w:fldChar w:fldCharType="end"/>
      </w:r>
      <w:r w:rsidR="00EE2B09" w:rsidRPr="00603799">
        <w:t xml:space="preserve">. </w:t>
      </w:r>
      <w:r w:rsidR="0077735A" w:rsidRPr="00603799">
        <w:t xml:space="preserve">Additionally, we could not examine genetic confounds, and it is likely that shared genes, as well as other </w:t>
      </w:r>
      <w:r w:rsidR="0077735A" w:rsidRPr="00603799">
        <w:lastRenderedPageBreak/>
        <w:t xml:space="preserve">environmental stressors that have not been accounted for in our analyses, have played a role in the strength of the associations. </w:t>
      </w:r>
    </w:p>
    <w:p w14:paraId="46A1D3F4" w14:textId="77777777" w:rsidR="00832877" w:rsidRPr="00603799" w:rsidRDefault="00832877" w:rsidP="00E3155E">
      <w:pPr>
        <w:pStyle w:val="Heading3"/>
      </w:pPr>
      <w:r w:rsidRPr="00603799">
        <w:t>Potential Collider Bias</w:t>
      </w:r>
    </w:p>
    <w:p w14:paraId="30403980" w14:textId="532D8E72" w:rsidR="00832877" w:rsidRPr="00603799" w:rsidRDefault="00FE4D2F" w:rsidP="0082218B">
      <w:r w:rsidRPr="00603799">
        <w:t>T</w:t>
      </w:r>
      <w:r w:rsidR="00B12C67" w:rsidRPr="00603799">
        <w:t>he possibility of collider effects should be considered</w:t>
      </w:r>
      <w:r w:rsidR="00511A5B" w:rsidRPr="00603799">
        <w:t xml:space="preserve"> when interpreting our results</w:t>
      </w:r>
      <w:r w:rsidR="001A11F8" w:rsidRPr="00603799">
        <w:t>.</w:t>
      </w:r>
      <w:r w:rsidR="00FA63FF" w:rsidRPr="00603799">
        <w:t xml:space="preserve"> </w:t>
      </w:r>
      <w:r w:rsidR="001A11F8" w:rsidRPr="00603799">
        <w:t>N</w:t>
      </w:r>
      <w:r w:rsidR="005E2090" w:rsidRPr="00603799">
        <w:t xml:space="preserve">evertheless, </w:t>
      </w:r>
      <w:r w:rsidR="00F5743E" w:rsidRPr="00603799">
        <w:t xml:space="preserve">the models adjusted for maternal </w:t>
      </w:r>
      <w:r w:rsidR="00150967" w:rsidRPr="00603799">
        <w:t xml:space="preserve">mental health and child characteristics showed </w:t>
      </w:r>
      <w:r w:rsidR="00C3502E" w:rsidRPr="00603799">
        <w:t>patterns of significance and effect sizes consistent with the unadjusted models</w:t>
      </w:r>
      <w:r w:rsidR="001A11F8" w:rsidRPr="00603799">
        <w:t>, suggesting that collider bias is unlikely to have substantially influenced the findings</w:t>
      </w:r>
      <w:r w:rsidR="00C3502E" w:rsidRPr="00603799">
        <w:t xml:space="preserve">. </w:t>
      </w:r>
    </w:p>
    <w:p w14:paraId="161CCDCB" w14:textId="77777777" w:rsidR="00B91901" w:rsidRPr="00603799" w:rsidRDefault="00B91901" w:rsidP="00E3155E">
      <w:pPr>
        <w:pStyle w:val="Heading3"/>
      </w:pPr>
      <w:r w:rsidRPr="00603799">
        <w:t>Use of Anxiety Cut-Off Scores</w:t>
      </w:r>
    </w:p>
    <w:p w14:paraId="636CB7FD" w14:textId="3433240D" w:rsidR="009D650D" w:rsidRPr="00603799" w:rsidRDefault="00684187" w:rsidP="0082218B">
      <w:r w:rsidRPr="00603799">
        <w:t>W</w:t>
      </w:r>
      <w:r w:rsidR="00BA6A6F" w:rsidRPr="00603799">
        <w:t xml:space="preserve">e were unable to use a diagnostic assessment of paternal </w:t>
      </w:r>
      <w:proofErr w:type="gramStart"/>
      <w:r w:rsidR="00BA6A6F" w:rsidRPr="00603799">
        <w:t>anxiety, and</w:t>
      </w:r>
      <w:proofErr w:type="gramEnd"/>
      <w:r w:rsidR="00BA6A6F" w:rsidRPr="00603799">
        <w:t xml:space="preserve"> set cut-off scores to identify anxious fathers. This means that a participant scoring just below the cut-off at one time point of interest and just above at the other may not have had significantly different psychopathological </w:t>
      </w:r>
      <w:proofErr w:type="gramStart"/>
      <w:r w:rsidR="00BA6A6F" w:rsidRPr="00603799">
        <w:t>symptoms, but</w:t>
      </w:r>
      <w:proofErr w:type="gramEnd"/>
      <w:r w:rsidR="00BA6A6F" w:rsidRPr="00603799">
        <w:t xml:space="preserve"> would be rated as no</w:t>
      </w:r>
      <w:r w:rsidR="00DF3A63" w:rsidRPr="00603799">
        <w:t>n-</w:t>
      </w:r>
      <w:r w:rsidR="00BA6A6F" w:rsidRPr="00603799">
        <w:t xml:space="preserve">anxious at one point and anxious at the other. We addressed this by repeating the analyses using continuous paternal anxiety scores. The </w:t>
      </w:r>
      <w:r w:rsidR="00431C8A" w:rsidRPr="00603799">
        <w:t xml:space="preserve">consistency </w:t>
      </w:r>
      <w:r w:rsidR="00BA6A6F" w:rsidRPr="00603799">
        <w:t xml:space="preserve">of the </w:t>
      </w:r>
      <w:r w:rsidR="005C2642" w:rsidRPr="00603799">
        <w:t xml:space="preserve">results </w:t>
      </w:r>
      <w:r w:rsidR="00BA6A6F" w:rsidRPr="00603799">
        <w:t xml:space="preserve">suggests that the use of cut-offs did not </w:t>
      </w:r>
      <w:r w:rsidR="00DF3A63" w:rsidRPr="00603799">
        <w:t>create</w:t>
      </w:r>
      <w:r w:rsidR="00BA6A6F" w:rsidRPr="00603799">
        <w:t xml:space="preserve"> artefactual findings. </w:t>
      </w:r>
    </w:p>
    <w:p w14:paraId="727DAB3F" w14:textId="77777777" w:rsidR="009D650D" w:rsidRPr="00603799" w:rsidRDefault="009D650D" w:rsidP="00E3155E">
      <w:pPr>
        <w:pStyle w:val="Heading3"/>
      </w:pPr>
      <w:r w:rsidRPr="00603799">
        <w:t>Timing of Anxiety Assessments</w:t>
      </w:r>
    </w:p>
    <w:p w14:paraId="404DFD7C" w14:textId="55731339" w:rsidR="009D650D" w:rsidRPr="00603799" w:rsidRDefault="00684187" w:rsidP="0082218B">
      <w:r w:rsidRPr="00603799">
        <w:t>O</w:t>
      </w:r>
      <w:r w:rsidR="00112D06" w:rsidRPr="00603799">
        <w:t xml:space="preserve">ur groups were created based on </w:t>
      </w:r>
      <w:r w:rsidR="009173AC" w:rsidRPr="00603799">
        <w:t xml:space="preserve">scores </w:t>
      </w:r>
      <w:r w:rsidR="00FF73F5" w:rsidRPr="00603799">
        <w:t xml:space="preserve">on a questionnaire </w:t>
      </w:r>
      <w:r w:rsidR="0064077F" w:rsidRPr="00603799">
        <w:t xml:space="preserve">repeated </w:t>
      </w:r>
      <w:r w:rsidR="00FF73F5" w:rsidRPr="00603799">
        <w:t xml:space="preserve">over a </w:t>
      </w:r>
      <w:r w:rsidR="0064077F" w:rsidRPr="00603799">
        <w:t>6-month time gap</w:t>
      </w:r>
      <w:r w:rsidR="00FF73F5" w:rsidRPr="00603799">
        <w:t xml:space="preserve">. However, </w:t>
      </w:r>
      <w:r w:rsidR="005F7C46" w:rsidRPr="00603799">
        <w:t xml:space="preserve">these time points </w:t>
      </w:r>
      <w:r w:rsidR="00002E9C" w:rsidRPr="00603799">
        <w:t xml:space="preserve">are separated by a major life event </w:t>
      </w:r>
      <w:r w:rsidR="00044003" w:rsidRPr="00603799">
        <w:fldChar w:fldCharType="begin"/>
      </w:r>
      <w:r w:rsidR="000B62C8" w:rsidRPr="00603799">
        <w:instrText xml:space="preserve"> ADDIN EN.CITE &lt;EndNote&gt;&lt;Cite&gt;&lt;Author&gt;Kluwer&lt;/Author&gt;&lt;Year&gt;2010&lt;/Year&gt;&lt;RecNum&gt;503&lt;/RecNum&gt;&lt;Prefix&gt;birth of a child and consequent transformation of the family system`; &lt;/Prefix&gt;&lt;DisplayText&gt;(birth of a child and consequent transformation of the family system; Kluwer, 2010)&lt;/DisplayText&gt;&lt;record&gt;&lt;rec-number&gt;503&lt;/rec-number&gt;&lt;foreign-keys&gt;&lt;key app="EN" db-id="zavv0r0wqzatw8et5295wvzrrt9svfpp0955" timestamp="1737120973"&gt;503&lt;/key&gt;&lt;/foreign-keys&gt;&lt;ref-type name="Journal Article"&gt;17&lt;/ref-type&gt;&lt;contributors&gt;&lt;authors&gt;&lt;author&gt;Kluwer, Esther S&lt;/author&gt;&lt;/authors&gt;&lt;/contributors&gt;&lt;titles&gt;&lt;title&gt;From partnership to parenthood: A review of marital change across the transition to parenthood&lt;/title&gt;&lt;secondary-title&gt;Journal of Family Theory &amp;amp; Review&lt;/secondary-title&gt;&lt;/titles&gt;&lt;periodical&gt;&lt;full-title&gt;Journal of Family Theory &amp;amp; Review&lt;/full-title&gt;&lt;/periodical&gt;&lt;pages&gt;105-125&lt;/pages&gt;&lt;volume&gt;2&lt;/volume&gt;&lt;number&gt;2&lt;/number&gt;&lt;dates&gt;&lt;year&gt;2010&lt;/year&gt;&lt;/dates&gt;&lt;isbn&gt;1756-2570&lt;/isbn&gt;&lt;urls&gt;&lt;/urls&gt;&lt;/record&gt;&lt;/Cite&gt;&lt;/EndNote&gt;</w:instrText>
      </w:r>
      <w:r w:rsidR="00044003" w:rsidRPr="00603799">
        <w:fldChar w:fldCharType="separate"/>
      </w:r>
      <w:r w:rsidR="000969FF" w:rsidRPr="00603799">
        <w:rPr>
          <w:noProof/>
        </w:rPr>
        <w:t>(birth of a child and consequent transformation of the family system; Kluwer, 2010)</w:t>
      </w:r>
      <w:r w:rsidR="00044003" w:rsidRPr="00603799">
        <w:fldChar w:fldCharType="end"/>
      </w:r>
      <w:r w:rsidR="00FA2899" w:rsidRPr="00603799">
        <w:t>, which justifies the</w:t>
      </w:r>
      <w:r w:rsidR="00FB5E82" w:rsidRPr="00603799">
        <w:t>se relatively close in time</w:t>
      </w:r>
      <w:r w:rsidR="00FA2899" w:rsidRPr="00603799">
        <w:t xml:space="preserve"> assessments of anxiety</w:t>
      </w:r>
      <w:r w:rsidR="000D18C7" w:rsidRPr="00603799">
        <w:t>.</w:t>
      </w:r>
      <w:r w:rsidR="00112D06" w:rsidRPr="00603799">
        <w:t xml:space="preserve"> </w:t>
      </w:r>
    </w:p>
    <w:p w14:paraId="3E3FAE8B" w14:textId="77777777" w:rsidR="009D650D" w:rsidRPr="00603799" w:rsidRDefault="009D650D" w:rsidP="00E3155E">
      <w:pPr>
        <w:pStyle w:val="Heading3"/>
      </w:pPr>
      <w:r w:rsidRPr="00603799">
        <w:t>Cohort Attrition and Missing Data</w:t>
      </w:r>
    </w:p>
    <w:p w14:paraId="419AA134" w14:textId="7F51EF3E" w:rsidR="00101F8F" w:rsidRPr="00603799" w:rsidRDefault="00684187" w:rsidP="0082218B">
      <w:r w:rsidRPr="00603799">
        <w:t>A</w:t>
      </w:r>
      <w:r w:rsidR="004002C2" w:rsidRPr="00603799">
        <w:t xml:space="preserve">s expected </w:t>
      </w:r>
      <w:r w:rsidR="00BA6A6F" w:rsidRPr="00603799">
        <w:t>for large observational studies</w:t>
      </w:r>
      <w:r w:rsidR="00CF2F19" w:rsidRPr="00603799">
        <w:t xml:space="preserve"> </w:t>
      </w:r>
      <w:r w:rsidR="00BA6A6F" w:rsidRPr="00603799">
        <w:fldChar w:fldCharType="begin"/>
      </w:r>
      <w:r w:rsidR="000B62C8" w:rsidRPr="00603799">
        <w:instrText xml:space="preserve"> ADDIN EN.CITE &lt;EndNote&gt;&lt;Cite&gt;&lt;Author&gt;Wright&lt;/Author&gt;&lt;Year&gt;2021&lt;/Year&gt;&lt;RecNum&gt;504&lt;/RecNum&gt;&lt;DisplayText&gt;(Wright et al., 2021)&lt;/DisplayText&gt;&lt;record&gt;&lt;rec-number&gt;504&lt;/rec-number&gt;&lt;foreign-keys&gt;&lt;key app="EN" db-id="zavv0r0wqzatw8et5295wvzrrt9svfpp0955" timestamp="1737120973"&gt;504&lt;/key&gt;&lt;/foreign-keys&gt;&lt;ref-type name="Journal Article"&gt;17&lt;/ref-type&gt;&lt;contributors&gt;&lt;authors&gt;&lt;author&gt;Wright, Caroline&lt;/author&gt;&lt;author&gt;Heron, Jon&lt;/author&gt;&lt;author&gt;Kipping, Ruth&lt;/author&gt;&lt;author&gt;Hickman, Matthew&lt;/author&gt;&lt;author&gt;Campbell, Rona&lt;/author&gt;&lt;author&gt;Martin, Richard M&lt;/author&gt;&lt;/authors&gt;&lt;/contributors&gt;&lt;titles&gt;&lt;title&gt;Young adult cancer risk behaviours originate in adolescence: a longitudinal analysis using ALSPAC, a UK birth cohort study&lt;/title&gt;&lt;secondary-title&gt;BMC cancer&lt;/secondary-title&gt;&lt;/titles&gt;&lt;periodical&gt;&lt;full-title&gt;BMC cancer&lt;/full-title&gt;&lt;/periodical&gt;&lt;pages&gt;1-15&lt;/pages&gt;&lt;volume&gt;21&lt;/volume&gt;&lt;dates&gt;&lt;year&gt;2021&lt;/year&gt;&lt;/dates&gt;&lt;urls&gt;&lt;/urls&gt;&lt;/record&gt;&lt;/Cite&gt;&lt;/EndNote&gt;</w:instrText>
      </w:r>
      <w:r w:rsidR="00BA6A6F" w:rsidRPr="00603799">
        <w:fldChar w:fldCharType="separate"/>
      </w:r>
      <w:r w:rsidR="00F74B5A" w:rsidRPr="00603799">
        <w:rPr>
          <w:noProof/>
        </w:rPr>
        <w:t>(Wright et al., 2021)</w:t>
      </w:r>
      <w:r w:rsidR="00BA6A6F" w:rsidRPr="00603799">
        <w:fldChar w:fldCharType="end"/>
      </w:r>
      <w:r w:rsidR="006229FF" w:rsidRPr="00603799">
        <w:t>,</w:t>
      </w:r>
      <w:r w:rsidR="00BA6A6F" w:rsidRPr="00603799">
        <w:t xml:space="preserve"> </w:t>
      </w:r>
      <w:r w:rsidR="004002C2" w:rsidRPr="00603799">
        <w:t xml:space="preserve">we encountered the issue of cohort attrition, and </w:t>
      </w:r>
      <w:r w:rsidR="007401AE" w:rsidRPr="00603799">
        <w:t xml:space="preserve">the </w:t>
      </w:r>
      <w:r w:rsidR="001C0C8F" w:rsidRPr="00603799">
        <w:t>covariates</w:t>
      </w:r>
      <w:r w:rsidR="007401AE" w:rsidRPr="00603799">
        <w:t xml:space="preserve"> presented missing data, which c</w:t>
      </w:r>
      <w:r w:rsidR="004002C2" w:rsidRPr="00603799">
        <w:t>an</w:t>
      </w:r>
      <w:r w:rsidR="007401AE" w:rsidRPr="00603799">
        <w:t xml:space="preserve"> introduce </w:t>
      </w:r>
      <w:r w:rsidR="007401AE" w:rsidRPr="00603799">
        <w:lastRenderedPageBreak/>
        <w:t xml:space="preserve">potential bias in the results and compromise the study inferences. However, we handled missing data using multiple imputation via the multivariate imputation by chained equations algorithm, which is </w:t>
      </w:r>
      <w:r w:rsidR="00193007" w:rsidRPr="00603799">
        <w:t>a</w:t>
      </w:r>
      <w:r w:rsidR="007401AE" w:rsidRPr="00603799">
        <w:t xml:space="preserve"> recommended technique to manage missingness in clinical research</w:t>
      </w:r>
      <w:r w:rsidR="00CF2F19" w:rsidRPr="00603799">
        <w:t xml:space="preserve"> </w:t>
      </w:r>
      <w:r w:rsidR="004002C2" w:rsidRPr="00603799">
        <w:fldChar w:fldCharType="begin"/>
      </w:r>
      <w:r w:rsidR="000B62C8" w:rsidRPr="00603799">
        <w:instrText xml:space="preserve"> ADDIN EN.CITE &lt;EndNote&gt;&lt;Cite&gt;&lt;Author&gt;White&lt;/Author&gt;&lt;Year&gt;2011&lt;/Year&gt;&lt;RecNum&gt;356&lt;/RecNum&gt;&lt;DisplayText&gt;(White et al., 2011)&lt;/DisplayText&gt;&lt;record&gt;&lt;rec-number&gt;356&lt;/rec-number&gt;&lt;foreign-keys&gt;&lt;key app="EN" db-id="zavv0r0wqzatw8et5295wvzrrt9svfpp0955" timestamp="1737120971"&gt;356&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isbn&gt;0277-6715&lt;/isbn&gt;&lt;urls&gt;&lt;/urls&gt;&lt;/record&gt;&lt;/Cite&gt;&lt;/EndNote&gt;</w:instrText>
      </w:r>
      <w:r w:rsidR="004002C2" w:rsidRPr="00603799">
        <w:fldChar w:fldCharType="separate"/>
      </w:r>
      <w:r w:rsidR="00F74B5A" w:rsidRPr="00603799">
        <w:rPr>
          <w:noProof/>
        </w:rPr>
        <w:t>(White et al., 2011)</w:t>
      </w:r>
      <w:r w:rsidR="004002C2" w:rsidRPr="00603799">
        <w:fldChar w:fldCharType="end"/>
      </w:r>
      <w:r w:rsidR="006229FF" w:rsidRPr="00603799">
        <w:t>.</w:t>
      </w:r>
      <w:r w:rsidR="0070691A" w:rsidRPr="00603799">
        <w:t xml:space="preserve"> </w:t>
      </w:r>
      <w:r w:rsidR="00317290" w:rsidRPr="00603799">
        <w:t xml:space="preserve">While </w:t>
      </w:r>
      <w:r w:rsidR="0013083C" w:rsidRPr="00603799">
        <w:t>this</w:t>
      </w:r>
      <w:r w:rsidR="00317290" w:rsidRPr="00603799">
        <w:t xml:space="preserve"> is a robust method, it</w:t>
      </w:r>
      <w:r w:rsidR="005F3F86" w:rsidRPr="00603799">
        <w:t xml:space="preserve"> has some limitations</w:t>
      </w:r>
      <w:r w:rsidR="005022AA" w:rsidRPr="00603799">
        <w:t>. It</w:t>
      </w:r>
      <w:r w:rsidR="00317290" w:rsidRPr="00603799">
        <w:t xml:space="preserve"> assumes that missingness can be adequately </w:t>
      </w:r>
      <w:r w:rsidR="0013083C" w:rsidRPr="00603799">
        <w:t>modelled</w:t>
      </w:r>
      <w:r w:rsidR="00317290" w:rsidRPr="00603799">
        <w:t xml:space="preserve"> using observed data, aligning with the missing at random framework</w:t>
      </w:r>
      <w:r w:rsidR="00623DCC" w:rsidRPr="00603799">
        <w:t xml:space="preserve"> </w:t>
      </w:r>
      <w:r w:rsidR="00623DCC" w:rsidRPr="00603799">
        <w:fldChar w:fldCharType="begin"/>
      </w:r>
      <w:r w:rsidR="000B62C8" w:rsidRPr="00603799">
        <w:instrText xml:space="preserve"> ADDIN EN.CITE &lt;EndNote&gt;&lt;Cite&gt;&lt;Author&gt;White&lt;/Author&gt;&lt;Year&gt;2011&lt;/Year&gt;&lt;RecNum&gt;356&lt;/RecNum&gt;&lt;DisplayText&gt;(Van Buuren, 2018; White et al., 2011)&lt;/DisplayText&gt;&lt;record&gt;&lt;rec-number&gt;356&lt;/rec-number&gt;&lt;foreign-keys&gt;&lt;key app="EN" db-id="zavv0r0wqzatw8et5295wvzrrt9svfpp0955" timestamp="1737120971"&gt;356&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isbn&gt;0277-6715&lt;/isbn&gt;&lt;urls&gt;&lt;/urls&gt;&lt;/record&gt;&lt;/Cite&gt;&lt;Cite&gt;&lt;Author&gt;Van Buuren&lt;/Author&gt;&lt;Year&gt;2018&lt;/Year&gt;&lt;RecNum&gt;14565&lt;/RecNum&gt;&lt;record&gt;&lt;rec-number&gt;14565&lt;/rec-number&gt;&lt;foreign-keys&gt;&lt;key app="EN" db-id="s0e2dwd9atxds2eft21p5xrdfpv0x0550vdf" timestamp="1734468517"&gt;14565&lt;/key&gt;&lt;/foreign-keys&gt;&lt;ref-type name="Book"&gt;6&lt;/ref-type&gt;&lt;contributors&gt;&lt;authors&gt;&lt;author&gt;Van Buuren, Stef&lt;/author&gt;&lt;/authors&gt;&lt;/contributors&gt;&lt;titles&gt;&lt;title&gt;Flexible imputation of missing data&lt;/title&gt;&lt;/titles&gt;&lt;dates&gt;&lt;year&gt;2018&lt;/year&gt;&lt;/dates&gt;&lt;publisher&gt;CRC press&lt;/publisher&gt;&lt;isbn&gt;0429960352&lt;/isbn&gt;&lt;urls&gt;&lt;/urls&gt;&lt;/record&gt;&lt;/Cite&gt;&lt;/EndNote&gt;</w:instrText>
      </w:r>
      <w:r w:rsidR="00623DCC" w:rsidRPr="00603799">
        <w:fldChar w:fldCharType="separate"/>
      </w:r>
      <w:r w:rsidR="00850356" w:rsidRPr="00603799">
        <w:rPr>
          <w:noProof/>
        </w:rPr>
        <w:t>(Van Buuren, 2018; White et al., 2011)</w:t>
      </w:r>
      <w:r w:rsidR="00623DCC" w:rsidRPr="00603799">
        <w:fldChar w:fldCharType="end"/>
      </w:r>
      <w:r w:rsidR="005022AA" w:rsidRPr="00603799">
        <w:t>; hence, i</w:t>
      </w:r>
      <w:r w:rsidR="00317290" w:rsidRPr="00603799">
        <w:t>f some data are missing not at random and cannot be explained by observed variables, the imputed values may be biased</w:t>
      </w:r>
      <w:r w:rsidR="009A12A9" w:rsidRPr="00603799">
        <w:t xml:space="preserve"> </w:t>
      </w:r>
      <w:r w:rsidR="00DE19D0" w:rsidRPr="00603799">
        <w:fldChar w:fldCharType="begin"/>
      </w:r>
      <w:r w:rsidR="000B62C8" w:rsidRPr="00603799">
        <w:instrText xml:space="preserve"> ADDIN EN.CITE &lt;EndNote&gt;&lt;Cite&gt;&lt;Author&gt;White&lt;/Author&gt;&lt;Year&gt;2011&lt;/Year&gt;&lt;RecNum&gt;356&lt;/RecNum&gt;&lt;DisplayText&gt;(Little &amp;amp; Rubin, 2019; White et al., 2011)&lt;/DisplayText&gt;&lt;record&gt;&lt;rec-number&gt;356&lt;/rec-number&gt;&lt;foreign-keys&gt;&lt;key app="EN" db-id="zavv0r0wqzatw8et5295wvzrrt9svfpp0955" timestamp="1737120971"&gt;356&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isbn&gt;0277-6715&lt;/isbn&gt;&lt;urls&gt;&lt;/urls&gt;&lt;/record&gt;&lt;/Cite&gt;&lt;Cite&gt;&lt;Author&gt;Little&lt;/Author&gt;&lt;Year&gt;2019&lt;/Year&gt;&lt;RecNum&gt;361&lt;/RecNum&gt;&lt;record&gt;&lt;rec-number&gt;361&lt;/rec-number&gt;&lt;foreign-keys&gt;&lt;key app="EN" db-id="zavv0r0wqzatw8et5295wvzrrt9svfpp0955" timestamp="1737120971"&gt;361&lt;/key&gt;&lt;/foreign-keys&gt;&lt;ref-type name="Book"&gt;6&lt;/ref-type&gt;&lt;contributors&gt;&lt;authors&gt;&lt;author&gt;Little, Roderick JA&lt;/author&gt;&lt;author&gt;Rubin, Donald B&lt;/author&gt;&lt;/authors&gt;&lt;/contributors&gt;&lt;titles&gt;&lt;title&gt;Statistical analysis with missing data&lt;/title&gt;&lt;/titles&gt;&lt;volume&gt;793&lt;/volume&gt;&lt;dates&gt;&lt;year&gt;2019&lt;/year&gt;&lt;/dates&gt;&lt;publisher&gt;John Wiley &amp;amp; Sons&lt;/publisher&gt;&lt;isbn&gt;0470526793&lt;/isbn&gt;&lt;urls&gt;&lt;/urls&gt;&lt;/record&gt;&lt;/Cite&gt;&lt;/EndNote&gt;</w:instrText>
      </w:r>
      <w:r w:rsidR="00DE19D0" w:rsidRPr="00603799">
        <w:fldChar w:fldCharType="separate"/>
      </w:r>
      <w:r w:rsidR="004C5DAB" w:rsidRPr="00603799">
        <w:rPr>
          <w:noProof/>
        </w:rPr>
        <w:t>(Little &amp; Rubin, 2019; White et al., 2011)</w:t>
      </w:r>
      <w:r w:rsidR="00DE19D0" w:rsidRPr="00603799">
        <w:fldChar w:fldCharType="end"/>
      </w:r>
      <w:r w:rsidR="00317290" w:rsidRPr="00603799">
        <w:t>. </w:t>
      </w:r>
      <w:r w:rsidR="00DB7D14" w:rsidRPr="00603799">
        <w:t>Additionally, the default imputation methods may not fully capture complex relationships or interactions</w:t>
      </w:r>
      <w:r w:rsidR="00942320" w:rsidRPr="00603799">
        <w:t xml:space="preserve">. </w:t>
      </w:r>
      <w:r w:rsidR="00F00F5A" w:rsidRPr="00603799">
        <w:t>Model d</w:t>
      </w:r>
      <w:r w:rsidR="00DB7D14" w:rsidRPr="00603799">
        <w:t>iagnostic</w:t>
      </w:r>
      <w:r w:rsidR="00F00F5A" w:rsidRPr="00603799">
        <w:t>s</w:t>
      </w:r>
      <w:r w:rsidR="00DB7D14" w:rsidRPr="00603799">
        <w:t xml:space="preserve"> help ensure plausible imputations, but challenges in convergence and predictive power of the models remain</w:t>
      </w:r>
      <w:r w:rsidR="0099594A" w:rsidRPr="00603799">
        <w:t>, particularly in large datasets</w:t>
      </w:r>
      <w:r w:rsidR="00A50BB1" w:rsidRPr="00603799">
        <w:t xml:space="preserve"> </w:t>
      </w:r>
      <w:r w:rsidR="00A50BB1" w:rsidRPr="00603799">
        <w:fldChar w:fldCharType="begin"/>
      </w:r>
      <w:r w:rsidR="000B62C8" w:rsidRPr="00603799">
        <w:instrText xml:space="preserve"> ADDIN EN.CITE &lt;EndNote&gt;&lt;Cite&gt;&lt;Author&gt;White&lt;/Author&gt;&lt;Year&gt;2011&lt;/Year&gt;&lt;RecNum&gt;356&lt;/RecNum&gt;&lt;DisplayText&gt;(Van Buuren, 2018; White et al., 2011)&lt;/DisplayText&gt;&lt;record&gt;&lt;rec-number&gt;356&lt;/rec-number&gt;&lt;foreign-keys&gt;&lt;key app="EN" db-id="zavv0r0wqzatw8et5295wvzrrt9svfpp0955" timestamp="1737120971"&gt;356&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isbn&gt;0277-6715&lt;/isbn&gt;&lt;urls&gt;&lt;/urls&gt;&lt;/record&gt;&lt;/Cite&gt;&lt;Cite&gt;&lt;Author&gt;Van Buuren&lt;/Author&gt;&lt;Year&gt;2018&lt;/Year&gt;&lt;RecNum&gt;14565&lt;/RecNum&gt;&lt;record&gt;&lt;rec-number&gt;14565&lt;/rec-number&gt;&lt;foreign-keys&gt;&lt;key app="EN" db-id="s0e2dwd9atxds2eft21p5xrdfpv0x0550vdf" timestamp="1734468517"&gt;14565&lt;/key&gt;&lt;/foreign-keys&gt;&lt;ref-type name="Book"&gt;6&lt;/ref-type&gt;&lt;contributors&gt;&lt;authors&gt;&lt;author&gt;Van Buuren, Stef&lt;/author&gt;&lt;/authors&gt;&lt;/contributors&gt;&lt;titles&gt;&lt;title&gt;Flexible imputation of missing data&lt;/title&gt;&lt;/titles&gt;&lt;dates&gt;&lt;year&gt;2018&lt;/year&gt;&lt;/dates&gt;&lt;publisher&gt;CRC press&lt;/publisher&gt;&lt;isbn&gt;0429960352&lt;/isbn&gt;&lt;urls&gt;&lt;/urls&gt;&lt;/record&gt;&lt;/Cite&gt;&lt;/EndNote&gt;</w:instrText>
      </w:r>
      <w:r w:rsidR="00A50BB1" w:rsidRPr="00603799">
        <w:fldChar w:fldCharType="separate"/>
      </w:r>
      <w:r w:rsidR="00A50BB1" w:rsidRPr="00603799">
        <w:rPr>
          <w:noProof/>
        </w:rPr>
        <w:t>(Van Buuren, 2018; White et al., 2011)</w:t>
      </w:r>
      <w:r w:rsidR="00A50BB1" w:rsidRPr="00603799">
        <w:fldChar w:fldCharType="end"/>
      </w:r>
      <w:r w:rsidR="00DB7D14" w:rsidRPr="00603799">
        <w:t>. Furthermore, imputations tailored to the ALSPAC cohort may not generali</w:t>
      </w:r>
      <w:r w:rsidR="00C93A63" w:rsidRPr="00603799">
        <w:t>s</w:t>
      </w:r>
      <w:r w:rsidR="00DB7D14" w:rsidRPr="00603799">
        <w:t>e to other datasets, and although the number of imputations followed standard guidelines</w:t>
      </w:r>
      <w:r w:rsidR="005D285D" w:rsidRPr="00603799">
        <w:t xml:space="preserve"> </w:t>
      </w:r>
      <w:r w:rsidR="00BA0DE2" w:rsidRPr="00603799">
        <w:fldChar w:fldCharType="begin"/>
      </w:r>
      <w:r w:rsidR="000B62C8" w:rsidRPr="00603799">
        <w:instrText xml:space="preserve"> ADDIN EN.CITE &lt;EndNote&gt;&lt;Cite&gt;&lt;Author&gt;Rubin&lt;/Author&gt;&lt;Year&gt;2004&lt;/Year&gt;&lt;RecNum&gt;358&lt;/RecNum&gt;&lt;DisplayText&gt;(Rubin, 2004)&lt;/DisplayText&gt;&lt;record&gt;&lt;rec-number&gt;358&lt;/rec-number&gt;&lt;foreign-keys&gt;&lt;key app="EN" db-id="zavv0r0wqzatw8et5295wvzrrt9svfpp0955" timestamp="1737120971"&gt;358&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00BA0DE2" w:rsidRPr="00603799">
        <w:fldChar w:fldCharType="separate"/>
      </w:r>
      <w:r w:rsidR="00BA0DE2" w:rsidRPr="00603799">
        <w:rPr>
          <w:noProof/>
        </w:rPr>
        <w:t>(Rubin, 2004)</w:t>
      </w:r>
      <w:r w:rsidR="00BA0DE2" w:rsidRPr="00603799">
        <w:fldChar w:fldCharType="end"/>
      </w:r>
      <w:r w:rsidR="00DB7D14" w:rsidRPr="00603799">
        <w:t>, additional imputations could further stabili</w:t>
      </w:r>
      <w:r w:rsidR="00C93A63" w:rsidRPr="00603799">
        <w:t>s</w:t>
      </w:r>
      <w:r w:rsidR="00DB7D14" w:rsidRPr="00603799">
        <w:t>e estimates</w:t>
      </w:r>
      <w:r w:rsidR="005C60DF" w:rsidRPr="00603799">
        <w:t xml:space="preserve"> </w:t>
      </w:r>
      <w:r w:rsidR="00F90DEA" w:rsidRPr="00603799">
        <w:fldChar w:fldCharType="begin"/>
      </w:r>
      <w:r w:rsidR="000B62C8" w:rsidRPr="00603799">
        <w:instrText xml:space="preserve"> ADDIN EN.CITE &lt;EndNote&gt;&lt;Cite&gt;&lt;Author&gt;Little&lt;/Author&gt;&lt;Year&gt;2019&lt;/Year&gt;&lt;RecNum&gt;361&lt;/RecNum&gt;&lt;DisplayText&gt;(Little &amp;amp; Rubin, 2019)&lt;/DisplayText&gt;&lt;record&gt;&lt;rec-number&gt;361&lt;/rec-number&gt;&lt;foreign-keys&gt;&lt;key app="EN" db-id="zavv0r0wqzatw8et5295wvzrrt9svfpp0955" timestamp="1737120971"&gt;361&lt;/key&gt;&lt;/foreign-keys&gt;&lt;ref-type name="Book"&gt;6&lt;/ref-type&gt;&lt;contributors&gt;&lt;authors&gt;&lt;author&gt;Little, Roderick JA&lt;/author&gt;&lt;author&gt;Rubin, Donald B&lt;/author&gt;&lt;/authors&gt;&lt;/contributors&gt;&lt;titles&gt;&lt;title&gt;Statistical analysis with missing data&lt;/title&gt;&lt;/titles&gt;&lt;volume&gt;793&lt;/volume&gt;&lt;dates&gt;&lt;year&gt;2019&lt;/year&gt;&lt;/dates&gt;&lt;publisher&gt;John Wiley &amp;amp; Sons&lt;/publisher&gt;&lt;isbn&gt;0470526793&lt;/isbn&gt;&lt;urls&gt;&lt;/urls&gt;&lt;/record&gt;&lt;/Cite&gt;&lt;/EndNote&gt;</w:instrText>
      </w:r>
      <w:r w:rsidR="00F90DEA" w:rsidRPr="00603799">
        <w:fldChar w:fldCharType="separate"/>
      </w:r>
      <w:r w:rsidR="00F90DEA" w:rsidRPr="00603799">
        <w:rPr>
          <w:noProof/>
        </w:rPr>
        <w:t>(Little &amp; Rubin, 2019)</w:t>
      </w:r>
      <w:r w:rsidR="00F90DEA" w:rsidRPr="00603799">
        <w:fldChar w:fldCharType="end"/>
      </w:r>
      <w:r w:rsidR="00DB7D14" w:rsidRPr="00603799">
        <w:t xml:space="preserve">. </w:t>
      </w:r>
    </w:p>
    <w:p w14:paraId="71ABED7C" w14:textId="4A8F0E63" w:rsidR="00101F8F" w:rsidRPr="00603799" w:rsidRDefault="00101F8F" w:rsidP="00E3155E">
      <w:pPr>
        <w:pStyle w:val="Heading3"/>
      </w:pPr>
      <w:r w:rsidRPr="00603799">
        <w:t xml:space="preserve">Generalisability of the Findings </w:t>
      </w:r>
    </w:p>
    <w:p w14:paraId="33AB636C" w14:textId="724259B9" w:rsidR="001E37DE" w:rsidRPr="00603799" w:rsidRDefault="00077C0E" w:rsidP="0082218B">
      <w:r w:rsidRPr="00603799">
        <w:t>The</w:t>
      </w:r>
      <w:r w:rsidR="00495DE2" w:rsidRPr="00603799">
        <w:t xml:space="preserve"> sample comprises mostly White participants. The lack of representation of diverse </w:t>
      </w:r>
      <w:r w:rsidR="00600344" w:rsidRPr="00603799">
        <w:t>r</w:t>
      </w:r>
      <w:r w:rsidR="002E548E" w:rsidRPr="00603799">
        <w:t>acial</w:t>
      </w:r>
      <w:r w:rsidR="00495DE2" w:rsidRPr="00603799">
        <w:t xml:space="preserve"> and socioeconomic backgrounds in the current data limit</w:t>
      </w:r>
      <w:r w:rsidR="002E548E" w:rsidRPr="00603799">
        <w:t>s</w:t>
      </w:r>
      <w:r w:rsidR="00495DE2" w:rsidRPr="00603799">
        <w:t xml:space="preserve"> generalisability to diverse populations and future research should aim to include more diverse samples</w:t>
      </w:r>
      <w:r w:rsidR="00FE0A91" w:rsidRPr="00603799">
        <w:t xml:space="preserve"> </w:t>
      </w:r>
      <w:r w:rsidR="00D5398F" w:rsidRPr="00603799">
        <w:fldChar w:fldCharType="begin"/>
      </w:r>
      <w:r w:rsidR="00B40E03" w:rsidRPr="00603799">
        <w:instrText xml:space="preserve"> ADDIN EN.CITE &lt;EndNote&gt;&lt;Cite&gt;&lt;Author&gt;Wright&lt;/Author&gt;&lt;Year&gt;2013&lt;/Year&gt;&lt;RecNum&gt;14570&lt;/RecNum&gt;&lt;Prefix&gt;e.g.`, &lt;/Prefix&gt;&lt;DisplayText&gt;(e.g., Wright et al., 2013)&lt;/DisplayText&gt;&lt;record&gt;&lt;rec-number&gt;14570&lt;/rec-number&gt;&lt;foreign-keys&gt;&lt;key app="EN" db-id="s0e2dwd9atxds2eft21p5xrdfpv0x0550vdf" timestamp="1734625815"&gt;14570&lt;/key&gt;&lt;/foreign-keys&gt;&lt;ref-type name="Journal Article"&gt;17&lt;/ref-type&gt;&lt;contributors&gt;&lt;authors&gt;&lt;author&gt;Wright, John&lt;/author&gt;&lt;author&gt;Small, Neil&lt;/author&gt;&lt;author&gt;Raynor, Pauline&lt;/author&gt;&lt;author&gt;Tuffnell, Derek&lt;/author&gt;&lt;author&gt;Bhopal, Raj&lt;/author&gt;&lt;author&gt;Cameron, Noel&lt;/author&gt;&lt;author&gt;Fairley, Lesley&lt;/author&gt;&lt;author&gt;Lawlor, Debbie A.&lt;/author&gt;&lt;author&gt;Parslow, Roger&lt;/author&gt;&lt;author&gt;Petherick, Emily S.&lt;/author&gt;&lt;author&gt;Pickett, Kate E.&lt;/author&gt;&lt;author&gt;Waiblinger, Dagmar&lt;/author&gt;&lt;author&gt;West, Jane&lt;/author&gt;&lt;author&gt;on behalf of the Born in Bradford Scientific Collaborators, Group&lt;/author&gt;&lt;/authors&gt;&lt;/contributors&gt;&lt;titles&gt;&lt;title&gt;Cohort Profile: The Born in Bradford multi-ethnic family cohort study&lt;/title&gt;&lt;secondary-title&gt;International Journal of Epidemiology&lt;/secondary-title&gt;&lt;/titles&gt;&lt;periodical&gt;&lt;full-title&gt;International Journal of Epidemiology&lt;/full-title&gt;&lt;/periodical&gt;&lt;pages&gt;978-991&lt;/pages&gt;&lt;volume&gt;42&lt;/volume&gt;&lt;number&gt;4&lt;/number&gt;&lt;dates&gt;&lt;year&gt;2013&lt;/year&gt;&lt;/dates&gt;&lt;isbn&gt;0300-5771&lt;/isbn&gt;&lt;urls&gt;&lt;related-urls&gt;&lt;url&gt;https://doi.org/10.1093/ije/dys112&lt;/url&gt;&lt;/related-urls&gt;&lt;/urls&gt;&lt;electronic-resource-num&gt;10.1093/ije/dys112&lt;/electronic-resource-num&gt;&lt;access-date&gt;12/19/2024&lt;/access-date&gt;&lt;/record&gt;&lt;/Cite&gt;&lt;/EndNote&gt;</w:instrText>
      </w:r>
      <w:r w:rsidR="00D5398F" w:rsidRPr="00603799">
        <w:fldChar w:fldCharType="separate"/>
      </w:r>
      <w:r w:rsidR="00B40E03" w:rsidRPr="00603799">
        <w:rPr>
          <w:noProof/>
        </w:rPr>
        <w:t>(e.g., Wright et al., 2013)</w:t>
      </w:r>
      <w:r w:rsidR="00D5398F" w:rsidRPr="00603799">
        <w:fldChar w:fldCharType="end"/>
      </w:r>
      <w:r w:rsidR="00C568E4" w:rsidRPr="00603799">
        <w:t xml:space="preserve">. </w:t>
      </w:r>
    </w:p>
    <w:p w14:paraId="7A70FE61" w14:textId="77777777" w:rsidR="001E37DE" w:rsidRPr="00603799" w:rsidRDefault="001E37DE" w:rsidP="00E3155E">
      <w:pPr>
        <w:pStyle w:val="Heading3"/>
      </w:pPr>
      <w:r w:rsidRPr="00603799">
        <w:t>Multiple Testing Considerations</w:t>
      </w:r>
    </w:p>
    <w:p w14:paraId="2A6DDEE7" w14:textId="76790796" w:rsidR="00A50674" w:rsidRPr="00603799" w:rsidRDefault="002E548E" w:rsidP="0082218B">
      <w:r w:rsidRPr="00603799">
        <w:t>A</w:t>
      </w:r>
      <w:r w:rsidR="00E45E48" w:rsidRPr="00603799">
        <w:t>nalyses were not corrected for multiple testing, and results should be interpreted with some caution, and in terms of both effect size estimates and associated confidence intervals.</w:t>
      </w:r>
    </w:p>
    <w:p w14:paraId="01B1BF69" w14:textId="77777777" w:rsidR="001E37DE" w:rsidRPr="00603799" w:rsidRDefault="001E37DE" w:rsidP="00E3155E">
      <w:pPr>
        <w:pStyle w:val="Heading2"/>
      </w:pPr>
      <w:r w:rsidRPr="00603799">
        <w:lastRenderedPageBreak/>
        <w:t>Clinical Implications and Future Directions</w:t>
      </w:r>
    </w:p>
    <w:p w14:paraId="6C90122D" w14:textId="78E77C17" w:rsidR="008F5F89" w:rsidRPr="00603799" w:rsidRDefault="0037527E" w:rsidP="008F5F89">
      <w:r w:rsidRPr="00603799">
        <w:t xml:space="preserve">Our </w:t>
      </w:r>
      <w:r w:rsidR="00B67CD3" w:rsidRPr="00603799">
        <w:t>findings</w:t>
      </w:r>
      <w:r w:rsidR="00C568E4" w:rsidRPr="00603799">
        <w:t xml:space="preserve"> hold important clinical implications, highlighting the risk posed by paternal perinatal </w:t>
      </w:r>
      <w:r w:rsidR="008351D6" w:rsidRPr="00603799">
        <w:t xml:space="preserve">mental health, and </w:t>
      </w:r>
      <w:r w:rsidR="00C568E4" w:rsidRPr="00603799">
        <w:t xml:space="preserve">anxiety </w:t>
      </w:r>
      <w:r w:rsidR="008351D6" w:rsidRPr="00603799">
        <w:t xml:space="preserve">specifically, </w:t>
      </w:r>
      <w:r w:rsidR="00C568E4" w:rsidRPr="00603799">
        <w:t>to their offspring mental health, and adding to the evidence of the importance of identifying and treating fathers’ mental health difficulties pre- and postnatally</w:t>
      </w:r>
      <w:r w:rsidR="008D5579" w:rsidRPr="00603799">
        <w:t xml:space="preserve">, </w:t>
      </w:r>
      <w:r w:rsidR="00DF69E1" w:rsidRPr="00603799">
        <w:t>not only to improve their own quality of life, but also to implement successful preventive interventions or treatments for child mental health</w:t>
      </w:r>
      <w:r w:rsidR="001F45CD" w:rsidRPr="00603799">
        <w:t xml:space="preserve"> </w:t>
      </w:r>
      <w:r w:rsidR="00904F51" w:rsidRPr="00603799">
        <w:fldChar w:fldCharType="begin">
          <w:fldData xml:space="preserve">PEVuZE5vdGU+PENpdGU+PEF1dGhvcj5DaGFsbGFjb21iZTwvQXV0aG9yPjxZZWFyPjIwMjM8L1ll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ZGF0ZXM+PHllYXI+MjAyNDwveWVhcj48L2RhdGVzPjxpc2JuPjA4OTAtODU2
NzwvaXNibj48dXJscz48L3VybHM+PGVsZWN0cm9uaWMtcmVzb3VyY2UtbnVtPmh0dHBzOi8vZG9p
Lm9yZy8xMC4xMDE2L2ouamFhYy4yMDI0LjA0LjAwNTwvZWxlY3Ryb25pYy1yZXNvdXJjZS1udW0+
PC9yZWNvcmQ+PC9DaXRlPjwvRW5kTm90ZT5=
</w:fldData>
        </w:fldChar>
      </w:r>
      <w:r w:rsidR="000B62C8" w:rsidRPr="00603799">
        <w:instrText xml:space="preserve"> ADDIN EN.CITE </w:instrText>
      </w:r>
      <w:r w:rsidR="000B62C8" w:rsidRPr="00603799">
        <w:fldChar w:fldCharType="begin">
          <w:fldData xml:space="preserve">PEVuZE5vdGU+PENpdGU+PEF1dGhvcj5DaGFsbGFjb21iZTwvQXV0aG9yPjxZZWFyPjIwMjM8L1ll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ZGF0ZXM+PHllYXI+MjAyNDwveWVhcj48L2RhdGVzPjxpc2JuPjA4OTAtODU2
NzwvaXNibj48dXJscz48L3VybHM+PGVsZWN0cm9uaWMtcmVzb3VyY2UtbnVtPmh0dHBzOi8vZG9p
Lm9yZy8xMC4xMDE2L2ouamFhYy4yMDI0LjA0LjAwNTwvZWxlY3Ryb25pYy1yZXNvdXJjZS1udW0+
PC9yZWNvcmQ+PC9DaXRlPjwvRW5kTm90ZT5=
</w:fldData>
        </w:fldChar>
      </w:r>
      <w:r w:rsidR="000B62C8" w:rsidRPr="00603799">
        <w:instrText xml:space="preserve"> ADDIN EN.CITE.DATA </w:instrText>
      </w:r>
      <w:r w:rsidR="000B62C8" w:rsidRPr="00603799">
        <w:fldChar w:fldCharType="end"/>
      </w:r>
      <w:r w:rsidR="00904F51" w:rsidRPr="00603799">
        <w:fldChar w:fldCharType="separate"/>
      </w:r>
      <w:r w:rsidR="00F74B5A" w:rsidRPr="00603799">
        <w:rPr>
          <w:noProof/>
        </w:rPr>
        <w:t>(Challacombe et al., 2023; Zecchinato et al., 2024)</w:t>
      </w:r>
      <w:r w:rsidR="00904F51" w:rsidRPr="00603799">
        <w:fldChar w:fldCharType="end"/>
      </w:r>
      <w:r w:rsidR="006229FF" w:rsidRPr="00603799">
        <w:t>.</w:t>
      </w:r>
      <w:r w:rsidR="00257176" w:rsidRPr="00603799">
        <w:t xml:space="preserve"> </w:t>
      </w:r>
      <w:r w:rsidR="008F5F89" w:rsidRPr="00603799">
        <w:t>Indeed, this study underscores the potential value of involving fathers as active agents of change in clinical interventions aimed at addressing (or preventing) child mental ill-health</w:t>
      </w:r>
      <w:r w:rsidR="00EE1B8D" w:rsidRPr="00603799">
        <w:t xml:space="preserve">, </w:t>
      </w:r>
      <w:r w:rsidR="008F5F89" w:rsidRPr="00603799">
        <w:t>call</w:t>
      </w:r>
      <w:r w:rsidR="00EE1B8D" w:rsidRPr="00603799">
        <w:t>ing</w:t>
      </w:r>
      <w:r w:rsidR="008F5F89" w:rsidRPr="00603799">
        <w:t xml:space="preserve"> for better family-</w:t>
      </w:r>
      <w:proofErr w:type="spellStart"/>
      <w:r w:rsidR="008F5F89" w:rsidRPr="00603799">
        <w:t>c</w:t>
      </w:r>
      <w:r w:rsidR="00CA1DB3" w:rsidRPr="00603799">
        <w:t>e</w:t>
      </w:r>
      <w:r w:rsidR="008F5F89" w:rsidRPr="00603799">
        <w:t>ntered</w:t>
      </w:r>
      <w:proofErr w:type="spellEnd"/>
      <w:r w:rsidR="008F5F89" w:rsidRPr="00603799">
        <w:t xml:space="preserve"> approaches to prevention and treatment that extend beyond the mother-child dyad </w:t>
      </w:r>
      <w:r w:rsidR="008F5F89" w:rsidRPr="00603799">
        <w:fldChar w:fldCharType="begin">
          <w:fldData xml:space="preserve">PEVuZE5vdGU+PENpdGU+PEF1dGhvcj5TdHJhd248L0F1dGhvcj48WWVhcj4yMDI0PC9ZZWFyPjxS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</w:fldData>
        </w:fldChar>
      </w:r>
      <w:r w:rsidR="00F70EB9" w:rsidRPr="00603799">
        <w:instrText xml:space="preserve"> ADDIN EN.CITE </w:instrText>
      </w:r>
      <w:r w:rsidR="00F70EB9" w:rsidRPr="00603799">
        <w:fldChar w:fldCharType="begin">
          <w:fldData xml:space="preserve">PEVuZE5vdGU+PENpdGU+PEF1dGhvcj5TdHJhd248L0F1dGhvcj48WWVhcj4yMDI0PC9ZZWFyPjxS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</w:fldData>
        </w:fldChar>
      </w:r>
      <w:r w:rsidR="00F70EB9" w:rsidRPr="00603799">
        <w:instrText xml:space="preserve"> ADDIN EN.CITE.DATA </w:instrText>
      </w:r>
      <w:r w:rsidR="00F70EB9" w:rsidRPr="00603799">
        <w:fldChar w:fldCharType="end"/>
      </w:r>
      <w:r w:rsidR="008F5F89" w:rsidRPr="00603799">
        <w:fldChar w:fldCharType="separate"/>
      </w:r>
      <w:r w:rsidR="00F70EB9" w:rsidRPr="00603799">
        <w:rPr>
          <w:noProof/>
        </w:rPr>
        <w:t>(Dunn et al., 2024; Peris et al., 2021; Strawn &amp; Peris, 2024)</w:t>
      </w:r>
      <w:r w:rsidR="008F5F89" w:rsidRPr="00603799">
        <w:fldChar w:fldCharType="end"/>
      </w:r>
      <w:r w:rsidR="008F5F89" w:rsidRPr="00603799">
        <w:t xml:space="preserve">. </w:t>
      </w:r>
    </w:p>
    <w:p w14:paraId="27A81682" w14:textId="02B3E294" w:rsidR="00A31627" w:rsidRPr="00603799" w:rsidRDefault="00510C66" w:rsidP="00AA47F2">
      <w:r w:rsidRPr="00603799">
        <w:t>However, this study does not allow for strong causal conclusions regarding the impact of paternal anxiety on offspring emotional and behavioural problems</w:t>
      </w:r>
      <w:r w:rsidR="00AC5C86" w:rsidRPr="00603799">
        <w:t>. M</w:t>
      </w:r>
      <w:r w:rsidRPr="00603799">
        <w:t xml:space="preserve">ore research is needed to clarify the father-specific contribution to child development and to identify the mechanisms underlying the association between paternal anxiety and child mental health outcomes. Future studies should </w:t>
      </w:r>
      <w:r w:rsidR="008E1535" w:rsidRPr="00603799">
        <w:t>prioritise</w:t>
      </w:r>
      <w:r w:rsidRPr="00603799">
        <w:t xml:space="preserve"> experimental or quasi-experimental designs to </w:t>
      </w:r>
      <w:r w:rsidR="002028B1" w:rsidRPr="00603799">
        <w:t>establish the causal role of paternal anxiety symptoms and disorders in the intergenerational transmission of mental illness. These approaches are particularly important for informing the development of effective prevention and intervention strategies that target modifiable risk factors to reduce mental health risks among young children</w:t>
      </w:r>
      <w:r w:rsidRPr="00603799">
        <w:t>.</w:t>
      </w:r>
      <w:r w:rsidR="00046595" w:rsidRPr="00603799">
        <w:t xml:space="preserve"> Existing theory and research </w:t>
      </w:r>
      <w:r w:rsidR="007375F9" w:rsidRPr="00603799">
        <w:t>suggest that</w:t>
      </w:r>
      <w:r w:rsidR="00A02664" w:rsidRPr="00603799">
        <w:t xml:space="preserve"> </w:t>
      </w:r>
      <w:r w:rsidR="002E7247" w:rsidRPr="00603799">
        <w:t xml:space="preserve">specific </w:t>
      </w:r>
      <w:r w:rsidR="00A02664" w:rsidRPr="00603799">
        <w:t xml:space="preserve">parenting behaviours, particularly </w:t>
      </w:r>
      <w:r w:rsidR="00876509" w:rsidRPr="00603799">
        <w:t xml:space="preserve">parental modelling of anxious behaviours </w:t>
      </w:r>
      <w:r w:rsidR="000C646D" w:rsidRPr="00603799">
        <w:fldChar w:fldCharType="begin">
          <w:fldData xml:space="preserve">PEVuZE5vdGU+PENpdGU+PEF1dGhvcj5HaW5zYnVyZzwvQXV0aG9yPjxZZWFyPjIwMTU8L1llYXI+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</w:fldData>
        </w:fldChar>
      </w:r>
      <w:r w:rsidR="000C646D" w:rsidRPr="00603799">
        <w:instrText xml:space="preserve"> ADDIN EN.CITE </w:instrText>
      </w:r>
      <w:r w:rsidR="000C646D" w:rsidRPr="00603799">
        <w:fldChar w:fldCharType="begin">
          <w:fldData xml:space="preserve">PEVuZE5vdGU+PENpdGU+PEF1dGhvcj5HaW5zYnVyZzwvQXV0aG9yPjxZZWFyPjIwMTU8L1llYXI+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</w:fldData>
        </w:fldChar>
      </w:r>
      <w:r w:rsidR="000C646D" w:rsidRPr="00603799">
        <w:instrText xml:space="preserve"> ADDIN EN.CITE.DATA </w:instrText>
      </w:r>
      <w:r w:rsidR="000C646D" w:rsidRPr="00603799">
        <w:fldChar w:fldCharType="end"/>
      </w:r>
      <w:r w:rsidR="000C646D" w:rsidRPr="00603799">
        <w:fldChar w:fldCharType="separate"/>
      </w:r>
      <w:r w:rsidR="000C646D" w:rsidRPr="00603799">
        <w:rPr>
          <w:noProof/>
        </w:rPr>
        <w:t>(de Rosnay et al., 2006; Ginsburg et al., 2015)</w:t>
      </w:r>
      <w:r w:rsidR="000C646D" w:rsidRPr="00603799">
        <w:fldChar w:fldCharType="end"/>
      </w:r>
      <w:r w:rsidR="000C646D" w:rsidRPr="00603799">
        <w:t xml:space="preserve"> </w:t>
      </w:r>
      <w:r w:rsidR="00876509" w:rsidRPr="00603799">
        <w:t xml:space="preserve">and </w:t>
      </w:r>
      <w:r w:rsidR="007375F9" w:rsidRPr="00603799">
        <w:t>over</w:t>
      </w:r>
      <w:r w:rsidR="00876509" w:rsidRPr="00603799">
        <w:t xml:space="preserve">controlling </w:t>
      </w:r>
      <w:r w:rsidR="007375F9" w:rsidRPr="00603799">
        <w:t>parenting styles</w:t>
      </w:r>
      <w:r w:rsidR="000C646D" w:rsidRPr="00603799">
        <w:t xml:space="preserve"> </w:t>
      </w:r>
      <w:r w:rsidR="000C646D" w:rsidRPr="00603799">
        <w:fldChar w:fldCharType="begin"/>
      </w:r>
      <w:r w:rsidR="000C646D" w:rsidRPr="00603799">
        <w:instrText xml:space="preserve"> ADDIN EN.CITE &lt;EndNote&gt;&lt;Cite&gt;&lt;Author&gt;Thirlwall&lt;/Author&gt;&lt;Year&gt;2010&lt;/Year&gt;&lt;RecNum&gt;221&lt;/RecNum&gt;&lt;DisplayText&gt;(Thirlwall &amp;amp; Creswell, 2010)&lt;/DisplayText&gt;&lt;record&gt;&lt;rec-number&gt;221&lt;/rec-number&gt;&lt;foreign-keys&gt;&lt;key app="EN" db-id="zavv0r0wqzatw8et5295wvzrrt9svfpp0955" timestamp="1737120969"&gt;221&lt;/key&gt;&lt;/foreign-keys&gt;&lt;ref-type name="Journal Article"&gt;17&lt;/ref-type&gt;&lt;contributors&gt;&lt;authors&gt;&lt;author&gt;Thirlwall, Kerstin&lt;/author&gt;&lt;author&gt;Creswell, Cathy&lt;/author&gt;&lt;/authors&gt;&lt;/contributors&gt;&lt;titles&gt;&lt;title&gt;The impact of maternal control on children’s anxious cognitions, behaviours and affect: An experimental study&lt;/title&gt;&lt;secondary-title&gt;Behaviour Research and Therapy&lt;/secondary-title&gt;&lt;/titles&gt;&lt;periodical&gt;&lt;full-title&gt;Behaviour Research and Therapy&lt;/full-title&gt;&lt;/periodical&gt;&lt;pages&gt;1041-1046&lt;/pages&gt;&lt;volume&gt;48&lt;/volume&gt;&lt;number&gt;10&lt;/number&gt;&lt;dates&gt;&lt;year&gt;2010&lt;/year&gt;&lt;/dates&gt;&lt;isbn&gt;0005-7967&lt;/isbn&gt;&lt;urls&gt;&lt;/urls&gt;&lt;/record&gt;&lt;/Cite&gt;&lt;/EndNote&gt;</w:instrText>
      </w:r>
      <w:r w:rsidR="000C646D" w:rsidRPr="00603799">
        <w:fldChar w:fldCharType="separate"/>
      </w:r>
      <w:r w:rsidR="000C646D" w:rsidRPr="00603799">
        <w:rPr>
          <w:noProof/>
        </w:rPr>
        <w:t>(Thirlwall &amp; Creswell, 2010)</w:t>
      </w:r>
      <w:r w:rsidR="000C646D" w:rsidRPr="00603799">
        <w:fldChar w:fldCharType="end"/>
      </w:r>
      <w:r w:rsidR="006C7377" w:rsidRPr="00603799">
        <w:t>,</w:t>
      </w:r>
      <w:r w:rsidR="00C11A44" w:rsidRPr="00603799">
        <w:t xml:space="preserve"> may act as key </w:t>
      </w:r>
      <w:r w:rsidR="002E7247" w:rsidRPr="00603799">
        <w:t xml:space="preserve">mechanisms </w:t>
      </w:r>
      <w:r w:rsidR="00C11A44" w:rsidRPr="00603799">
        <w:t>in</w:t>
      </w:r>
      <w:r w:rsidR="002E7247" w:rsidRPr="00603799">
        <w:t xml:space="preserve"> risk transmission. </w:t>
      </w:r>
      <w:r w:rsidR="00BF4C0C" w:rsidRPr="00603799">
        <w:t xml:space="preserve">However, </w:t>
      </w:r>
      <w:r w:rsidR="00096AB2" w:rsidRPr="00603799">
        <w:t>most empirical evidence</w:t>
      </w:r>
      <w:r w:rsidR="00C11A44" w:rsidRPr="00603799">
        <w:t xml:space="preserve"> to date</w:t>
      </w:r>
      <w:r w:rsidR="00096AB2" w:rsidRPr="00603799">
        <w:t xml:space="preserve"> </w:t>
      </w:r>
      <w:r w:rsidR="00AD70DE" w:rsidRPr="00603799">
        <w:t xml:space="preserve">has focused on </w:t>
      </w:r>
      <w:r w:rsidR="00AD70DE" w:rsidRPr="00603799">
        <w:lastRenderedPageBreak/>
        <w:t>maternal influences.</w:t>
      </w:r>
      <w:r w:rsidR="00F9008B" w:rsidRPr="00603799">
        <w:t xml:space="preserve"> </w:t>
      </w:r>
      <w:r w:rsidR="00AD70DE" w:rsidRPr="00603799">
        <w:t>F</w:t>
      </w:r>
      <w:r w:rsidR="00F9008B" w:rsidRPr="00603799">
        <w:t xml:space="preserve">uture research </w:t>
      </w:r>
      <w:r w:rsidR="00A31627" w:rsidRPr="00603799">
        <w:t xml:space="preserve">should investigate whether these same mechanisms apply to fathers or whether distinct paternal influences shape child </w:t>
      </w:r>
      <w:r w:rsidR="00011959" w:rsidRPr="00603799">
        <w:t>emotional and behavioural outcomes</w:t>
      </w:r>
      <w:r w:rsidR="0033366E" w:rsidRPr="00603799">
        <w:t xml:space="preserve">. For instance, given differences in maternal and paternal caregiving styles </w:t>
      </w:r>
      <w:r w:rsidR="008E4F1A" w:rsidRPr="00603799">
        <w:fldChar w:fldCharType="begin">
          <w:fldData xml:space="preserve">PEVuZE5vdGU+PENpdGU+PEF1dGhvcj5QYXF1ZXR0ZTwvQXV0aG9yPjxZZWFyPjIwMDQ8L1llYXI+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</w:fldData>
        </w:fldChar>
      </w:r>
      <w:r w:rsidR="00EA0BB4" w:rsidRPr="00603799">
        <w:instrText xml:space="preserve"> ADDIN EN.CITE </w:instrText>
      </w:r>
      <w:r w:rsidR="00EA0BB4" w:rsidRPr="00603799">
        <w:fldChar w:fldCharType="begin">
          <w:fldData xml:space="preserve">PEVuZE5vdGU+PENpdGU+PEF1dGhvcj5QYXF1ZXR0ZTwvQXV0aG9yPjxZZWFyPjIwMDQ8L1llYXI+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</w:fldData>
        </w:fldChar>
      </w:r>
      <w:r w:rsidR="00EA0BB4" w:rsidRPr="00603799">
        <w:instrText xml:space="preserve"> ADDIN EN.CITE.DATA </w:instrText>
      </w:r>
      <w:r w:rsidR="00EA0BB4" w:rsidRPr="00603799">
        <w:fldChar w:fldCharType="end"/>
      </w:r>
      <w:r w:rsidR="008E4F1A" w:rsidRPr="00603799">
        <w:fldChar w:fldCharType="separate"/>
      </w:r>
      <w:r w:rsidR="00EA0BB4" w:rsidRPr="00603799">
        <w:rPr>
          <w:noProof/>
        </w:rPr>
        <w:t>(e.g., fathers displaying more stimulating and challenging parenting, and engaging in rough-and-tumble play, compared to the caring, nurturing and protective behaviours typically considered within the maternal domain; Lawrence, Waite, &amp; Creswell, 2019; Majdandžić et al., 2014; Paquette, 2004)</w:t>
      </w:r>
      <w:r w:rsidR="008E4F1A" w:rsidRPr="00603799">
        <w:fldChar w:fldCharType="end"/>
      </w:r>
      <w:r w:rsidR="0033366E" w:rsidRPr="00603799">
        <w:t xml:space="preserve">, it is possible that paternal anxiety manifests differently in parenting </w:t>
      </w:r>
      <w:r w:rsidR="00220F78" w:rsidRPr="00603799">
        <w:t>behaviours</w:t>
      </w:r>
      <w:r w:rsidR="0033366E" w:rsidRPr="00603799">
        <w:t>, with unique consequences for child development.</w:t>
      </w:r>
    </w:p>
    <w:p w14:paraId="2DA8D277" w14:textId="58EB1437" w:rsidR="00226657" w:rsidRPr="00603799" w:rsidRDefault="00226657" w:rsidP="00474853">
      <w:pPr>
        <w:rPr>
          <w:lang w:val="en-US"/>
        </w:rPr>
      </w:pPr>
      <w:r w:rsidRPr="00603799">
        <w:rPr>
          <w:lang w:val="en-US"/>
        </w:rPr>
        <w:t>Furthermore, o</w:t>
      </w:r>
      <w:r w:rsidR="00463E8D" w:rsidRPr="00603799">
        <w:rPr>
          <w:lang w:val="en-US"/>
        </w:rPr>
        <w:t>u</w:t>
      </w:r>
      <w:r w:rsidRPr="00603799">
        <w:rPr>
          <w:lang w:val="en-US"/>
        </w:rPr>
        <w:t xml:space="preserve">r findings suggest that the timing of paternal anxiety exposure may </w:t>
      </w:r>
      <w:r w:rsidR="00A41B9E" w:rsidRPr="00603799">
        <w:rPr>
          <w:lang w:val="en-US"/>
        </w:rPr>
        <w:t xml:space="preserve">play an important role in shaping </w:t>
      </w:r>
      <w:r w:rsidR="004A17C5" w:rsidRPr="00603799">
        <w:rPr>
          <w:lang w:val="en-US"/>
        </w:rPr>
        <w:t xml:space="preserve">risk for later child outcomes. The distinct </w:t>
      </w:r>
      <w:r w:rsidR="002E610B" w:rsidRPr="00603799">
        <w:rPr>
          <w:lang w:val="en-US"/>
        </w:rPr>
        <w:t>outcomes</w:t>
      </w:r>
      <w:r w:rsidR="004A17C5" w:rsidRPr="00603799">
        <w:rPr>
          <w:lang w:val="en-US"/>
        </w:rPr>
        <w:t xml:space="preserve"> observed at </w:t>
      </w:r>
      <w:r w:rsidR="00311EF6" w:rsidRPr="00603799">
        <w:rPr>
          <w:lang w:val="en-US"/>
        </w:rPr>
        <w:t xml:space="preserve">3 years, 6 months and 7 </w:t>
      </w:r>
      <w:proofErr w:type="gramStart"/>
      <w:r w:rsidR="00311EF6" w:rsidRPr="00603799">
        <w:rPr>
          <w:lang w:val="en-US"/>
        </w:rPr>
        <w:t>years,</w:t>
      </w:r>
      <w:proofErr w:type="gramEnd"/>
      <w:r w:rsidR="00311EF6" w:rsidRPr="00603799">
        <w:rPr>
          <w:lang w:val="en-US"/>
        </w:rPr>
        <w:t xml:space="preserve"> 7 months</w:t>
      </w:r>
      <w:r w:rsidR="005D7C79" w:rsidRPr="00603799">
        <w:rPr>
          <w:lang w:val="en-US"/>
        </w:rPr>
        <w:t xml:space="preserve"> raise the possibility that different mechanisms operate at different developmental stages</w:t>
      </w:r>
      <w:r w:rsidRPr="00603799">
        <w:rPr>
          <w:lang w:val="en-US"/>
        </w:rPr>
        <w:t xml:space="preserve">. At </w:t>
      </w:r>
      <w:r w:rsidR="00022D91" w:rsidRPr="00603799">
        <w:rPr>
          <w:lang w:val="en-US"/>
        </w:rPr>
        <w:t>3 years, 6 months</w:t>
      </w:r>
      <w:r w:rsidRPr="00603799">
        <w:rPr>
          <w:lang w:val="en-US"/>
        </w:rPr>
        <w:t xml:space="preserve">, prenatal paternal anxiety appears to be a key risk factor, </w:t>
      </w:r>
      <w:r w:rsidR="007E07A6" w:rsidRPr="00603799">
        <w:rPr>
          <w:lang w:val="en-US"/>
        </w:rPr>
        <w:t xml:space="preserve">even in the absence of postnatal anxiety, </w:t>
      </w:r>
      <w:r w:rsidRPr="00603799">
        <w:rPr>
          <w:lang w:val="en-US"/>
        </w:rPr>
        <w:t>potentially reflecting indirect</w:t>
      </w:r>
      <w:r w:rsidR="008C5D68" w:rsidRPr="00603799">
        <w:rPr>
          <w:lang w:val="en-US"/>
        </w:rPr>
        <w:t xml:space="preserve"> </w:t>
      </w:r>
      <w:r w:rsidR="000E4F84" w:rsidRPr="00603799">
        <w:rPr>
          <w:lang w:val="en-US"/>
        </w:rPr>
        <w:t xml:space="preserve">influences </w:t>
      </w:r>
      <w:r w:rsidR="008C5D68" w:rsidRPr="00603799">
        <w:rPr>
          <w:lang w:val="en-US"/>
        </w:rPr>
        <w:t xml:space="preserve">via genetic or epigenetic </w:t>
      </w:r>
      <w:r w:rsidR="000E4F84" w:rsidRPr="00603799">
        <w:rPr>
          <w:lang w:val="en-US"/>
        </w:rPr>
        <w:t>pathways</w:t>
      </w:r>
      <w:r w:rsidRPr="00603799">
        <w:rPr>
          <w:lang w:val="en-US"/>
        </w:rPr>
        <w:t xml:space="preserve">, maternal stress transmission, or </w:t>
      </w:r>
      <w:r w:rsidR="000E4F84" w:rsidRPr="00603799">
        <w:rPr>
          <w:lang w:val="en-US"/>
        </w:rPr>
        <w:t xml:space="preserve">family relationship dynamics </w:t>
      </w:r>
      <w:r w:rsidR="000E4F84" w:rsidRPr="00603799">
        <w:fldChar w:fldCharType="begin">
          <w:fldData xml:space="preserve">PEVuZE5vdGU+PENpdGU+PEF1dGhvcj5WYW4gZGVuIEJlcmdoPC9BdXRob3I+PFllYXI+MjAwNTwv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=
</w:fldData>
        </w:fldChar>
      </w:r>
      <w:r w:rsidR="000E4F84" w:rsidRPr="00603799">
        <w:instrText xml:space="preserve"> ADDIN EN.CITE </w:instrText>
      </w:r>
      <w:r w:rsidR="000E4F84" w:rsidRPr="00603799">
        <w:fldChar w:fldCharType="begin">
          <w:fldData xml:space="preserve">PEVuZE5vdGU+PENpdGU+PEF1dGhvcj5WYW4gZGVuIEJlcmdoPC9BdXRob3I+PFllYXI+MjAwNTwv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=
</w:fldData>
        </w:fldChar>
      </w:r>
      <w:r w:rsidR="000E4F84" w:rsidRPr="00603799">
        <w:instrText xml:space="preserve"> ADDIN EN.CITE.DATA </w:instrText>
      </w:r>
      <w:r w:rsidR="000E4F84" w:rsidRPr="00603799">
        <w:fldChar w:fldCharType="end"/>
      </w:r>
      <w:r w:rsidR="000E4F84" w:rsidRPr="00603799">
        <w:fldChar w:fldCharType="separate"/>
      </w:r>
      <w:r w:rsidR="000E4F84" w:rsidRPr="00603799">
        <w:rPr>
          <w:noProof/>
        </w:rPr>
        <w:t>(Cardenas et al., 2022; Ramchandani &amp; Psychogiou, 2009; Van den Bergh et al., 2005)</w:t>
      </w:r>
      <w:r w:rsidR="000E4F84" w:rsidRPr="00603799">
        <w:fldChar w:fldCharType="end"/>
      </w:r>
      <w:r w:rsidR="000E4F84" w:rsidRPr="00603799">
        <w:t xml:space="preserve">, </w:t>
      </w:r>
      <w:r w:rsidR="009D50CF" w:rsidRPr="00603799">
        <w:rPr>
          <w:lang w:val="en-US"/>
        </w:rPr>
        <w:t>operating in</w:t>
      </w:r>
      <w:r w:rsidR="0073023C" w:rsidRPr="00603799">
        <w:rPr>
          <w:lang w:val="en-US"/>
        </w:rPr>
        <w:t xml:space="preserve"> a</w:t>
      </w:r>
      <w:r w:rsidR="009D50CF" w:rsidRPr="00603799">
        <w:rPr>
          <w:lang w:val="en-US"/>
        </w:rPr>
        <w:t xml:space="preserve"> </w:t>
      </w:r>
      <w:r w:rsidR="007D28D2" w:rsidRPr="00603799">
        <w:rPr>
          <w:lang w:val="en-US"/>
        </w:rPr>
        <w:t>period of heightened vulnerability</w:t>
      </w:r>
      <w:r w:rsidR="000E4F84" w:rsidRPr="00603799">
        <w:rPr>
          <w:lang w:val="en-US"/>
        </w:rPr>
        <w:t xml:space="preserve"> </w:t>
      </w:r>
      <w:r w:rsidR="000E4F84" w:rsidRPr="00603799">
        <w:rPr>
          <w:lang w:val="en-US"/>
        </w:rPr>
        <w:fldChar w:fldCharType="begin">
          <w:fldData xml:space="preserve">PEVuZE5vdGU+PENpdGU+PEF1dGhvcj5BcmFuZ288L0F1dGhvcj48WWVhcj4yMDE4PC9ZZWFyPjxS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</w:fldData>
        </w:fldChar>
      </w:r>
      <w:r w:rsidR="000E4F84" w:rsidRPr="00603799">
        <w:rPr>
          <w:lang w:val="en-US"/>
        </w:rPr>
        <w:instrText xml:space="preserve"> ADDIN EN.CITE </w:instrText>
      </w:r>
      <w:r w:rsidR="000E4F84" w:rsidRPr="00603799">
        <w:rPr>
          <w:lang w:val="en-US"/>
        </w:rPr>
        <w:fldChar w:fldCharType="begin">
          <w:fldData xml:space="preserve">PEVuZE5vdGU+PENpdGU+PEF1dGhvcj5BcmFuZ288L0F1dGhvcj48WWVhcj4yMDE4PC9ZZWFyPjxS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</w:fldData>
        </w:fldChar>
      </w:r>
      <w:r w:rsidR="000E4F84" w:rsidRPr="00603799">
        <w:rPr>
          <w:lang w:val="en-US"/>
        </w:rPr>
        <w:instrText xml:space="preserve"> ADDIN EN.CITE.DATA </w:instrText>
      </w:r>
      <w:r w:rsidR="000E4F84" w:rsidRPr="00603799">
        <w:rPr>
          <w:lang w:val="en-US"/>
        </w:rPr>
      </w:r>
      <w:r w:rsidR="000E4F84" w:rsidRPr="00603799">
        <w:rPr>
          <w:lang w:val="en-US"/>
        </w:rPr>
        <w:fldChar w:fldCharType="end"/>
      </w:r>
      <w:r w:rsidR="000E4F84" w:rsidRPr="00603799">
        <w:rPr>
          <w:lang w:val="en-US"/>
        </w:rPr>
      </w:r>
      <w:r w:rsidR="000E4F84" w:rsidRPr="00603799">
        <w:rPr>
          <w:lang w:val="en-US"/>
        </w:rPr>
        <w:fldChar w:fldCharType="separate"/>
      </w:r>
      <w:r w:rsidR="000E4F84" w:rsidRPr="00603799">
        <w:rPr>
          <w:noProof/>
          <w:lang w:val="en-US"/>
        </w:rPr>
        <w:t>(Arango et al., 2018; Michael et al., 2024)</w:t>
      </w:r>
      <w:r w:rsidR="000E4F84" w:rsidRPr="00603799">
        <w:rPr>
          <w:lang w:val="en-US"/>
        </w:rPr>
        <w:fldChar w:fldCharType="end"/>
      </w:r>
      <w:r w:rsidRPr="00603799">
        <w:rPr>
          <w:lang w:val="en-US"/>
        </w:rPr>
        <w:t xml:space="preserve">. By </w:t>
      </w:r>
      <w:r w:rsidR="005024C1" w:rsidRPr="00603799">
        <w:rPr>
          <w:lang w:val="en-US"/>
        </w:rPr>
        <w:t>7 years, 7 months</w:t>
      </w:r>
      <w:r w:rsidRPr="00603799">
        <w:rPr>
          <w:lang w:val="en-US"/>
        </w:rPr>
        <w:t xml:space="preserve">, </w:t>
      </w:r>
      <w:r w:rsidR="002727F7" w:rsidRPr="00603799">
        <w:rPr>
          <w:lang w:val="en-US"/>
        </w:rPr>
        <w:t xml:space="preserve">it is possible that </w:t>
      </w:r>
      <w:r w:rsidRPr="00603799">
        <w:rPr>
          <w:lang w:val="en-US"/>
        </w:rPr>
        <w:t>cumulative exposure to paternal anxiety across both the prenatal and postnatal periods amplif</w:t>
      </w:r>
      <w:r w:rsidR="002727F7" w:rsidRPr="00603799">
        <w:rPr>
          <w:lang w:val="en-US"/>
        </w:rPr>
        <w:t>ies</w:t>
      </w:r>
      <w:r w:rsidRPr="00603799">
        <w:rPr>
          <w:lang w:val="en-US"/>
        </w:rPr>
        <w:t xml:space="preserve"> risk through sustained disruptions to family dynamics and father-child interactions, including lower sensitivity, increased withdrawal, or heightened parental control</w:t>
      </w:r>
      <w:r w:rsidR="00474853" w:rsidRPr="00603799">
        <w:rPr>
          <w:lang w:val="en-US"/>
        </w:rPr>
        <w:t xml:space="preserve"> </w:t>
      </w:r>
      <w:r w:rsidR="00474853" w:rsidRPr="00603799">
        <w:fldChar w:fldCharType="begin">
          <w:fldData xml:space="preserve">PEVuZE5vdGU+PENpdGU+PEF1dGhvcj5EdW5uPC9BdXRob3I+PFllYXI+MjAwNDwvWWVhcj48UmVj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</w:fldData>
        </w:fldChar>
      </w:r>
      <w:r w:rsidR="00474853" w:rsidRPr="00603799">
        <w:instrText xml:space="preserve"> ADDIN EN.CITE </w:instrText>
      </w:r>
      <w:r w:rsidR="00474853" w:rsidRPr="00603799">
        <w:fldChar w:fldCharType="begin">
          <w:fldData xml:space="preserve">PEVuZE5vdGU+PENpdGU+PEF1dGhvcj5EdW5uPC9BdXRob3I+PFllYXI+MjAwNDwvWWVhcj48UmVj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</w:fldData>
        </w:fldChar>
      </w:r>
      <w:r w:rsidR="00474853" w:rsidRPr="00603799">
        <w:instrText xml:space="preserve"> ADDIN EN.CITE.DATA </w:instrText>
      </w:r>
      <w:r w:rsidR="00474853" w:rsidRPr="00603799">
        <w:fldChar w:fldCharType="end"/>
      </w:r>
      <w:r w:rsidR="00474853" w:rsidRPr="00603799">
        <w:fldChar w:fldCharType="separate"/>
      </w:r>
      <w:r w:rsidR="00474853" w:rsidRPr="00603799">
        <w:rPr>
          <w:noProof/>
        </w:rPr>
        <w:t>(Bronfenbrenner, 1979; Dunn, 2004; Göksun et al., 2024; Ramchandani &amp; Psychogiou, 2009)</w:t>
      </w:r>
      <w:r w:rsidR="00474853" w:rsidRPr="00603799">
        <w:fldChar w:fldCharType="end"/>
      </w:r>
      <w:r w:rsidR="002727F7" w:rsidRPr="00603799">
        <w:t xml:space="preserve">, although </w:t>
      </w:r>
      <w:r w:rsidR="000C466F" w:rsidRPr="00603799">
        <w:t xml:space="preserve">it was not possible to test </w:t>
      </w:r>
      <w:r w:rsidR="002727F7" w:rsidRPr="00603799">
        <w:t xml:space="preserve">this </w:t>
      </w:r>
      <w:r w:rsidR="000C466F" w:rsidRPr="00603799">
        <w:t>hypothesis</w:t>
      </w:r>
      <w:r w:rsidR="002727F7" w:rsidRPr="00603799">
        <w:t xml:space="preserve"> in the present study</w:t>
      </w:r>
      <w:r w:rsidRPr="00603799">
        <w:rPr>
          <w:lang w:val="en-US"/>
        </w:rPr>
        <w:t>. This distinction aligns with theoretical models of early vulnerability versus cumulative risk exposure</w:t>
      </w:r>
      <w:r w:rsidR="00A0724C" w:rsidRPr="00603799">
        <w:rPr>
          <w:lang w:val="en-US"/>
        </w:rPr>
        <w:t xml:space="preserve"> </w:t>
      </w:r>
      <w:r w:rsidR="00A0724C" w:rsidRPr="00603799">
        <w:rPr>
          <w:lang w:val="en-US"/>
        </w:rPr>
        <w:fldChar w:fldCharType="begin">
          <w:fldData xml:space="preserve">PEVuZE5vdGU+PENpdGU+PEF1dGhvcj5FdmFuczwvQXV0aG9yPjxZZWFyPjIwMTM8L1llYXI+PFJl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</w:fldData>
        </w:fldChar>
      </w:r>
      <w:r w:rsidR="00A0724C" w:rsidRPr="00603799">
        <w:rPr>
          <w:lang w:val="en-US"/>
        </w:rPr>
        <w:instrText xml:space="preserve"> ADDIN EN.CITE </w:instrText>
      </w:r>
      <w:r w:rsidR="00A0724C" w:rsidRPr="00603799">
        <w:rPr>
          <w:lang w:val="en-US"/>
        </w:rPr>
        <w:fldChar w:fldCharType="begin">
          <w:fldData xml:space="preserve">PEVuZE5vdGU+PENpdGU+PEF1dGhvcj5FdmFuczwvQXV0aG9yPjxZZWFyPjIwMTM8L1llYXI+PFJl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</w:fldData>
        </w:fldChar>
      </w:r>
      <w:r w:rsidR="00A0724C" w:rsidRPr="00603799">
        <w:rPr>
          <w:lang w:val="en-US"/>
        </w:rPr>
        <w:instrText xml:space="preserve"> ADDIN EN.CITE.DATA </w:instrText>
      </w:r>
      <w:r w:rsidR="00A0724C" w:rsidRPr="00603799">
        <w:rPr>
          <w:lang w:val="en-US"/>
        </w:rPr>
      </w:r>
      <w:r w:rsidR="00A0724C" w:rsidRPr="00603799">
        <w:rPr>
          <w:lang w:val="en-US"/>
        </w:rPr>
        <w:fldChar w:fldCharType="end"/>
      </w:r>
      <w:r w:rsidR="00A0724C" w:rsidRPr="00603799">
        <w:rPr>
          <w:lang w:val="en-US"/>
        </w:rPr>
      </w:r>
      <w:r w:rsidR="00A0724C" w:rsidRPr="00603799">
        <w:rPr>
          <w:lang w:val="en-US"/>
        </w:rPr>
        <w:fldChar w:fldCharType="separate"/>
      </w:r>
      <w:r w:rsidR="00A0724C" w:rsidRPr="00603799">
        <w:rPr>
          <w:noProof/>
          <w:lang w:val="en-US"/>
        </w:rPr>
        <w:t>(Appleyard et al., 2005; Evans et al., 2013)</w:t>
      </w:r>
      <w:r w:rsidR="00A0724C" w:rsidRPr="00603799">
        <w:rPr>
          <w:lang w:val="en-US"/>
        </w:rPr>
        <w:fldChar w:fldCharType="end"/>
      </w:r>
      <w:r w:rsidRPr="00603799">
        <w:rPr>
          <w:lang w:val="en-US"/>
        </w:rPr>
        <w:t xml:space="preserve">, highlighting the need for research that </w:t>
      </w:r>
      <w:r w:rsidRPr="00603799">
        <w:rPr>
          <w:lang w:val="en-US"/>
        </w:rPr>
        <w:lastRenderedPageBreak/>
        <w:t>tracks paternal anxiety and child development across multiple time points.</w:t>
      </w:r>
      <w:r w:rsidR="005F2286" w:rsidRPr="00603799">
        <w:rPr>
          <w:lang w:val="en-US"/>
        </w:rPr>
        <w:t xml:space="preserve"> </w:t>
      </w:r>
      <w:r w:rsidR="005F2286" w:rsidRPr="00603799">
        <w:t>Examining offspring mental health trajectories in relation to the persistence, fluctuation, or resolution of paternal anxiety over time could provide insights into critical periods of risk exposure and potential intervention windows.</w:t>
      </w:r>
    </w:p>
    <w:p w14:paraId="1E49781B" w14:textId="5706DE99" w:rsidR="00832D9B" w:rsidRPr="00603799" w:rsidRDefault="0073023C" w:rsidP="00413B34">
      <w:pPr>
        <w:rPr>
          <w:lang w:val="en-US"/>
        </w:rPr>
      </w:pPr>
      <w:r w:rsidRPr="00603799">
        <w:t xml:space="preserve">By addressing these gaps, future research can refine intervention strategies aimed at reducing intergenerational risk transmission. Specifically, studies should explore whether prenatal interventions focused on expectant fathers’ mental health can mitigate early risk pathways, while postnatal interventions targeting father-child interactions and parenting </w:t>
      </w:r>
      <w:r w:rsidR="00A0724C" w:rsidRPr="00603799">
        <w:t>behaviours</w:t>
      </w:r>
      <w:r w:rsidRPr="00603799">
        <w:t xml:space="preserve"> may be more effective for reducing later mental health difficulties in </w:t>
      </w:r>
      <w:r w:rsidR="00CE56AD" w:rsidRPr="00603799">
        <w:t xml:space="preserve">school-aged </w:t>
      </w:r>
      <w:r w:rsidRPr="00603799">
        <w:t>children</w:t>
      </w:r>
      <w:r w:rsidR="00CE56AD" w:rsidRPr="00603799">
        <w:t xml:space="preserve"> (rather than </w:t>
      </w:r>
      <w:r w:rsidR="00D62CC9" w:rsidRPr="00603799">
        <w:t>pre-school-aged children)</w:t>
      </w:r>
      <w:r w:rsidRPr="00603799">
        <w:t>. Identifying these developmental windows for intervention will be essential for designing tailored, evidence-based approaches to supporting paternal mental health and improving child outcomes.</w:t>
      </w:r>
    </w:p>
    <w:p w14:paraId="2B325862" w14:textId="14A33101" w:rsidR="00EE2208" w:rsidRPr="00603799" w:rsidRDefault="00EE2208" w:rsidP="00EE2208">
      <w:pPr>
        <w:pStyle w:val="Heading1"/>
      </w:pPr>
      <w:r w:rsidRPr="00603799">
        <w:t>Conclusion</w:t>
      </w:r>
    </w:p>
    <w:p w14:paraId="157840B4" w14:textId="2D53EFEE" w:rsidR="00225913" w:rsidRPr="00603799" w:rsidRDefault="003A6742" w:rsidP="00413B34">
      <w:r w:rsidRPr="00603799">
        <w:t>Th</w:t>
      </w:r>
      <w:r w:rsidR="006B1316" w:rsidRPr="00603799">
        <w:t xml:space="preserve">is </w:t>
      </w:r>
      <w:r w:rsidRPr="00603799">
        <w:t xml:space="preserve">study built on the existing research focused on </w:t>
      </w:r>
      <w:r w:rsidR="00A134E8" w:rsidRPr="00603799">
        <w:t xml:space="preserve">fathers’ </w:t>
      </w:r>
      <w:r w:rsidRPr="00603799">
        <w:t xml:space="preserve">contribution to child development by testing the </w:t>
      </w:r>
      <w:r w:rsidR="00372B31" w:rsidRPr="00603799">
        <w:t xml:space="preserve">role of </w:t>
      </w:r>
      <w:r w:rsidR="005F2DC6" w:rsidRPr="00603799">
        <w:t xml:space="preserve">the </w:t>
      </w:r>
      <w:r w:rsidR="00372B31" w:rsidRPr="00603799">
        <w:t xml:space="preserve">timing of paternal </w:t>
      </w:r>
      <w:r w:rsidR="00E678A9" w:rsidRPr="00603799">
        <w:t xml:space="preserve">perinatal anxiety exposure </w:t>
      </w:r>
      <w:r w:rsidR="00321277" w:rsidRPr="00603799">
        <w:t>in</w:t>
      </w:r>
      <w:r w:rsidR="00E678A9" w:rsidRPr="00603799">
        <w:t xml:space="preserve"> </w:t>
      </w:r>
      <w:r w:rsidRPr="00603799">
        <w:t>children’s subsequent psychological functioning. We took advantage of rich longitudinal data on paternal anxiety and offspring emotional and behavioural outcomes collected in a large UK-based birth cohort study</w:t>
      </w:r>
      <w:r w:rsidR="009811CA" w:rsidRPr="00603799">
        <w:t xml:space="preserve"> (</w:t>
      </w:r>
      <w:r w:rsidRPr="00603799">
        <w:t>ALSPAC</w:t>
      </w:r>
      <w:r w:rsidR="009811CA" w:rsidRPr="00603799">
        <w:t>)</w:t>
      </w:r>
      <w:r w:rsidRPr="00603799">
        <w:t xml:space="preserve"> and conducted a</w:t>
      </w:r>
      <w:r w:rsidR="00F37B52" w:rsidRPr="00603799">
        <w:t xml:space="preserve"> </w:t>
      </w:r>
      <w:r w:rsidR="009315C7" w:rsidRPr="00603799">
        <w:t>prospective study</w:t>
      </w:r>
      <w:r w:rsidRPr="00603799">
        <w:t xml:space="preserve"> </w:t>
      </w:r>
      <w:r w:rsidR="00440973" w:rsidRPr="00603799">
        <w:t>adopting a prenatal vs postnatal design.</w:t>
      </w:r>
      <w:r w:rsidRPr="00603799">
        <w:t xml:space="preserve"> </w:t>
      </w:r>
      <w:r w:rsidR="008277C3" w:rsidRPr="00603799">
        <w:t xml:space="preserve">Although </w:t>
      </w:r>
      <w:r w:rsidR="00F86ED3" w:rsidRPr="00603799">
        <w:t xml:space="preserve">our design does not allow </w:t>
      </w:r>
      <w:r w:rsidR="00A134E8" w:rsidRPr="00603799">
        <w:t xml:space="preserve">us </w:t>
      </w:r>
      <w:r w:rsidR="00F86ED3" w:rsidRPr="00603799">
        <w:t>to</w:t>
      </w:r>
      <w:r w:rsidR="008277C3" w:rsidRPr="00603799">
        <w:t xml:space="preserve"> draw </w:t>
      </w:r>
      <w:r w:rsidR="00AB08A6" w:rsidRPr="00603799">
        <w:t xml:space="preserve">strong </w:t>
      </w:r>
      <w:r w:rsidR="008277C3" w:rsidRPr="00603799">
        <w:t>causal conclusions</w:t>
      </w:r>
      <w:r w:rsidRPr="00603799">
        <w:t xml:space="preserve">, </w:t>
      </w:r>
      <w:r w:rsidR="00440973" w:rsidRPr="00603799">
        <w:t>we found</w:t>
      </w:r>
      <w:r w:rsidRPr="00603799">
        <w:t xml:space="preserve"> that children whose fathers are anxious in the perinatal period</w:t>
      </w:r>
      <w:r w:rsidR="00F708C8" w:rsidRPr="00603799">
        <w:t>,</w:t>
      </w:r>
      <w:r w:rsidRPr="00603799">
        <w:t xml:space="preserve"> </w:t>
      </w:r>
      <w:r w:rsidR="00F708C8" w:rsidRPr="00603799">
        <w:t xml:space="preserve">compared to children of non-anxious fathers, </w:t>
      </w:r>
      <w:r w:rsidRPr="00603799">
        <w:t>are more likely to present mental health difficulties at</w:t>
      </w:r>
      <w:r w:rsidR="0040449E" w:rsidRPr="00603799">
        <w:t xml:space="preserve"> 3 years</w:t>
      </w:r>
      <w:r w:rsidR="005F7FB0" w:rsidRPr="00603799">
        <w:t>, 6 months and 7 years, 7 months</w:t>
      </w:r>
      <w:r w:rsidRPr="00603799">
        <w:t xml:space="preserve">. </w:t>
      </w:r>
      <w:r w:rsidR="00136A47" w:rsidRPr="00603799">
        <w:t>This demonstrates</w:t>
      </w:r>
      <w:r w:rsidRPr="00603799">
        <w:t xml:space="preserve"> that paternal </w:t>
      </w:r>
      <w:r w:rsidR="007B0C67" w:rsidRPr="00603799">
        <w:t xml:space="preserve">perinatal </w:t>
      </w:r>
      <w:r w:rsidRPr="00603799">
        <w:t xml:space="preserve">anxiety is an important risk factor for adverse </w:t>
      </w:r>
      <w:r w:rsidR="00136A47" w:rsidRPr="00603799">
        <w:t xml:space="preserve">child </w:t>
      </w:r>
      <w:r w:rsidRPr="00603799">
        <w:t xml:space="preserve">outcomes, even after </w:t>
      </w:r>
      <w:r w:rsidRPr="00603799">
        <w:lastRenderedPageBreak/>
        <w:t>accounting for maternal mental health, child temperament, and key sociodemographic factors</w:t>
      </w:r>
      <w:r w:rsidR="004A57CB" w:rsidRPr="00603799">
        <w:t>, and should not be overlooked in research and clinical practice</w:t>
      </w:r>
      <w:r w:rsidRPr="00603799">
        <w:t>.</w:t>
      </w:r>
      <w:r w:rsidR="00D84871" w:rsidRPr="00603799">
        <w:t xml:space="preserve"> However, further research is needed </w:t>
      </w:r>
      <w:proofErr w:type="spellStart"/>
      <w:r w:rsidR="00D84871" w:rsidRPr="00603799">
        <w:t>i</w:t>
      </w:r>
      <w:proofErr w:type="spellEnd"/>
      <w:r w:rsidR="00D84871" w:rsidRPr="00603799">
        <w:t>) to identify the precise mechanisms by which indirect and direct risk transmission occurs so as ii) to enable the development of preventative strategies and interventions to reduce risks for young children.</w:t>
      </w:r>
    </w:p>
    <w:p w14:paraId="2F51014C" w14:textId="1ABA8D3C" w:rsidR="004143BE" w:rsidRPr="00603799" w:rsidRDefault="00842495" w:rsidP="00225913">
      <w:pPr>
        <w:pStyle w:val="Heading1"/>
      </w:pPr>
      <w:r w:rsidRPr="00603799">
        <w:t>References</w:t>
      </w:r>
    </w:p>
    <w:p w14:paraId="60FB9D0B" w14:textId="77777777" w:rsidR="00F70EB9" w:rsidRPr="00603799" w:rsidRDefault="004143BE" w:rsidP="00FA3921">
      <w:pPr>
        <w:pStyle w:val="EndNoteBibliography"/>
        <w:spacing w:line="480" w:lineRule="auto"/>
        <w:rPr>
          <w:noProof/>
        </w:rPr>
      </w:pPr>
      <w:r w:rsidRPr="00603799">
        <w:fldChar w:fldCharType="begin"/>
      </w:r>
      <w:r w:rsidRPr="00603799">
        <w:instrText xml:space="preserve"> ADDIN EN.REFLIST </w:instrText>
      </w:r>
      <w:r w:rsidRPr="00603799">
        <w:fldChar w:fldCharType="separate"/>
      </w:r>
      <w:r w:rsidR="00F70EB9" w:rsidRPr="00603799">
        <w:rPr>
          <w:noProof/>
        </w:rPr>
        <w:t xml:space="preserve">Ahmadzadeh, Y. I., Eley, T. C., Leve, L. D., Shaw, D. S., Natsuaki, M. N., Reiss, D., Neiderhiser, J. M., &amp; McAdams, T. A. (2019). Anxiety in the family: a genetically informed analysis of transactional associations between mother, father and child anxiety symptoms. </w:t>
      </w:r>
      <w:r w:rsidR="00F70EB9" w:rsidRPr="00603799">
        <w:rPr>
          <w:i/>
          <w:noProof/>
        </w:rPr>
        <w:t>Journal of child psychology and psychiatry</w:t>
      </w:r>
      <w:r w:rsidR="00F70EB9" w:rsidRPr="00603799">
        <w:rPr>
          <w:noProof/>
        </w:rPr>
        <w:t>,</w:t>
      </w:r>
      <w:r w:rsidR="00F70EB9" w:rsidRPr="00603799">
        <w:rPr>
          <w:i/>
          <w:noProof/>
        </w:rPr>
        <w:t xml:space="preserve"> 60</w:t>
      </w:r>
      <w:r w:rsidR="00F70EB9" w:rsidRPr="00603799">
        <w:rPr>
          <w:noProof/>
        </w:rPr>
        <w:t xml:space="preserve">(12), 1269-1277. </w:t>
      </w:r>
    </w:p>
    <w:p w14:paraId="721FD90D" w14:textId="77777777" w:rsidR="00F70EB9" w:rsidRPr="00603799" w:rsidRDefault="00F70EB9" w:rsidP="00FA3921">
      <w:pPr>
        <w:pStyle w:val="EndNoteBibliography"/>
        <w:spacing w:line="480" w:lineRule="auto"/>
        <w:rPr>
          <w:noProof/>
        </w:rPr>
      </w:pPr>
      <w:r w:rsidRPr="00603799">
        <w:rPr>
          <w:noProof/>
        </w:rPr>
        <w:t xml:space="preserve">Ahmadzadeh, Y. I., Schoeler, T., Han, M., Pingault, J.-B., Creswell, C., &amp; McAdams, T. A. (2021). Systematic review and meta-analysis of genetically informed research: associations between parent anxiety and offspring internalizing problems. </w:t>
      </w:r>
      <w:r w:rsidRPr="00603799">
        <w:rPr>
          <w:i/>
          <w:noProof/>
        </w:rPr>
        <w:t>Journal of the American Academy of Child &amp; Adolescent Psychiatry</w:t>
      </w:r>
      <w:r w:rsidRPr="00603799">
        <w:rPr>
          <w:noProof/>
        </w:rPr>
        <w:t>,</w:t>
      </w:r>
      <w:r w:rsidRPr="00603799">
        <w:rPr>
          <w:i/>
          <w:noProof/>
        </w:rPr>
        <w:t xml:space="preserve"> 60</w:t>
      </w:r>
      <w:r w:rsidRPr="00603799">
        <w:rPr>
          <w:noProof/>
        </w:rPr>
        <w:t xml:space="preserve">(7), 823-840. </w:t>
      </w:r>
    </w:p>
    <w:p w14:paraId="2A71787A" w14:textId="77777777" w:rsidR="00F70EB9" w:rsidRPr="00603799" w:rsidRDefault="00F70EB9" w:rsidP="00FA3921">
      <w:pPr>
        <w:pStyle w:val="EndNoteBibliography"/>
        <w:spacing w:line="480" w:lineRule="auto"/>
        <w:rPr>
          <w:noProof/>
        </w:rPr>
      </w:pPr>
      <w:r w:rsidRPr="00603799">
        <w:rPr>
          <w:noProof/>
        </w:rPr>
        <w:t xml:space="preserve">Appleyard, K., Egeland, B., van Dulmen, M. H., &amp; Alan Sroufe, L. (2005). When more is not better: The role of cumulative risk in child behavior outcomes. </w:t>
      </w:r>
      <w:r w:rsidRPr="00603799">
        <w:rPr>
          <w:i/>
          <w:noProof/>
        </w:rPr>
        <w:t>Journal of child psychology and psychiatry</w:t>
      </w:r>
      <w:r w:rsidRPr="00603799">
        <w:rPr>
          <w:noProof/>
        </w:rPr>
        <w:t>,</w:t>
      </w:r>
      <w:r w:rsidRPr="00603799">
        <w:rPr>
          <w:i/>
          <w:noProof/>
        </w:rPr>
        <w:t xml:space="preserve"> 46</w:t>
      </w:r>
      <w:r w:rsidRPr="00603799">
        <w:rPr>
          <w:noProof/>
        </w:rPr>
        <w:t xml:space="preserve">(3), 235-245. </w:t>
      </w:r>
    </w:p>
    <w:p w14:paraId="78A42F4E" w14:textId="77777777" w:rsidR="00F70EB9" w:rsidRPr="00603799" w:rsidRDefault="00F70EB9" w:rsidP="00FA3921">
      <w:pPr>
        <w:pStyle w:val="EndNoteBibliography"/>
        <w:spacing w:line="480" w:lineRule="auto"/>
        <w:rPr>
          <w:noProof/>
        </w:rPr>
      </w:pPr>
      <w:r w:rsidRPr="00603799">
        <w:rPr>
          <w:noProof/>
        </w:rPr>
        <w:t xml:space="preserve">Arango, C., Díaz-Caneja, C. M., McGorry, P. D., Rapoport, J., Sommer, I. E., Vorstman, J. A., McDaid, D., Marín, O., Serrano-Drozdowskyj, E., &amp; Freedman, R. (2018). Preventive strategies for mental health. </w:t>
      </w:r>
      <w:r w:rsidRPr="00603799">
        <w:rPr>
          <w:i/>
          <w:noProof/>
        </w:rPr>
        <w:t>The Lancet Psychiatry</w:t>
      </w:r>
      <w:r w:rsidRPr="00603799">
        <w:rPr>
          <w:noProof/>
        </w:rPr>
        <w:t>,</w:t>
      </w:r>
      <w:r w:rsidRPr="00603799">
        <w:rPr>
          <w:i/>
          <w:noProof/>
        </w:rPr>
        <w:t xml:space="preserve"> 5</w:t>
      </w:r>
      <w:r w:rsidRPr="00603799">
        <w:rPr>
          <w:noProof/>
        </w:rPr>
        <w:t xml:space="preserve">(7), 591-604. </w:t>
      </w:r>
    </w:p>
    <w:p w14:paraId="1DB5B83B" w14:textId="77777777" w:rsidR="00F70EB9" w:rsidRPr="00603799" w:rsidRDefault="00F70EB9" w:rsidP="00FA3921">
      <w:pPr>
        <w:pStyle w:val="EndNoteBibliography"/>
        <w:spacing w:line="480" w:lineRule="auto"/>
        <w:rPr>
          <w:noProof/>
        </w:rPr>
      </w:pPr>
      <w:r w:rsidRPr="00603799">
        <w:rPr>
          <w:noProof/>
        </w:rPr>
        <w:t xml:space="preserve">Bandura, A., &amp; Walters, R. H. (1977). </w:t>
      </w:r>
      <w:r w:rsidRPr="00603799">
        <w:rPr>
          <w:i/>
          <w:noProof/>
        </w:rPr>
        <w:t>Social learning theory</w:t>
      </w:r>
      <w:r w:rsidRPr="00603799">
        <w:rPr>
          <w:noProof/>
        </w:rPr>
        <w:t xml:space="preserve"> (Vol. 1). Englewood cliffs Prentice Hall. </w:t>
      </w:r>
    </w:p>
    <w:p w14:paraId="605E374D" w14:textId="77777777" w:rsidR="00F70EB9" w:rsidRPr="00603799" w:rsidRDefault="00F70EB9" w:rsidP="00FA3921">
      <w:pPr>
        <w:pStyle w:val="EndNoteBibliography"/>
        <w:spacing w:line="480" w:lineRule="auto"/>
        <w:rPr>
          <w:noProof/>
        </w:rPr>
      </w:pPr>
      <w:r w:rsidRPr="00603799">
        <w:rPr>
          <w:noProof/>
        </w:rPr>
        <w:lastRenderedPageBreak/>
        <w:t xml:space="preserve">Barker, B., Iles, J. E., &amp; Ramchandani, P. G. (2017). Fathers, fathering and child psychopathology. </w:t>
      </w:r>
      <w:r w:rsidRPr="00603799">
        <w:rPr>
          <w:i/>
          <w:noProof/>
        </w:rPr>
        <w:t>Current opinion in psychology</w:t>
      </w:r>
      <w:r w:rsidRPr="00603799">
        <w:rPr>
          <w:noProof/>
        </w:rPr>
        <w:t>,</w:t>
      </w:r>
      <w:r w:rsidRPr="00603799">
        <w:rPr>
          <w:i/>
          <w:noProof/>
        </w:rPr>
        <w:t xml:space="preserve"> 15</w:t>
      </w:r>
      <w:r w:rsidRPr="00603799">
        <w:rPr>
          <w:noProof/>
        </w:rPr>
        <w:t xml:space="preserve">, 87-92. </w:t>
      </w:r>
    </w:p>
    <w:p w14:paraId="14AE5F93" w14:textId="77777777" w:rsidR="00F70EB9" w:rsidRPr="00603799" w:rsidRDefault="00F70EB9" w:rsidP="00FA3921">
      <w:pPr>
        <w:pStyle w:val="EndNoteBibliography"/>
        <w:spacing w:line="480" w:lineRule="auto"/>
        <w:rPr>
          <w:noProof/>
        </w:rPr>
      </w:pPr>
      <w:r w:rsidRPr="00603799">
        <w:rPr>
          <w:noProof/>
        </w:rPr>
        <w:t xml:space="preserve">Barker, E. D., Jaffee, S. R., Uher, R., &amp; Maughan, B. (2011). The contribution of prenatal and postnatal maternal anxiety and depression to child maladjustment. </w:t>
      </w:r>
      <w:r w:rsidRPr="00603799">
        <w:rPr>
          <w:i/>
          <w:noProof/>
        </w:rPr>
        <w:t>Depression and anxiety</w:t>
      </w:r>
      <w:r w:rsidRPr="00603799">
        <w:rPr>
          <w:noProof/>
        </w:rPr>
        <w:t>,</w:t>
      </w:r>
      <w:r w:rsidRPr="00603799">
        <w:rPr>
          <w:i/>
          <w:noProof/>
        </w:rPr>
        <w:t xml:space="preserve"> 28</w:t>
      </w:r>
      <w:r w:rsidRPr="00603799">
        <w:rPr>
          <w:noProof/>
        </w:rPr>
        <w:t xml:space="preserve">(8), 696-702. </w:t>
      </w:r>
    </w:p>
    <w:p w14:paraId="3C59A95F" w14:textId="77777777" w:rsidR="00F70EB9" w:rsidRPr="00603799" w:rsidRDefault="00F70EB9" w:rsidP="00FA3921">
      <w:pPr>
        <w:pStyle w:val="EndNoteBibliography"/>
        <w:spacing w:line="480" w:lineRule="auto"/>
        <w:rPr>
          <w:noProof/>
        </w:rPr>
      </w:pPr>
      <w:r w:rsidRPr="00603799">
        <w:rPr>
          <w:noProof/>
        </w:rPr>
        <w:t xml:space="preserve">Beebe, B., Steele, M., Jaffe, J., Buck, K. A., Chen, H., Cohen, P., Kaitz, M., Markese, S., Andrews, H., &amp; Margolis, A. (2011). Maternal anxiety symptoms and mother–infant self‐and interactive contingency. </w:t>
      </w:r>
      <w:r w:rsidRPr="00603799">
        <w:rPr>
          <w:i/>
          <w:noProof/>
        </w:rPr>
        <w:t>Infant mental health journal</w:t>
      </w:r>
      <w:r w:rsidRPr="00603799">
        <w:rPr>
          <w:noProof/>
        </w:rPr>
        <w:t>,</w:t>
      </w:r>
      <w:r w:rsidRPr="00603799">
        <w:rPr>
          <w:i/>
          <w:noProof/>
        </w:rPr>
        <w:t xml:space="preserve"> 32</w:t>
      </w:r>
      <w:r w:rsidRPr="00603799">
        <w:rPr>
          <w:noProof/>
        </w:rPr>
        <w:t xml:space="preserve">(2), 174-206. </w:t>
      </w:r>
    </w:p>
    <w:p w14:paraId="2545F306" w14:textId="77777777" w:rsidR="00F70EB9" w:rsidRPr="00603799" w:rsidRDefault="00F70EB9" w:rsidP="00FA3921">
      <w:pPr>
        <w:pStyle w:val="EndNoteBibliography"/>
        <w:spacing w:line="480" w:lineRule="auto"/>
        <w:rPr>
          <w:noProof/>
        </w:rPr>
      </w:pPr>
      <w:r w:rsidRPr="00603799">
        <w:rPr>
          <w:noProof/>
        </w:rPr>
        <w:t xml:space="preserve">Bender, R., &amp; Lange, S. (2001). Adjusting for multiple testing—when and how? </w:t>
      </w:r>
      <w:r w:rsidRPr="00603799">
        <w:rPr>
          <w:i/>
          <w:noProof/>
        </w:rPr>
        <w:t>Journal of clinical epidemiology</w:t>
      </w:r>
      <w:r w:rsidRPr="00603799">
        <w:rPr>
          <w:noProof/>
        </w:rPr>
        <w:t>,</w:t>
      </w:r>
      <w:r w:rsidRPr="00603799">
        <w:rPr>
          <w:i/>
          <w:noProof/>
        </w:rPr>
        <w:t xml:space="preserve"> 54</w:t>
      </w:r>
      <w:r w:rsidRPr="00603799">
        <w:rPr>
          <w:noProof/>
        </w:rPr>
        <w:t xml:space="preserve">(4), 343-349. </w:t>
      </w:r>
    </w:p>
    <w:p w14:paraId="371086B2" w14:textId="32800C0F" w:rsidR="00F70EB9" w:rsidRPr="00603799" w:rsidRDefault="00F70EB9" w:rsidP="00FA3921">
      <w:pPr>
        <w:pStyle w:val="EndNoteBibliography"/>
        <w:spacing w:line="480" w:lineRule="auto"/>
        <w:rPr>
          <w:noProof/>
        </w:rPr>
      </w:pPr>
      <w:r w:rsidRPr="00603799">
        <w:rPr>
          <w:noProof/>
        </w:rPr>
        <w:t xml:space="preserve">Bögels, S., &amp; Phares, V. (2008). Fathers' role in the etiology, prevention and treatment of child anxiety: a review and new model. </w:t>
      </w:r>
      <w:r w:rsidRPr="00603799">
        <w:rPr>
          <w:i/>
          <w:noProof/>
        </w:rPr>
        <w:t>Clin Psychol Rev</w:t>
      </w:r>
      <w:r w:rsidRPr="00603799">
        <w:rPr>
          <w:noProof/>
        </w:rPr>
        <w:t>,</w:t>
      </w:r>
      <w:r w:rsidRPr="00603799">
        <w:rPr>
          <w:i/>
          <w:noProof/>
        </w:rPr>
        <w:t xml:space="preserve"> 28</w:t>
      </w:r>
      <w:r w:rsidRPr="00603799">
        <w:rPr>
          <w:noProof/>
        </w:rPr>
        <w:t xml:space="preserve">(4), 539-558. </w:t>
      </w:r>
      <w:hyperlink r:id="rId18" w:history="1">
        <w:r w:rsidRPr="00603799">
          <w:rPr>
            <w:rStyle w:val="Hyperlink"/>
            <w:noProof/>
          </w:rPr>
          <w:t>https://doi.org/10.1016/j.cpr.2007.07.011</w:t>
        </w:r>
      </w:hyperlink>
      <w:r w:rsidRPr="00603799">
        <w:rPr>
          <w:noProof/>
        </w:rPr>
        <w:t xml:space="preserve"> </w:t>
      </w:r>
    </w:p>
    <w:p w14:paraId="56F01BA3" w14:textId="77777777" w:rsidR="00F70EB9" w:rsidRPr="00603799" w:rsidRDefault="00F70EB9" w:rsidP="00FA3921">
      <w:pPr>
        <w:pStyle w:val="EndNoteBibliography"/>
        <w:spacing w:line="480" w:lineRule="auto"/>
        <w:rPr>
          <w:noProof/>
        </w:rPr>
      </w:pPr>
      <w:r w:rsidRPr="00603799">
        <w:rPr>
          <w:noProof/>
        </w:rPr>
        <w:t xml:space="preserve">Bögels, S. M., &amp; Perotti, E. C. (2011). Does father know best? A formal model of the paternal influence on childhood social anxiety. </w:t>
      </w:r>
      <w:r w:rsidRPr="00603799">
        <w:rPr>
          <w:i/>
          <w:noProof/>
        </w:rPr>
        <w:t>Journal of Child and Family Studies</w:t>
      </w:r>
      <w:r w:rsidRPr="00603799">
        <w:rPr>
          <w:noProof/>
        </w:rPr>
        <w:t>,</w:t>
      </w:r>
      <w:r w:rsidRPr="00603799">
        <w:rPr>
          <w:i/>
          <w:noProof/>
        </w:rPr>
        <w:t xml:space="preserve"> 20</w:t>
      </w:r>
      <w:r w:rsidRPr="00603799">
        <w:rPr>
          <w:noProof/>
        </w:rPr>
        <w:t xml:space="preserve">(2), 171-181. </w:t>
      </w:r>
    </w:p>
    <w:p w14:paraId="5463213E" w14:textId="77777777" w:rsidR="00F70EB9" w:rsidRPr="00603799" w:rsidRDefault="00F70EB9" w:rsidP="00FA3921">
      <w:pPr>
        <w:pStyle w:val="EndNoteBibliography"/>
        <w:spacing w:line="480" w:lineRule="auto"/>
        <w:rPr>
          <w:noProof/>
        </w:rPr>
      </w:pPr>
      <w:r w:rsidRPr="00603799">
        <w:rPr>
          <w:noProof/>
        </w:rPr>
        <w:t xml:space="preserve">Boyd, A., Golding, J., Macleod, J., Lawlor, D. A., Fraser, A., Henderson, J., Molloy, L., Ness, A., Ring, S., &amp; Davey Smith, G. (2013). Cohort profile: the ‘children of the 90s’—the index offspring of the Avon Longitudinal Study of Parents and Children. </w:t>
      </w:r>
      <w:r w:rsidRPr="00603799">
        <w:rPr>
          <w:i/>
          <w:noProof/>
        </w:rPr>
        <w:t>International journal of epidemiology</w:t>
      </w:r>
      <w:r w:rsidRPr="00603799">
        <w:rPr>
          <w:noProof/>
        </w:rPr>
        <w:t>,</w:t>
      </w:r>
      <w:r w:rsidRPr="00603799">
        <w:rPr>
          <w:i/>
          <w:noProof/>
        </w:rPr>
        <w:t xml:space="preserve"> 42</w:t>
      </w:r>
      <w:r w:rsidRPr="00603799">
        <w:rPr>
          <w:noProof/>
        </w:rPr>
        <w:t xml:space="preserve">(1), 111-127. </w:t>
      </w:r>
    </w:p>
    <w:p w14:paraId="4B4B22FC" w14:textId="77777777" w:rsidR="00F70EB9" w:rsidRPr="00603799" w:rsidRDefault="00F70EB9" w:rsidP="00FA3921">
      <w:pPr>
        <w:pStyle w:val="EndNoteBibliography"/>
        <w:spacing w:line="480" w:lineRule="auto"/>
        <w:rPr>
          <w:noProof/>
        </w:rPr>
      </w:pPr>
      <w:r w:rsidRPr="00603799">
        <w:rPr>
          <w:noProof/>
        </w:rPr>
        <w:t xml:space="preserve">Bronfenbrenner, U. (1979). The ecology of human development: Experiments by nature and design. </w:t>
      </w:r>
      <w:r w:rsidRPr="00603799">
        <w:rPr>
          <w:i/>
          <w:noProof/>
        </w:rPr>
        <w:t>Harvard University Press google schola</w:t>
      </w:r>
      <w:r w:rsidRPr="00603799">
        <w:rPr>
          <w:noProof/>
        </w:rPr>
        <w:t>,</w:t>
      </w:r>
      <w:r w:rsidRPr="00603799">
        <w:rPr>
          <w:i/>
          <w:noProof/>
        </w:rPr>
        <w:t xml:space="preserve"> 2</w:t>
      </w:r>
      <w:r w:rsidRPr="00603799">
        <w:rPr>
          <w:noProof/>
        </w:rPr>
        <w:t xml:space="preserve">, 139-163. </w:t>
      </w:r>
    </w:p>
    <w:p w14:paraId="7873EE99" w14:textId="77777777" w:rsidR="00F70EB9" w:rsidRPr="00603799" w:rsidRDefault="00F70EB9" w:rsidP="00FA3921">
      <w:pPr>
        <w:pStyle w:val="EndNoteBibliography"/>
        <w:spacing w:line="480" w:lineRule="auto"/>
        <w:rPr>
          <w:noProof/>
        </w:rPr>
      </w:pPr>
      <w:r w:rsidRPr="00603799">
        <w:rPr>
          <w:noProof/>
        </w:rPr>
        <w:t xml:space="preserve">Cabrera, N., Tamis‐LeMonda, C. S., Bradley, R. H., Hofferth, S., &amp; Lamb, M. E. (2000). Fatherhood in the twenty‐first century. </w:t>
      </w:r>
      <w:r w:rsidRPr="00603799">
        <w:rPr>
          <w:i/>
          <w:noProof/>
        </w:rPr>
        <w:t>Child development</w:t>
      </w:r>
      <w:r w:rsidRPr="00603799">
        <w:rPr>
          <w:noProof/>
        </w:rPr>
        <w:t>,</w:t>
      </w:r>
      <w:r w:rsidRPr="00603799">
        <w:rPr>
          <w:i/>
          <w:noProof/>
        </w:rPr>
        <w:t xml:space="preserve"> 71</w:t>
      </w:r>
      <w:r w:rsidRPr="00603799">
        <w:rPr>
          <w:noProof/>
        </w:rPr>
        <w:t xml:space="preserve">(1), 127-136. </w:t>
      </w:r>
    </w:p>
    <w:p w14:paraId="1E348565" w14:textId="77777777" w:rsidR="00F70EB9" w:rsidRPr="00603799" w:rsidRDefault="00F70EB9" w:rsidP="00FA3921">
      <w:pPr>
        <w:pStyle w:val="EndNoteBibliography"/>
        <w:spacing w:line="480" w:lineRule="auto"/>
        <w:rPr>
          <w:noProof/>
        </w:rPr>
      </w:pPr>
      <w:r w:rsidRPr="00603799">
        <w:rPr>
          <w:noProof/>
        </w:rPr>
        <w:lastRenderedPageBreak/>
        <w:t xml:space="preserve">Cabrera, N. J., &amp; Tamis-LeMonda, C. S. (2013). </w:t>
      </w:r>
      <w:r w:rsidRPr="00603799">
        <w:rPr>
          <w:i/>
          <w:noProof/>
        </w:rPr>
        <w:t>Handbook of father involvement: Multidisciplinary perspectives</w:t>
      </w:r>
      <w:r w:rsidRPr="00603799">
        <w:rPr>
          <w:noProof/>
        </w:rPr>
        <w:t xml:space="preserve">. Routledge. </w:t>
      </w:r>
    </w:p>
    <w:p w14:paraId="688A15D6" w14:textId="28A3076B" w:rsidR="00F70EB9" w:rsidRPr="00603799" w:rsidRDefault="00F70EB9" w:rsidP="00FA3921">
      <w:pPr>
        <w:pStyle w:val="EndNoteBibliography"/>
        <w:spacing w:line="480" w:lineRule="auto"/>
        <w:rPr>
          <w:noProof/>
        </w:rPr>
      </w:pPr>
      <w:r w:rsidRPr="00603799">
        <w:rPr>
          <w:noProof/>
        </w:rPr>
        <w:t xml:space="preserve">Capron, L. E., Glover, V., Pearson, R. M., Evans, J., O'Connor, T. G., Stein, A., Murphy, S. E., &amp; Ramchandani, P. G. (2015). Associations of maternal and paternal antenatal mood with offspring anxiety disorder at age 18 years. </w:t>
      </w:r>
      <w:r w:rsidRPr="00603799">
        <w:rPr>
          <w:i/>
          <w:noProof/>
        </w:rPr>
        <w:t>Journal of affective disorders</w:t>
      </w:r>
      <w:r w:rsidRPr="00603799">
        <w:rPr>
          <w:noProof/>
        </w:rPr>
        <w:t>,</w:t>
      </w:r>
      <w:r w:rsidRPr="00603799">
        <w:rPr>
          <w:i/>
          <w:noProof/>
        </w:rPr>
        <w:t xml:space="preserve"> 187</w:t>
      </w:r>
      <w:r w:rsidRPr="00603799">
        <w:rPr>
          <w:noProof/>
        </w:rPr>
        <w:t xml:space="preserve">. </w:t>
      </w:r>
      <w:hyperlink r:id="rId19" w:history="1">
        <w:r w:rsidRPr="00603799">
          <w:rPr>
            <w:rStyle w:val="Hyperlink"/>
            <w:noProof/>
          </w:rPr>
          <w:t>https://doi.org/http://dx.doi.org/10.1016/j.jad.2015.08.012</w:t>
        </w:r>
      </w:hyperlink>
      <w:r w:rsidRPr="00603799">
        <w:rPr>
          <w:noProof/>
        </w:rPr>
        <w:t xml:space="preserve"> </w:t>
      </w:r>
    </w:p>
    <w:p w14:paraId="26CBA7C6" w14:textId="77777777" w:rsidR="00F70EB9" w:rsidRPr="00603799" w:rsidRDefault="00F70EB9" w:rsidP="00FA3921">
      <w:pPr>
        <w:pStyle w:val="EndNoteBibliography"/>
        <w:spacing w:line="480" w:lineRule="auto"/>
        <w:rPr>
          <w:noProof/>
        </w:rPr>
      </w:pPr>
      <w:r w:rsidRPr="00603799">
        <w:rPr>
          <w:noProof/>
        </w:rPr>
        <w:t xml:space="preserve">Cardenas, S. I., Morris, A. R., Marshall, N., Aviv, E. C., Martínez García, M., Sellery, P., &amp; Saxbe, D. E. (2022). Fathers matter from the start: The role of expectant fathers in child development. </w:t>
      </w:r>
      <w:r w:rsidRPr="00603799">
        <w:rPr>
          <w:i/>
          <w:noProof/>
        </w:rPr>
        <w:t>Child Development Perspectives</w:t>
      </w:r>
      <w:r w:rsidRPr="00603799">
        <w:rPr>
          <w:noProof/>
        </w:rPr>
        <w:t>,</w:t>
      </w:r>
      <w:r w:rsidRPr="00603799">
        <w:rPr>
          <w:i/>
          <w:noProof/>
        </w:rPr>
        <w:t xml:space="preserve"> 16</w:t>
      </w:r>
      <w:r w:rsidRPr="00603799">
        <w:rPr>
          <w:noProof/>
        </w:rPr>
        <w:t xml:space="preserve">(1), 54-59. </w:t>
      </w:r>
    </w:p>
    <w:p w14:paraId="2D44C406" w14:textId="77777777" w:rsidR="00F70EB9" w:rsidRPr="00603799" w:rsidRDefault="00F70EB9" w:rsidP="00FA3921">
      <w:pPr>
        <w:pStyle w:val="EndNoteBibliography"/>
        <w:spacing w:line="480" w:lineRule="auto"/>
        <w:rPr>
          <w:noProof/>
        </w:rPr>
      </w:pPr>
      <w:r w:rsidRPr="00603799">
        <w:rPr>
          <w:noProof/>
        </w:rPr>
        <w:t xml:space="preserve">Carey, W. B., &amp; McDevitt, S. C. (1978). Revision of the infant temperament questionnaire. </w:t>
      </w:r>
      <w:r w:rsidRPr="00603799">
        <w:rPr>
          <w:i/>
          <w:noProof/>
        </w:rPr>
        <w:t>Pediatrics</w:t>
      </w:r>
      <w:r w:rsidRPr="00603799">
        <w:rPr>
          <w:noProof/>
        </w:rPr>
        <w:t>,</w:t>
      </w:r>
      <w:r w:rsidRPr="00603799">
        <w:rPr>
          <w:i/>
          <w:noProof/>
        </w:rPr>
        <w:t xml:space="preserve"> 61</w:t>
      </w:r>
      <w:r w:rsidRPr="00603799">
        <w:rPr>
          <w:noProof/>
        </w:rPr>
        <w:t xml:space="preserve">(5), 735-739. </w:t>
      </w:r>
    </w:p>
    <w:p w14:paraId="4CDFFB1A" w14:textId="77777777" w:rsidR="00F70EB9" w:rsidRPr="00603799" w:rsidRDefault="00F70EB9" w:rsidP="00FA3921">
      <w:pPr>
        <w:pStyle w:val="EndNoteBibliography"/>
        <w:spacing w:line="480" w:lineRule="auto"/>
        <w:rPr>
          <w:noProof/>
        </w:rPr>
      </w:pPr>
      <w:r w:rsidRPr="00603799">
        <w:rPr>
          <w:noProof/>
        </w:rPr>
        <w:t xml:space="preserve">Challacombe, F. L., Pietikäinen, J. T., Kiviruusu, O., Saarenpää‐Heikkilä, O., Paunio, T., &amp; Paavonen, E. J. (2023). Paternal perinatal stress is associated with children's emotional problems at 2 years. </w:t>
      </w:r>
      <w:r w:rsidRPr="00603799">
        <w:rPr>
          <w:i/>
          <w:noProof/>
        </w:rPr>
        <w:t>Journal of child psychology and psychiatry</w:t>
      </w:r>
      <w:r w:rsidRPr="00603799">
        <w:rPr>
          <w:noProof/>
        </w:rPr>
        <w:t>,</w:t>
      </w:r>
      <w:r w:rsidRPr="00603799">
        <w:rPr>
          <w:i/>
          <w:noProof/>
        </w:rPr>
        <w:t xml:space="preserve"> 64</w:t>
      </w:r>
      <w:r w:rsidRPr="00603799">
        <w:rPr>
          <w:noProof/>
        </w:rPr>
        <w:t xml:space="preserve">(2), 277-288. </w:t>
      </w:r>
    </w:p>
    <w:p w14:paraId="21DBF702" w14:textId="77777777" w:rsidR="00F70EB9" w:rsidRPr="00603799" w:rsidRDefault="00F70EB9" w:rsidP="00FA3921">
      <w:pPr>
        <w:pStyle w:val="EndNoteBibliography"/>
        <w:spacing w:line="480" w:lineRule="auto"/>
        <w:rPr>
          <w:noProof/>
        </w:rPr>
      </w:pPr>
      <w:r w:rsidRPr="00603799">
        <w:rPr>
          <w:noProof/>
        </w:rPr>
        <w:t xml:space="preserve">Chhabra, J., McDermott, B., &amp; Li, W. (2020). Risk factors for paternal perinatal depression and anxiety: A systematic review and meta-analysis. </w:t>
      </w:r>
      <w:r w:rsidRPr="00603799">
        <w:rPr>
          <w:i/>
          <w:noProof/>
        </w:rPr>
        <w:t>Psychology of Men &amp; Masculinities</w:t>
      </w:r>
      <w:r w:rsidRPr="00603799">
        <w:rPr>
          <w:noProof/>
        </w:rPr>
        <w:t>,</w:t>
      </w:r>
      <w:r w:rsidRPr="00603799">
        <w:rPr>
          <w:i/>
          <w:noProof/>
        </w:rPr>
        <w:t xml:space="preserve"> 21</w:t>
      </w:r>
      <w:r w:rsidRPr="00603799">
        <w:rPr>
          <w:noProof/>
        </w:rPr>
        <w:t xml:space="preserve">(4), 593. </w:t>
      </w:r>
    </w:p>
    <w:p w14:paraId="35072809" w14:textId="77777777" w:rsidR="00F70EB9" w:rsidRPr="00603799" w:rsidRDefault="00F70EB9" w:rsidP="00FA3921">
      <w:pPr>
        <w:pStyle w:val="EndNoteBibliography"/>
        <w:spacing w:line="480" w:lineRule="auto"/>
        <w:rPr>
          <w:noProof/>
        </w:rPr>
      </w:pPr>
      <w:r w:rsidRPr="00603799">
        <w:rPr>
          <w:noProof/>
        </w:rPr>
        <w:t xml:space="preserve">Connell, A. M., &amp; Goodman, S. H. (2002). The association between psychopathology in fathers versus mothers and children's internalizing and externalizing behavior problems: a meta-analysis. </w:t>
      </w:r>
      <w:r w:rsidRPr="00603799">
        <w:rPr>
          <w:i/>
          <w:noProof/>
        </w:rPr>
        <w:t>Psychological bulletin</w:t>
      </w:r>
      <w:r w:rsidRPr="00603799">
        <w:rPr>
          <w:noProof/>
        </w:rPr>
        <w:t>,</w:t>
      </w:r>
      <w:r w:rsidRPr="00603799">
        <w:rPr>
          <w:i/>
          <w:noProof/>
        </w:rPr>
        <w:t xml:space="preserve"> 128</w:t>
      </w:r>
      <w:r w:rsidRPr="00603799">
        <w:rPr>
          <w:noProof/>
        </w:rPr>
        <w:t xml:space="preserve">(5), 746. </w:t>
      </w:r>
    </w:p>
    <w:p w14:paraId="666C6570" w14:textId="77777777" w:rsidR="00F70EB9" w:rsidRPr="00603799" w:rsidRDefault="00F70EB9" w:rsidP="00FA3921">
      <w:pPr>
        <w:pStyle w:val="EndNoteBibliography"/>
        <w:spacing w:line="480" w:lineRule="auto"/>
        <w:rPr>
          <w:noProof/>
        </w:rPr>
      </w:pPr>
      <w:r w:rsidRPr="00603799">
        <w:rPr>
          <w:noProof/>
        </w:rPr>
        <w:t xml:space="preserve">Cox, J. L., Holden, J. M., &amp; Sagovsky, R. (1987). Detection of postnatal depression: development of the 10-item Edinburgh Postnatal Depression Scale. </w:t>
      </w:r>
      <w:r w:rsidRPr="00603799">
        <w:rPr>
          <w:i/>
          <w:noProof/>
        </w:rPr>
        <w:t>The British Journal of Psychiatry</w:t>
      </w:r>
      <w:r w:rsidRPr="00603799">
        <w:rPr>
          <w:noProof/>
        </w:rPr>
        <w:t>,</w:t>
      </w:r>
      <w:r w:rsidRPr="00603799">
        <w:rPr>
          <w:i/>
          <w:noProof/>
        </w:rPr>
        <w:t xml:space="preserve"> 150</w:t>
      </w:r>
      <w:r w:rsidRPr="00603799">
        <w:rPr>
          <w:noProof/>
        </w:rPr>
        <w:t xml:space="preserve">(6), 782-786. </w:t>
      </w:r>
    </w:p>
    <w:p w14:paraId="288BC8FC" w14:textId="77777777" w:rsidR="00F70EB9" w:rsidRPr="00603799" w:rsidRDefault="00F70EB9" w:rsidP="00FA3921">
      <w:pPr>
        <w:pStyle w:val="EndNoteBibliography"/>
        <w:spacing w:line="480" w:lineRule="auto"/>
        <w:rPr>
          <w:noProof/>
        </w:rPr>
      </w:pPr>
      <w:r w:rsidRPr="00603799">
        <w:rPr>
          <w:noProof/>
        </w:rPr>
        <w:lastRenderedPageBreak/>
        <w:t xml:space="preserve">Crown, S., &amp; Crisp, A. (1970). </w:t>
      </w:r>
      <w:r w:rsidRPr="00603799">
        <w:rPr>
          <w:i/>
          <w:noProof/>
        </w:rPr>
        <w:t>Manual of the Middesex Hospital Questionnaire (MHQ)</w:t>
      </w:r>
      <w:r w:rsidRPr="00603799">
        <w:rPr>
          <w:noProof/>
        </w:rPr>
        <w:t xml:space="preserve">. Psychological test publication. </w:t>
      </w:r>
    </w:p>
    <w:p w14:paraId="24F5A48B" w14:textId="77777777" w:rsidR="00F70EB9" w:rsidRPr="00603799" w:rsidRDefault="00F70EB9" w:rsidP="00FA3921">
      <w:pPr>
        <w:pStyle w:val="EndNoteBibliography"/>
        <w:spacing w:line="480" w:lineRule="auto"/>
        <w:rPr>
          <w:noProof/>
        </w:rPr>
      </w:pPr>
      <w:r w:rsidRPr="00603799">
        <w:rPr>
          <w:noProof/>
        </w:rPr>
        <w:t>Data, O. W. i. (2019). Number with a mental or neurodevelopmental disorder by type. In.</w:t>
      </w:r>
    </w:p>
    <w:p w14:paraId="6D7EC118" w14:textId="16FC8303" w:rsidR="00F70EB9" w:rsidRPr="00603799" w:rsidRDefault="00F70EB9" w:rsidP="00FA3921">
      <w:pPr>
        <w:pStyle w:val="EndNoteBibliography"/>
        <w:spacing w:line="480" w:lineRule="auto"/>
        <w:rPr>
          <w:noProof/>
        </w:rPr>
      </w:pPr>
      <w:r w:rsidRPr="00603799">
        <w:rPr>
          <w:noProof/>
        </w:rPr>
        <w:t xml:space="preserve">de Rosnay, M., Cooper, P. J., Tsigaras, N., &amp; Murray, L. (2006). Transmission of social anxiety from mother to infant: an experimental study using a social referencing paradigm. </w:t>
      </w:r>
      <w:r w:rsidRPr="00603799">
        <w:rPr>
          <w:i/>
          <w:noProof/>
        </w:rPr>
        <w:t>Behav Res Ther</w:t>
      </w:r>
      <w:r w:rsidRPr="00603799">
        <w:rPr>
          <w:noProof/>
        </w:rPr>
        <w:t>,</w:t>
      </w:r>
      <w:r w:rsidRPr="00603799">
        <w:rPr>
          <w:i/>
          <w:noProof/>
        </w:rPr>
        <w:t xml:space="preserve"> 44</w:t>
      </w:r>
      <w:r w:rsidRPr="00603799">
        <w:rPr>
          <w:noProof/>
        </w:rPr>
        <w:t xml:space="preserve">(8), 1165-1175. </w:t>
      </w:r>
      <w:hyperlink r:id="rId20" w:history="1">
        <w:r w:rsidRPr="00603799">
          <w:rPr>
            <w:rStyle w:val="Hyperlink"/>
            <w:noProof/>
          </w:rPr>
          <w:t>https://doi.org/10.1016/j.brat.2005.09.003</w:t>
        </w:r>
      </w:hyperlink>
      <w:r w:rsidRPr="00603799">
        <w:rPr>
          <w:noProof/>
        </w:rPr>
        <w:t xml:space="preserve"> </w:t>
      </w:r>
    </w:p>
    <w:p w14:paraId="72BB9133" w14:textId="77777777" w:rsidR="00F70EB9" w:rsidRPr="00603799" w:rsidRDefault="00F70EB9" w:rsidP="00FA3921">
      <w:pPr>
        <w:pStyle w:val="EndNoteBibliography"/>
        <w:spacing w:line="480" w:lineRule="auto"/>
        <w:rPr>
          <w:noProof/>
        </w:rPr>
      </w:pPr>
      <w:r w:rsidRPr="00603799">
        <w:rPr>
          <w:noProof/>
        </w:rPr>
        <w:t xml:space="preserve">Doyle, O., Harmon, C. P., Heckman, J. J., &amp; Tremblay, R. E. (2009). Investing in early human development: timing and economic efficiency. </w:t>
      </w:r>
      <w:r w:rsidRPr="00603799">
        <w:rPr>
          <w:i/>
          <w:noProof/>
        </w:rPr>
        <w:t>Economics &amp; Human Biology</w:t>
      </w:r>
      <w:r w:rsidRPr="00603799">
        <w:rPr>
          <w:noProof/>
        </w:rPr>
        <w:t>,</w:t>
      </w:r>
      <w:r w:rsidRPr="00603799">
        <w:rPr>
          <w:i/>
          <w:noProof/>
        </w:rPr>
        <w:t xml:space="preserve"> 7</w:t>
      </w:r>
      <w:r w:rsidRPr="00603799">
        <w:rPr>
          <w:noProof/>
        </w:rPr>
        <w:t xml:space="preserve">(1), 1-6. </w:t>
      </w:r>
    </w:p>
    <w:p w14:paraId="2176F3AC" w14:textId="77777777" w:rsidR="00F70EB9" w:rsidRPr="00603799" w:rsidRDefault="00F70EB9" w:rsidP="00FA3921">
      <w:pPr>
        <w:pStyle w:val="EndNoteBibliography"/>
        <w:spacing w:line="480" w:lineRule="auto"/>
        <w:rPr>
          <w:noProof/>
        </w:rPr>
      </w:pPr>
      <w:r w:rsidRPr="00603799">
        <w:rPr>
          <w:noProof/>
        </w:rPr>
        <w:t xml:space="preserve">DSM-IV-TR. (2000). </w:t>
      </w:r>
      <w:r w:rsidRPr="00603799">
        <w:rPr>
          <w:i/>
          <w:noProof/>
        </w:rPr>
        <w:t>Diagnostic and statistical manual of mental disorders</w:t>
      </w:r>
      <w:r w:rsidRPr="00603799">
        <w:rPr>
          <w:noProof/>
        </w:rPr>
        <w:t xml:space="preserve">. American Psychiatric Association. </w:t>
      </w:r>
    </w:p>
    <w:p w14:paraId="2425B085" w14:textId="283C2A06" w:rsidR="00F70EB9" w:rsidRPr="00603799" w:rsidRDefault="00F70EB9" w:rsidP="00FA3921">
      <w:pPr>
        <w:pStyle w:val="EndNoteBibliography"/>
        <w:spacing w:line="480" w:lineRule="auto"/>
        <w:rPr>
          <w:noProof/>
        </w:rPr>
      </w:pPr>
      <w:r w:rsidRPr="00603799">
        <w:rPr>
          <w:noProof/>
        </w:rPr>
        <w:t xml:space="preserve">Dunn, A., Alvarez, J., Arbon, A., Bremner, S., Elsby-Pearson, C., Emsley, R., Jones, C., Lawrence, P., Lester, K. J., Morson, N., Simner, J., Thomson, A., &amp; Cartwright-Hatton, S. (2024). Effectiveness of an unguided modular online intervention for highly anxious parents in preventing anxiety in their children: a parallel group randomised controlled trial. </w:t>
      </w:r>
      <w:r w:rsidRPr="00603799">
        <w:rPr>
          <w:i/>
          <w:noProof/>
        </w:rPr>
        <w:t>The Lancet Regional Health - Europe</w:t>
      </w:r>
      <w:r w:rsidRPr="00603799">
        <w:rPr>
          <w:noProof/>
        </w:rPr>
        <w:t>,</w:t>
      </w:r>
      <w:r w:rsidRPr="00603799">
        <w:rPr>
          <w:i/>
          <w:noProof/>
        </w:rPr>
        <w:t xml:space="preserve"> 45</w:t>
      </w:r>
      <w:r w:rsidRPr="00603799">
        <w:rPr>
          <w:noProof/>
        </w:rPr>
        <w:t xml:space="preserve">, 101038. </w:t>
      </w:r>
      <w:hyperlink r:id="rId21" w:history="1">
        <w:r w:rsidRPr="00603799">
          <w:rPr>
            <w:rStyle w:val="Hyperlink"/>
            <w:noProof/>
          </w:rPr>
          <w:t>https://doi.org/https://doi.org/10.1016/j.lanepe.2024.101038</w:t>
        </w:r>
      </w:hyperlink>
      <w:r w:rsidRPr="00603799">
        <w:rPr>
          <w:noProof/>
        </w:rPr>
        <w:t xml:space="preserve"> </w:t>
      </w:r>
    </w:p>
    <w:p w14:paraId="53252266" w14:textId="77777777" w:rsidR="00F70EB9" w:rsidRPr="00603799" w:rsidRDefault="00F70EB9" w:rsidP="00FA3921">
      <w:pPr>
        <w:pStyle w:val="EndNoteBibliography"/>
        <w:spacing w:line="480" w:lineRule="auto"/>
        <w:rPr>
          <w:noProof/>
        </w:rPr>
      </w:pPr>
      <w:r w:rsidRPr="00603799">
        <w:rPr>
          <w:noProof/>
        </w:rPr>
        <w:t xml:space="preserve">Dunn, W. (2004). A sensory processing approach to supporting infant-caregiver relationships. </w:t>
      </w:r>
      <w:r w:rsidRPr="00603799">
        <w:rPr>
          <w:i/>
          <w:noProof/>
        </w:rPr>
        <w:t>Treating parent-infant relationship problems: Strategies for intervention</w:t>
      </w:r>
      <w:r w:rsidRPr="00603799">
        <w:rPr>
          <w:noProof/>
        </w:rPr>
        <w:t xml:space="preserve">, 152-187. </w:t>
      </w:r>
    </w:p>
    <w:p w14:paraId="6D092B4E" w14:textId="77777777" w:rsidR="00F70EB9" w:rsidRPr="00603799" w:rsidRDefault="00F70EB9" w:rsidP="00FA3921">
      <w:pPr>
        <w:pStyle w:val="EndNoteBibliography"/>
        <w:spacing w:line="480" w:lineRule="auto"/>
        <w:rPr>
          <w:noProof/>
        </w:rPr>
      </w:pPr>
      <w:r w:rsidRPr="00603799">
        <w:rPr>
          <w:noProof/>
        </w:rPr>
        <w:t xml:space="preserve">Eisenberg, N. (2020). Findings, issues, and new directions for research on emotion socialization. </w:t>
      </w:r>
      <w:r w:rsidRPr="00603799">
        <w:rPr>
          <w:i/>
          <w:noProof/>
        </w:rPr>
        <w:t>Developmental psychology</w:t>
      </w:r>
      <w:r w:rsidRPr="00603799">
        <w:rPr>
          <w:noProof/>
        </w:rPr>
        <w:t>,</w:t>
      </w:r>
      <w:r w:rsidRPr="00603799">
        <w:rPr>
          <w:i/>
          <w:noProof/>
        </w:rPr>
        <w:t xml:space="preserve"> 56</w:t>
      </w:r>
      <w:r w:rsidRPr="00603799">
        <w:rPr>
          <w:noProof/>
        </w:rPr>
        <w:t xml:space="preserve">(3), 664. </w:t>
      </w:r>
    </w:p>
    <w:p w14:paraId="0F5CBEA6" w14:textId="77777777" w:rsidR="00F70EB9" w:rsidRPr="00603799" w:rsidRDefault="00F70EB9" w:rsidP="00FA3921">
      <w:pPr>
        <w:pStyle w:val="EndNoteBibliography"/>
        <w:spacing w:line="480" w:lineRule="auto"/>
        <w:rPr>
          <w:noProof/>
        </w:rPr>
      </w:pPr>
      <w:r w:rsidRPr="00603799">
        <w:rPr>
          <w:noProof/>
        </w:rPr>
        <w:t xml:space="preserve">Eisenberg, N., Cumberland, A., &amp; Spinrad, T. L. (1998). Parental socialization of emotion. </w:t>
      </w:r>
      <w:r w:rsidRPr="00603799">
        <w:rPr>
          <w:i/>
          <w:noProof/>
        </w:rPr>
        <w:t>Psychological inquiry</w:t>
      </w:r>
      <w:r w:rsidRPr="00603799">
        <w:rPr>
          <w:noProof/>
        </w:rPr>
        <w:t>,</w:t>
      </w:r>
      <w:r w:rsidRPr="00603799">
        <w:rPr>
          <w:i/>
          <w:noProof/>
        </w:rPr>
        <w:t xml:space="preserve"> 9</w:t>
      </w:r>
      <w:r w:rsidRPr="00603799">
        <w:rPr>
          <w:noProof/>
        </w:rPr>
        <w:t xml:space="preserve">(4), 241-273. </w:t>
      </w:r>
    </w:p>
    <w:p w14:paraId="14D7925A" w14:textId="77777777" w:rsidR="00F70EB9" w:rsidRPr="00603799" w:rsidRDefault="00F70EB9" w:rsidP="00FA3921">
      <w:pPr>
        <w:pStyle w:val="EndNoteBibliography"/>
        <w:spacing w:line="480" w:lineRule="auto"/>
        <w:rPr>
          <w:noProof/>
        </w:rPr>
      </w:pPr>
      <w:r w:rsidRPr="00603799">
        <w:rPr>
          <w:noProof/>
        </w:rPr>
        <w:lastRenderedPageBreak/>
        <w:t xml:space="preserve">Elander, J., &amp; Rutter, M. (1996). Use and development of the Rutter parents' and teachers' scales. </w:t>
      </w:r>
      <w:r w:rsidRPr="00603799">
        <w:rPr>
          <w:i/>
          <w:noProof/>
        </w:rPr>
        <w:t>International Journal of Methods in Psychiatric Research</w:t>
      </w:r>
      <w:r w:rsidRPr="00603799">
        <w:rPr>
          <w:noProof/>
        </w:rPr>
        <w:t xml:space="preserve">. </w:t>
      </w:r>
    </w:p>
    <w:p w14:paraId="70079CFF" w14:textId="77777777" w:rsidR="00F70EB9" w:rsidRPr="00603799" w:rsidRDefault="00F70EB9" w:rsidP="00FA3921">
      <w:pPr>
        <w:pStyle w:val="EndNoteBibliography"/>
        <w:spacing w:line="480" w:lineRule="auto"/>
        <w:rPr>
          <w:noProof/>
        </w:rPr>
      </w:pPr>
      <w:r w:rsidRPr="00603799">
        <w:rPr>
          <w:noProof/>
        </w:rPr>
        <w:t xml:space="preserve">Eley, T. C., McAdams, T. A., Rijsdijk, F. V., Lichtenstein, P., Narusyte, J., Reiss, D., Spotts, E. L., Ganiban, J. M., &amp; Neiderhiser, J. M. (2015). The intergenerational transmission of anxiety: a children-of-twins study. </w:t>
      </w:r>
      <w:r w:rsidRPr="00603799">
        <w:rPr>
          <w:i/>
          <w:noProof/>
        </w:rPr>
        <w:t>American Journal of Psychiatry</w:t>
      </w:r>
      <w:r w:rsidRPr="00603799">
        <w:rPr>
          <w:noProof/>
        </w:rPr>
        <w:t>,</w:t>
      </w:r>
      <w:r w:rsidRPr="00603799">
        <w:rPr>
          <w:i/>
          <w:noProof/>
        </w:rPr>
        <w:t xml:space="preserve"> 172</w:t>
      </w:r>
      <w:r w:rsidRPr="00603799">
        <w:rPr>
          <w:noProof/>
        </w:rPr>
        <w:t xml:space="preserve">(7), 630-637. </w:t>
      </w:r>
    </w:p>
    <w:p w14:paraId="3733AB75" w14:textId="3F7A7EDA" w:rsidR="00F70EB9" w:rsidRPr="00603799" w:rsidRDefault="00F70EB9" w:rsidP="00FA3921">
      <w:pPr>
        <w:pStyle w:val="EndNoteBibliography"/>
        <w:spacing w:line="480" w:lineRule="auto"/>
        <w:rPr>
          <w:noProof/>
        </w:rPr>
      </w:pPr>
      <w:r w:rsidRPr="00603799">
        <w:rPr>
          <w:noProof/>
        </w:rPr>
        <w:t xml:space="preserve">Evans, G. W., Li, D., &amp; Whipple, S. S. (2013). Cumulative risk and child development. </w:t>
      </w:r>
      <w:r w:rsidRPr="00603799">
        <w:rPr>
          <w:i/>
          <w:noProof/>
        </w:rPr>
        <w:t>Psychol Bull</w:t>
      </w:r>
      <w:r w:rsidRPr="00603799">
        <w:rPr>
          <w:noProof/>
        </w:rPr>
        <w:t>,</w:t>
      </w:r>
      <w:r w:rsidRPr="00603799">
        <w:rPr>
          <w:i/>
          <w:noProof/>
        </w:rPr>
        <w:t xml:space="preserve"> 139</w:t>
      </w:r>
      <w:r w:rsidRPr="00603799">
        <w:rPr>
          <w:noProof/>
        </w:rPr>
        <w:t xml:space="preserve">(6), 1342-1396. </w:t>
      </w:r>
      <w:hyperlink r:id="rId22" w:history="1">
        <w:r w:rsidRPr="00603799">
          <w:rPr>
            <w:rStyle w:val="Hyperlink"/>
            <w:noProof/>
          </w:rPr>
          <w:t>https://doi.org/10.1037/a0031808</w:t>
        </w:r>
      </w:hyperlink>
      <w:r w:rsidRPr="00603799">
        <w:rPr>
          <w:noProof/>
        </w:rPr>
        <w:t xml:space="preserve"> </w:t>
      </w:r>
    </w:p>
    <w:p w14:paraId="0829CE09" w14:textId="77777777" w:rsidR="00F70EB9" w:rsidRPr="00603799" w:rsidRDefault="00F70EB9" w:rsidP="00FA3921">
      <w:pPr>
        <w:pStyle w:val="EndNoteBibliography"/>
        <w:spacing w:line="480" w:lineRule="auto"/>
        <w:rPr>
          <w:noProof/>
        </w:rPr>
      </w:pPr>
      <w:r w:rsidRPr="00603799">
        <w:rPr>
          <w:noProof/>
        </w:rPr>
        <w:t xml:space="preserve">Feldman, R. (2007). Parent–infant synchrony: Biological foundations and developmental outcomes. </w:t>
      </w:r>
      <w:r w:rsidRPr="00603799">
        <w:rPr>
          <w:i/>
          <w:noProof/>
        </w:rPr>
        <w:t>Current directions in psychological science</w:t>
      </w:r>
      <w:r w:rsidRPr="00603799">
        <w:rPr>
          <w:noProof/>
        </w:rPr>
        <w:t>,</w:t>
      </w:r>
      <w:r w:rsidRPr="00603799">
        <w:rPr>
          <w:i/>
          <w:noProof/>
        </w:rPr>
        <w:t xml:space="preserve"> 16</w:t>
      </w:r>
      <w:r w:rsidRPr="00603799">
        <w:rPr>
          <w:noProof/>
        </w:rPr>
        <w:t xml:space="preserve">(6), 340-345. </w:t>
      </w:r>
    </w:p>
    <w:p w14:paraId="665932A1" w14:textId="09A11BD3" w:rsidR="00F70EB9" w:rsidRPr="00603799" w:rsidRDefault="00F70EB9" w:rsidP="00FA3921">
      <w:pPr>
        <w:pStyle w:val="EndNoteBibliography"/>
        <w:spacing w:line="480" w:lineRule="auto"/>
        <w:rPr>
          <w:noProof/>
        </w:rPr>
      </w:pPr>
      <w:r w:rsidRPr="00603799">
        <w:rPr>
          <w:noProof/>
        </w:rPr>
        <w:t xml:space="preserve">Feldman, R. (2023). Father contribution to human resilience. </w:t>
      </w:r>
      <w:r w:rsidRPr="00603799">
        <w:rPr>
          <w:i/>
          <w:noProof/>
        </w:rPr>
        <w:t>Development and psychopathology</w:t>
      </w:r>
      <w:r w:rsidRPr="00603799">
        <w:rPr>
          <w:noProof/>
        </w:rPr>
        <w:t>,</w:t>
      </w:r>
      <w:r w:rsidRPr="00603799">
        <w:rPr>
          <w:i/>
          <w:noProof/>
        </w:rPr>
        <w:t xml:space="preserve"> 35</w:t>
      </w:r>
      <w:r w:rsidRPr="00603799">
        <w:rPr>
          <w:noProof/>
        </w:rPr>
        <w:t xml:space="preserve">(5), 2402-2419. </w:t>
      </w:r>
      <w:hyperlink r:id="rId23" w:history="1">
        <w:r w:rsidRPr="00603799">
          <w:rPr>
            <w:rStyle w:val="Hyperlink"/>
            <w:noProof/>
          </w:rPr>
          <w:t>https://doi.org/10.1017/S0954579423000354</w:t>
        </w:r>
      </w:hyperlink>
      <w:r w:rsidRPr="00603799">
        <w:rPr>
          <w:noProof/>
        </w:rPr>
        <w:t xml:space="preserve"> </w:t>
      </w:r>
    </w:p>
    <w:p w14:paraId="16448FC7" w14:textId="77777777" w:rsidR="00F70EB9" w:rsidRPr="00603799" w:rsidRDefault="00F70EB9" w:rsidP="00FA3921">
      <w:pPr>
        <w:pStyle w:val="EndNoteBibliography"/>
        <w:spacing w:line="480" w:lineRule="auto"/>
        <w:rPr>
          <w:noProof/>
        </w:rPr>
      </w:pPr>
      <w:r w:rsidRPr="00603799">
        <w:rPr>
          <w:noProof/>
        </w:rPr>
        <w:t xml:space="preserve">Fisher, S. D., Cobo, J., Figueiredo, B., Fletcher, R., Garfield, C. F., Hanley, J., Ramchandani, P., &amp; Singley, D. B. (2021). Expanding the international conversation with fathers’ mental health: Toward an era of inclusion in perinatal research and practice. </w:t>
      </w:r>
      <w:r w:rsidRPr="00603799">
        <w:rPr>
          <w:i/>
          <w:noProof/>
        </w:rPr>
        <w:t>Archives of women's mental health</w:t>
      </w:r>
      <w:r w:rsidRPr="00603799">
        <w:rPr>
          <w:noProof/>
        </w:rPr>
        <w:t>,</w:t>
      </w:r>
      <w:r w:rsidRPr="00603799">
        <w:rPr>
          <w:i/>
          <w:noProof/>
        </w:rPr>
        <w:t xml:space="preserve"> 24</w:t>
      </w:r>
      <w:r w:rsidRPr="00603799">
        <w:rPr>
          <w:noProof/>
        </w:rPr>
        <w:t xml:space="preserve">(5), 841-848. </w:t>
      </w:r>
    </w:p>
    <w:p w14:paraId="5093EA17" w14:textId="77777777" w:rsidR="00F70EB9" w:rsidRPr="00603799" w:rsidRDefault="00F70EB9" w:rsidP="00FA3921">
      <w:pPr>
        <w:pStyle w:val="EndNoteBibliography"/>
        <w:spacing w:line="480" w:lineRule="auto"/>
        <w:rPr>
          <w:noProof/>
        </w:rPr>
      </w:pPr>
      <w:r w:rsidRPr="00603799">
        <w:rPr>
          <w:noProof/>
        </w:rPr>
        <w:t xml:space="preserve">Fraser, A., Macdonald-Wallis, C., Tilling, K., Boyd, A., Golding, J., Davey Smith, G., Henderson, J., Macleod, J., Molloy, L., &amp; Ness, A. (2013). Cohort profile: the Avon Longitudinal Study of Parents and Children: ALSPAC mothers cohort. </w:t>
      </w:r>
      <w:r w:rsidRPr="00603799">
        <w:rPr>
          <w:i/>
          <w:noProof/>
        </w:rPr>
        <w:t>International journal of epidemiology</w:t>
      </w:r>
      <w:r w:rsidRPr="00603799">
        <w:rPr>
          <w:noProof/>
        </w:rPr>
        <w:t>,</w:t>
      </w:r>
      <w:r w:rsidRPr="00603799">
        <w:rPr>
          <w:i/>
          <w:noProof/>
        </w:rPr>
        <w:t xml:space="preserve"> 42</w:t>
      </w:r>
      <w:r w:rsidRPr="00603799">
        <w:rPr>
          <w:noProof/>
        </w:rPr>
        <w:t xml:space="preserve">(1), 97-110. </w:t>
      </w:r>
    </w:p>
    <w:p w14:paraId="4B69AEBE" w14:textId="25D5877E" w:rsidR="00F70EB9" w:rsidRPr="00603799" w:rsidRDefault="00F70EB9" w:rsidP="00FA3921">
      <w:pPr>
        <w:pStyle w:val="EndNoteBibliography"/>
        <w:spacing w:line="480" w:lineRule="auto"/>
        <w:rPr>
          <w:noProof/>
        </w:rPr>
      </w:pPr>
      <w:r w:rsidRPr="00603799">
        <w:rPr>
          <w:noProof/>
        </w:rPr>
        <w:t xml:space="preserve">Ginsburg, G. S., Drake, K. L., Tein, J.-Y., Teetsel, R., &amp; Riddle, M. A. (2015). Preventing Onset of Anxiety Disorders in Offspring of Anxious Parents: A Randomized Controlled Trial of a Family-Based Intervention. </w:t>
      </w:r>
      <w:r w:rsidRPr="00603799">
        <w:rPr>
          <w:i/>
          <w:noProof/>
        </w:rPr>
        <w:t>American Journal of Psychiatry</w:t>
      </w:r>
      <w:r w:rsidRPr="00603799">
        <w:rPr>
          <w:noProof/>
        </w:rPr>
        <w:t>,</w:t>
      </w:r>
      <w:r w:rsidRPr="00603799">
        <w:rPr>
          <w:i/>
          <w:noProof/>
        </w:rPr>
        <w:t xml:space="preserve"> 172</w:t>
      </w:r>
      <w:r w:rsidRPr="00603799">
        <w:rPr>
          <w:noProof/>
        </w:rPr>
        <w:t xml:space="preserve">(12), 1207-1214. </w:t>
      </w:r>
      <w:hyperlink r:id="rId24" w:history="1">
        <w:r w:rsidRPr="00603799">
          <w:rPr>
            <w:rStyle w:val="Hyperlink"/>
            <w:noProof/>
          </w:rPr>
          <w:t>https://doi.org/10.1176/appi.ajp.2015.14091178</w:t>
        </w:r>
      </w:hyperlink>
      <w:r w:rsidRPr="00603799">
        <w:rPr>
          <w:noProof/>
        </w:rPr>
        <w:t xml:space="preserve"> </w:t>
      </w:r>
    </w:p>
    <w:p w14:paraId="42572B65" w14:textId="77777777" w:rsidR="00F70EB9" w:rsidRPr="00603799" w:rsidRDefault="00F70EB9" w:rsidP="00FA3921">
      <w:pPr>
        <w:pStyle w:val="EndNoteBibliography"/>
        <w:spacing w:line="480" w:lineRule="auto"/>
        <w:rPr>
          <w:noProof/>
        </w:rPr>
      </w:pPr>
      <w:r w:rsidRPr="00603799">
        <w:rPr>
          <w:noProof/>
        </w:rPr>
        <w:lastRenderedPageBreak/>
        <w:t xml:space="preserve">Göksun, T., Aktan‐Erciyes, A., Karadöller, D. Z., &amp; Demir‐Lira, Ö. E. (2024). The multifaceted nature of early vocabulary development: Connecting children's characteristics with parental input types. </w:t>
      </w:r>
      <w:r w:rsidRPr="00603799">
        <w:rPr>
          <w:i/>
          <w:noProof/>
        </w:rPr>
        <w:t>Child Development Perspectives</w:t>
      </w:r>
      <w:r w:rsidRPr="00603799">
        <w:rPr>
          <w:noProof/>
        </w:rPr>
        <w:t xml:space="preserve">. </w:t>
      </w:r>
    </w:p>
    <w:p w14:paraId="6B5FF59A" w14:textId="77777777" w:rsidR="00F70EB9" w:rsidRPr="00603799" w:rsidRDefault="00F70EB9" w:rsidP="00FA3921">
      <w:pPr>
        <w:pStyle w:val="EndNoteBibliography"/>
        <w:spacing w:line="480" w:lineRule="auto"/>
        <w:rPr>
          <w:noProof/>
        </w:rPr>
      </w:pPr>
      <w:r w:rsidRPr="00603799">
        <w:rPr>
          <w:noProof/>
        </w:rPr>
        <w:t xml:space="preserve">Golding, Pembrey, &amp; Team, A. S. (2001). ALSPAC–the avon longitudinal study of parents and children. </w:t>
      </w:r>
      <w:r w:rsidRPr="00603799">
        <w:rPr>
          <w:i/>
          <w:noProof/>
        </w:rPr>
        <w:t>Paediatric and perinatal epidemiology</w:t>
      </w:r>
      <w:r w:rsidRPr="00603799">
        <w:rPr>
          <w:noProof/>
        </w:rPr>
        <w:t>,</w:t>
      </w:r>
      <w:r w:rsidRPr="00603799">
        <w:rPr>
          <w:i/>
          <w:noProof/>
        </w:rPr>
        <w:t xml:space="preserve"> 15</w:t>
      </w:r>
      <w:r w:rsidRPr="00603799">
        <w:rPr>
          <w:noProof/>
        </w:rPr>
        <w:t xml:space="preserve">(1), 74-87. </w:t>
      </w:r>
    </w:p>
    <w:p w14:paraId="7EB42F48" w14:textId="77777777" w:rsidR="00F70EB9" w:rsidRPr="00603799" w:rsidRDefault="00F70EB9" w:rsidP="00FA3921">
      <w:pPr>
        <w:pStyle w:val="EndNoteBibliography"/>
        <w:spacing w:line="480" w:lineRule="auto"/>
        <w:rPr>
          <w:noProof/>
        </w:rPr>
      </w:pPr>
      <w:r w:rsidRPr="00603799">
        <w:rPr>
          <w:noProof/>
        </w:rPr>
        <w:t xml:space="preserve">Goodman, R., Ford, T., Richards, H., Gatward, R., &amp; Meltzer, H. (2000). The development and well‐being assessment: Description and initial validation of an integrated assessment of child and adolescent psychopathology. </w:t>
      </w:r>
      <w:r w:rsidRPr="00603799">
        <w:rPr>
          <w:i/>
          <w:noProof/>
        </w:rPr>
        <w:t>Journal of child psychology and psychiatry</w:t>
      </w:r>
      <w:r w:rsidRPr="00603799">
        <w:rPr>
          <w:noProof/>
        </w:rPr>
        <w:t>,</w:t>
      </w:r>
      <w:r w:rsidRPr="00603799">
        <w:rPr>
          <w:i/>
          <w:noProof/>
        </w:rPr>
        <w:t xml:space="preserve"> 41</w:t>
      </w:r>
      <w:r w:rsidRPr="00603799">
        <w:rPr>
          <w:noProof/>
        </w:rPr>
        <w:t xml:space="preserve">(5), 645-655. </w:t>
      </w:r>
    </w:p>
    <w:p w14:paraId="607BE988" w14:textId="77777777" w:rsidR="00F70EB9" w:rsidRPr="00603799" w:rsidRDefault="00F70EB9" w:rsidP="00FA3921">
      <w:pPr>
        <w:pStyle w:val="EndNoteBibliography"/>
        <w:spacing w:line="480" w:lineRule="auto"/>
        <w:rPr>
          <w:noProof/>
        </w:rPr>
      </w:pPr>
      <w:r w:rsidRPr="00603799">
        <w:rPr>
          <w:noProof/>
        </w:rPr>
        <w:t xml:space="preserve">Goodman, S. H., &amp; Gotlib, I. H. (1999). Risk for psychopathology in the children of depressed mothers: a developmental model for understanding mechanisms of transmission. </w:t>
      </w:r>
      <w:r w:rsidRPr="00603799">
        <w:rPr>
          <w:i/>
          <w:noProof/>
        </w:rPr>
        <w:t>Psychological review</w:t>
      </w:r>
      <w:r w:rsidRPr="00603799">
        <w:rPr>
          <w:noProof/>
        </w:rPr>
        <w:t>,</w:t>
      </w:r>
      <w:r w:rsidRPr="00603799">
        <w:rPr>
          <w:i/>
          <w:noProof/>
        </w:rPr>
        <w:t xml:space="preserve"> 106</w:t>
      </w:r>
      <w:r w:rsidRPr="00603799">
        <w:rPr>
          <w:noProof/>
        </w:rPr>
        <w:t xml:space="preserve">(3), 458. </w:t>
      </w:r>
    </w:p>
    <w:p w14:paraId="78F75A05" w14:textId="77777777" w:rsidR="00F70EB9" w:rsidRPr="00603799" w:rsidRDefault="00F70EB9" w:rsidP="00FA3921">
      <w:pPr>
        <w:pStyle w:val="EndNoteBibliography"/>
        <w:spacing w:line="480" w:lineRule="auto"/>
        <w:rPr>
          <w:noProof/>
        </w:rPr>
      </w:pPr>
      <w:r w:rsidRPr="00603799">
        <w:rPr>
          <w:noProof/>
        </w:rPr>
        <w:t xml:space="preserve">Grusec, J. E. (1994). Social learning theory and developmental psychology: The legacies of Robert R. Sears and Albert Bandura. </w:t>
      </w:r>
    </w:p>
    <w:p w14:paraId="79F9215A" w14:textId="77777777" w:rsidR="00F70EB9" w:rsidRPr="00603799" w:rsidRDefault="00F70EB9" w:rsidP="00FA3921">
      <w:pPr>
        <w:pStyle w:val="EndNoteBibliography"/>
        <w:spacing w:line="480" w:lineRule="auto"/>
        <w:rPr>
          <w:noProof/>
        </w:rPr>
      </w:pPr>
      <w:r w:rsidRPr="00603799">
        <w:rPr>
          <w:noProof/>
        </w:rPr>
        <w:t>Hernán, M. A., &amp; Robins, J. M. (2010). Causal inference. In: CRC Boca Raton, FL.</w:t>
      </w:r>
    </w:p>
    <w:p w14:paraId="27A64FBD" w14:textId="77777777" w:rsidR="00F70EB9" w:rsidRPr="00603799" w:rsidRDefault="00F70EB9" w:rsidP="00FA3921">
      <w:pPr>
        <w:pStyle w:val="EndNoteBibliography"/>
        <w:spacing w:line="480" w:lineRule="auto"/>
        <w:rPr>
          <w:noProof/>
        </w:rPr>
      </w:pPr>
      <w:r w:rsidRPr="00603799">
        <w:rPr>
          <w:noProof/>
        </w:rPr>
        <w:t xml:space="preserve">Jami, E. S., Hammerschlag, A. R., Bartels, M., &amp; Middeldorp, C. M. (2021). Parental characteristics and offspring mental health and related outcomes: A systematic review of genetically informative literature. </w:t>
      </w:r>
      <w:r w:rsidRPr="00603799">
        <w:rPr>
          <w:i/>
          <w:noProof/>
        </w:rPr>
        <w:t>Translational Psychiatry</w:t>
      </w:r>
      <w:r w:rsidRPr="00603799">
        <w:rPr>
          <w:noProof/>
        </w:rPr>
        <w:t>,</w:t>
      </w:r>
      <w:r w:rsidRPr="00603799">
        <w:rPr>
          <w:i/>
          <w:noProof/>
        </w:rPr>
        <w:t xml:space="preserve"> 11</w:t>
      </w:r>
      <w:r w:rsidRPr="00603799">
        <w:rPr>
          <w:noProof/>
        </w:rPr>
        <w:t xml:space="preserve">(1), 197. </w:t>
      </w:r>
    </w:p>
    <w:p w14:paraId="7084032B" w14:textId="77777777" w:rsidR="00F70EB9" w:rsidRPr="00603799" w:rsidRDefault="00F70EB9" w:rsidP="00FA3921">
      <w:pPr>
        <w:pStyle w:val="EndNoteBibliography"/>
        <w:spacing w:line="480" w:lineRule="auto"/>
        <w:rPr>
          <w:noProof/>
        </w:rPr>
      </w:pPr>
      <w:r w:rsidRPr="00603799">
        <w:rPr>
          <w:noProof/>
        </w:rPr>
        <w:t xml:space="preserve">Kluwer, E. S. (2010). From partnership to parenthood: A review of marital change across the transition to parenthood. </w:t>
      </w:r>
      <w:r w:rsidRPr="00603799">
        <w:rPr>
          <w:i/>
          <w:noProof/>
        </w:rPr>
        <w:t>Journal of Family Theory &amp; Review</w:t>
      </w:r>
      <w:r w:rsidRPr="00603799">
        <w:rPr>
          <w:noProof/>
        </w:rPr>
        <w:t>,</w:t>
      </w:r>
      <w:r w:rsidRPr="00603799">
        <w:rPr>
          <w:i/>
          <w:noProof/>
        </w:rPr>
        <w:t xml:space="preserve"> 2</w:t>
      </w:r>
      <w:r w:rsidRPr="00603799">
        <w:rPr>
          <w:noProof/>
        </w:rPr>
        <w:t xml:space="preserve">(2), 105-125. </w:t>
      </w:r>
    </w:p>
    <w:p w14:paraId="36D72612" w14:textId="77777777" w:rsidR="00F70EB9" w:rsidRPr="00603799" w:rsidRDefault="00F70EB9" w:rsidP="00FA3921">
      <w:pPr>
        <w:pStyle w:val="EndNoteBibliography"/>
        <w:spacing w:line="480" w:lineRule="auto"/>
        <w:rPr>
          <w:noProof/>
        </w:rPr>
      </w:pPr>
      <w:r w:rsidRPr="00603799">
        <w:rPr>
          <w:noProof/>
        </w:rPr>
        <w:t xml:space="preserve">Krasikova, D. V., &amp; LeBreton, J. M. (2012). Just the two of us: misalignment of theory and methods in examining dyadic phenomena. </w:t>
      </w:r>
      <w:r w:rsidRPr="00603799">
        <w:rPr>
          <w:i/>
          <w:noProof/>
        </w:rPr>
        <w:t>Journal of applied psychology</w:t>
      </w:r>
      <w:r w:rsidRPr="00603799">
        <w:rPr>
          <w:noProof/>
        </w:rPr>
        <w:t>,</w:t>
      </w:r>
      <w:r w:rsidRPr="00603799">
        <w:rPr>
          <w:i/>
          <w:noProof/>
        </w:rPr>
        <w:t xml:space="preserve"> 97</w:t>
      </w:r>
      <w:r w:rsidRPr="00603799">
        <w:rPr>
          <w:noProof/>
        </w:rPr>
        <w:t xml:space="preserve">(4), 739. </w:t>
      </w:r>
    </w:p>
    <w:p w14:paraId="7BD22BF2" w14:textId="77777777" w:rsidR="00F70EB9" w:rsidRPr="00603799" w:rsidRDefault="00F70EB9" w:rsidP="00FA3921">
      <w:pPr>
        <w:pStyle w:val="EndNoteBibliography"/>
        <w:spacing w:line="480" w:lineRule="auto"/>
        <w:rPr>
          <w:noProof/>
        </w:rPr>
      </w:pPr>
      <w:r w:rsidRPr="00603799">
        <w:rPr>
          <w:noProof/>
        </w:rPr>
        <w:t xml:space="preserve">Lamb, M. E., &amp; Lewis, C. (2010). The development and significance of father-child relationships in two-parent families. </w:t>
      </w:r>
    </w:p>
    <w:p w14:paraId="5DA92D8E" w14:textId="7C55DD71" w:rsidR="00F70EB9" w:rsidRPr="00603799" w:rsidRDefault="00F70EB9" w:rsidP="00FA3921">
      <w:pPr>
        <w:pStyle w:val="EndNoteBibliography"/>
        <w:spacing w:line="480" w:lineRule="auto"/>
        <w:rPr>
          <w:noProof/>
        </w:rPr>
      </w:pPr>
      <w:r w:rsidRPr="00603799">
        <w:rPr>
          <w:noProof/>
        </w:rPr>
        <w:lastRenderedPageBreak/>
        <w:t xml:space="preserve">Lawrence, P. J., Murayama, K., &amp; Creswell, C. (2019). Systematic Review and Meta-Analysis: Anxiety and Depressive Disorders in Offspring of Parents With Anxiety Disorders. </w:t>
      </w:r>
      <w:r w:rsidRPr="00603799">
        <w:rPr>
          <w:i/>
          <w:noProof/>
        </w:rPr>
        <w:t>J Am Acad Child Adolesc Psychiatry</w:t>
      </w:r>
      <w:r w:rsidRPr="00603799">
        <w:rPr>
          <w:noProof/>
        </w:rPr>
        <w:t>,</w:t>
      </w:r>
      <w:r w:rsidRPr="00603799">
        <w:rPr>
          <w:i/>
          <w:noProof/>
        </w:rPr>
        <w:t xml:space="preserve"> 58</w:t>
      </w:r>
      <w:r w:rsidRPr="00603799">
        <w:rPr>
          <w:noProof/>
        </w:rPr>
        <w:t xml:space="preserve">(1), 46-60. </w:t>
      </w:r>
      <w:hyperlink r:id="rId25" w:history="1">
        <w:r w:rsidRPr="00603799">
          <w:rPr>
            <w:rStyle w:val="Hyperlink"/>
            <w:noProof/>
          </w:rPr>
          <w:t>https://doi.org/10.1016/j.jaac.2018.07.898</w:t>
        </w:r>
      </w:hyperlink>
      <w:r w:rsidRPr="00603799">
        <w:rPr>
          <w:noProof/>
        </w:rPr>
        <w:t xml:space="preserve"> </w:t>
      </w:r>
    </w:p>
    <w:p w14:paraId="2D12C72B" w14:textId="61FC86D2" w:rsidR="00F70EB9" w:rsidRPr="00603799" w:rsidRDefault="00F70EB9" w:rsidP="00FA3921">
      <w:pPr>
        <w:pStyle w:val="EndNoteBibliography"/>
        <w:spacing w:line="480" w:lineRule="auto"/>
        <w:rPr>
          <w:noProof/>
        </w:rPr>
      </w:pPr>
      <w:r w:rsidRPr="00603799">
        <w:rPr>
          <w:noProof/>
        </w:rPr>
        <w:t xml:space="preserve">Lawrence, P. J., Waite, P., &amp; Creswell, C. (2019). Chapter 6 - Environmental Factors in the Development and Maintenance of Anxiety Disorders. In S. N. Compton, M. A. Villabø, &amp; H. Kristensen (Eds.), </w:t>
      </w:r>
      <w:r w:rsidRPr="00603799">
        <w:rPr>
          <w:i/>
          <w:noProof/>
        </w:rPr>
        <w:t>Pediatric Anxiety Disorders</w:t>
      </w:r>
      <w:r w:rsidRPr="00603799">
        <w:rPr>
          <w:noProof/>
        </w:rPr>
        <w:t xml:space="preserve"> (pp. 101-124). Academic Press. </w:t>
      </w:r>
      <w:hyperlink r:id="rId26" w:history="1">
        <w:r w:rsidRPr="00603799">
          <w:rPr>
            <w:rStyle w:val="Hyperlink"/>
            <w:noProof/>
          </w:rPr>
          <w:t>https://doi.org/https://doi.org/10.1016/B978-0-12-813004-9.00006-2</w:t>
        </w:r>
      </w:hyperlink>
      <w:r w:rsidRPr="00603799">
        <w:rPr>
          <w:noProof/>
        </w:rPr>
        <w:t xml:space="preserve"> </w:t>
      </w:r>
    </w:p>
    <w:p w14:paraId="103148FA" w14:textId="77777777" w:rsidR="00F70EB9" w:rsidRPr="00603799" w:rsidRDefault="00F70EB9" w:rsidP="00FA3921">
      <w:pPr>
        <w:pStyle w:val="EndNoteBibliography"/>
        <w:spacing w:line="480" w:lineRule="auto"/>
        <w:rPr>
          <w:noProof/>
        </w:rPr>
      </w:pPr>
      <w:r w:rsidRPr="00603799">
        <w:rPr>
          <w:noProof/>
        </w:rPr>
        <w:t xml:space="preserve">Leiferman, J. A., Farewell, C. V., Jewell, J., Lacy, R., Walls, J., Harnke, B., &amp; Paulson, J. F. (2021). Anxiety among fathers during the prenatal and postpartum period: a meta-analysis. </w:t>
      </w:r>
      <w:r w:rsidRPr="00603799">
        <w:rPr>
          <w:i/>
          <w:noProof/>
        </w:rPr>
        <w:t>Journal of Psychosomatic Obstetrics &amp; Gynecology</w:t>
      </w:r>
      <w:r w:rsidRPr="00603799">
        <w:rPr>
          <w:noProof/>
        </w:rPr>
        <w:t>,</w:t>
      </w:r>
      <w:r w:rsidRPr="00603799">
        <w:rPr>
          <w:i/>
          <w:noProof/>
        </w:rPr>
        <w:t xml:space="preserve"> 42</w:t>
      </w:r>
      <w:r w:rsidRPr="00603799">
        <w:rPr>
          <w:noProof/>
        </w:rPr>
        <w:t xml:space="preserve">(2), 152-161. </w:t>
      </w:r>
    </w:p>
    <w:p w14:paraId="420A97E5" w14:textId="77777777" w:rsidR="00F70EB9" w:rsidRPr="00603799" w:rsidRDefault="00F70EB9" w:rsidP="00FA3921">
      <w:pPr>
        <w:pStyle w:val="EndNoteBibliography"/>
        <w:spacing w:line="480" w:lineRule="auto"/>
        <w:rPr>
          <w:noProof/>
        </w:rPr>
      </w:pPr>
      <w:r w:rsidRPr="00603799">
        <w:rPr>
          <w:noProof/>
        </w:rPr>
        <w:t xml:space="preserve">Little, R. J., &amp; Rubin, D. B. (2019). </w:t>
      </w:r>
      <w:r w:rsidRPr="00603799">
        <w:rPr>
          <w:i/>
          <w:noProof/>
        </w:rPr>
        <w:t>Statistical analysis with missing data</w:t>
      </w:r>
      <w:r w:rsidRPr="00603799">
        <w:rPr>
          <w:noProof/>
        </w:rPr>
        <w:t xml:space="preserve"> (Vol. 793). John Wiley &amp; Sons. </w:t>
      </w:r>
    </w:p>
    <w:p w14:paraId="3B76F4B5" w14:textId="77777777" w:rsidR="00F70EB9" w:rsidRPr="00603799" w:rsidRDefault="00F70EB9" w:rsidP="00FA3921">
      <w:pPr>
        <w:pStyle w:val="EndNoteBibliography"/>
        <w:spacing w:line="480" w:lineRule="auto"/>
        <w:rPr>
          <w:noProof/>
        </w:rPr>
      </w:pPr>
      <w:r w:rsidRPr="00603799">
        <w:rPr>
          <w:noProof/>
        </w:rPr>
        <w:t xml:space="preserve">Loukas, A., Fitzgerald, H. E., Zucker, R. A., &amp; von Eye, A. (2001). Parental alcoholism and co-occurring antisocial behavior: Prospective relationships to externalizing behavior problems in their young sons. </w:t>
      </w:r>
      <w:r w:rsidRPr="00603799">
        <w:rPr>
          <w:i/>
          <w:noProof/>
        </w:rPr>
        <w:t>Journal of abnormal child psychology</w:t>
      </w:r>
      <w:r w:rsidRPr="00603799">
        <w:rPr>
          <w:noProof/>
        </w:rPr>
        <w:t>,</w:t>
      </w:r>
      <w:r w:rsidRPr="00603799">
        <w:rPr>
          <w:i/>
          <w:noProof/>
        </w:rPr>
        <w:t xml:space="preserve"> 29</w:t>
      </w:r>
      <w:r w:rsidRPr="00603799">
        <w:rPr>
          <w:noProof/>
        </w:rPr>
        <w:t xml:space="preserve">, 91-106. </w:t>
      </w:r>
    </w:p>
    <w:p w14:paraId="2F1F8DFD" w14:textId="77777777" w:rsidR="00F70EB9" w:rsidRPr="00603799" w:rsidRDefault="00F70EB9" w:rsidP="00FA3921">
      <w:pPr>
        <w:pStyle w:val="EndNoteBibliography"/>
        <w:spacing w:line="480" w:lineRule="auto"/>
        <w:rPr>
          <w:noProof/>
        </w:rPr>
      </w:pPr>
      <w:r w:rsidRPr="00603799">
        <w:rPr>
          <w:noProof/>
        </w:rPr>
        <w:t xml:space="preserve">Majdandžić, M., Möller, E. L., de Vente, W., Bögels, S. M., &amp; van den Boom, D. C. (2014). Fathers’ challenging parenting behavior prevents social anxiety development in their 4-year-old children: A longitudinal observational study. </w:t>
      </w:r>
      <w:r w:rsidRPr="00603799">
        <w:rPr>
          <w:i/>
          <w:noProof/>
        </w:rPr>
        <w:t>Journal of abnormal child psychology</w:t>
      </w:r>
      <w:r w:rsidRPr="00603799">
        <w:rPr>
          <w:noProof/>
        </w:rPr>
        <w:t>,</w:t>
      </w:r>
      <w:r w:rsidRPr="00603799">
        <w:rPr>
          <w:i/>
          <w:noProof/>
        </w:rPr>
        <w:t xml:space="preserve"> 42</w:t>
      </w:r>
      <w:r w:rsidRPr="00603799">
        <w:rPr>
          <w:noProof/>
        </w:rPr>
        <w:t xml:space="preserve">, 301-310. </w:t>
      </w:r>
    </w:p>
    <w:p w14:paraId="67B9EE2F" w14:textId="77777777" w:rsidR="00F70EB9" w:rsidRPr="00603799" w:rsidRDefault="00F70EB9" w:rsidP="00FA3921">
      <w:pPr>
        <w:pStyle w:val="EndNoteBibliography"/>
        <w:spacing w:line="480" w:lineRule="auto"/>
        <w:rPr>
          <w:noProof/>
        </w:rPr>
      </w:pPr>
      <w:r w:rsidRPr="00603799">
        <w:rPr>
          <w:noProof/>
        </w:rPr>
        <w:t xml:space="preserve">McGorry, P. D., Mei, C., Dalal, N., Alvarez-Jimenez, M., Blakemore, S.-J., Browne, V., Dooley, B., Hickie, I. B., Jones, P. B., &amp; McDaid, D. (2024). The Lancet Psychiatry Commission on youth mental health. </w:t>
      </w:r>
      <w:r w:rsidRPr="00603799">
        <w:rPr>
          <w:i/>
          <w:noProof/>
        </w:rPr>
        <w:t>The Lancet Psychiatry</w:t>
      </w:r>
      <w:r w:rsidRPr="00603799">
        <w:rPr>
          <w:noProof/>
        </w:rPr>
        <w:t>,</w:t>
      </w:r>
      <w:r w:rsidRPr="00603799">
        <w:rPr>
          <w:i/>
          <w:noProof/>
        </w:rPr>
        <w:t xml:space="preserve"> 11</w:t>
      </w:r>
      <w:r w:rsidRPr="00603799">
        <w:rPr>
          <w:noProof/>
        </w:rPr>
        <w:t xml:space="preserve">(9), 731-774. </w:t>
      </w:r>
    </w:p>
    <w:p w14:paraId="4541AA29" w14:textId="24091C99" w:rsidR="00F70EB9" w:rsidRPr="00603799" w:rsidRDefault="00F70EB9" w:rsidP="00FA3921">
      <w:pPr>
        <w:pStyle w:val="EndNoteBibliography"/>
        <w:spacing w:line="480" w:lineRule="auto"/>
        <w:rPr>
          <w:noProof/>
        </w:rPr>
      </w:pPr>
      <w:r w:rsidRPr="00603799">
        <w:rPr>
          <w:noProof/>
        </w:rPr>
        <w:lastRenderedPageBreak/>
        <w:t xml:space="preserve">Michael, C., Gard, A. M., Tillem, S., Hardi, F. A., Dunn, E. C., Smith, A. D. A. C., McLoyd, V. C., Brooks-Gunn, J., Mitchell, C., Monk, C. S., &amp; Hyde, L. W. (2024). Developmental Timing of Associations Among Parenting, Brain Architecture, and Mental Health. </w:t>
      </w:r>
      <w:r w:rsidRPr="00603799">
        <w:rPr>
          <w:i/>
          <w:noProof/>
        </w:rPr>
        <w:t>JAMA Pediatrics</w:t>
      </w:r>
      <w:r w:rsidRPr="00603799">
        <w:rPr>
          <w:noProof/>
        </w:rPr>
        <w:t xml:space="preserve">. </w:t>
      </w:r>
      <w:hyperlink r:id="rId27" w:history="1">
        <w:r w:rsidRPr="00603799">
          <w:rPr>
            <w:rStyle w:val="Hyperlink"/>
            <w:noProof/>
          </w:rPr>
          <w:t>https://doi.org/10.1001/jamapediatrics.2024.4376</w:t>
        </w:r>
      </w:hyperlink>
      <w:r w:rsidRPr="00603799">
        <w:rPr>
          <w:noProof/>
        </w:rPr>
        <w:t xml:space="preserve"> </w:t>
      </w:r>
    </w:p>
    <w:p w14:paraId="7D480E2D" w14:textId="50D13501" w:rsidR="00F70EB9" w:rsidRPr="00603799" w:rsidRDefault="00F70EB9" w:rsidP="00FA3921">
      <w:pPr>
        <w:pStyle w:val="EndNoteBibliography"/>
        <w:spacing w:line="480" w:lineRule="auto"/>
        <w:rPr>
          <w:noProof/>
        </w:rPr>
      </w:pPr>
      <w:r w:rsidRPr="00603799">
        <w:rPr>
          <w:noProof/>
        </w:rPr>
        <w:t xml:space="preserve">Moss, K. M., Dobson, A. J., &amp; Mishra, G. D. (2020). Testing the role of the timing and chronicity of maternal depressive symptoms in the associations with child behaviour and development. </w:t>
      </w:r>
      <w:r w:rsidRPr="00603799">
        <w:rPr>
          <w:i/>
          <w:noProof/>
        </w:rPr>
        <w:t>Paediatric and Perinatal Epidemiology</w:t>
      </w:r>
      <w:r w:rsidRPr="00603799">
        <w:rPr>
          <w:noProof/>
        </w:rPr>
        <w:t>,</w:t>
      </w:r>
      <w:r w:rsidRPr="00603799">
        <w:rPr>
          <w:i/>
          <w:noProof/>
        </w:rPr>
        <w:t xml:space="preserve"> 34</w:t>
      </w:r>
      <w:r w:rsidRPr="00603799">
        <w:rPr>
          <w:noProof/>
        </w:rPr>
        <w:t xml:space="preserve">(6), 678-686. </w:t>
      </w:r>
      <w:hyperlink r:id="rId28" w:history="1">
        <w:r w:rsidRPr="00603799">
          <w:rPr>
            <w:rStyle w:val="Hyperlink"/>
            <w:noProof/>
          </w:rPr>
          <w:t>https://doi.org/https://doi.org/10.1111/ppe.12681</w:t>
        </w:r>
      </w:hyperlink>
      <w:r w:rsidRPr="00603799">
        <w:rPr>
          <w:noProof/>
        </w:rPr>
        <w:t xml:space="preserve"> </w:t>
      </w:r>
    </w:p>
    <w:p w14:paraId="2046A046" w14:textId="4CE05EDB" w:rsidR="00F70EB9" w:rsidRPr="00603799" w:rsidRDefault="00F70EB9" w:rsidP="00FA3921">
      <w:pPr>
        <w:pStyle w:val="EndNoteBibliography"/>
        <w:spacing w:line="480" w:lineRule="auto"/>
        <w:rPr>
          <w:noProof/>
        </w:rPr>
      </w:pPr>
      <w:r w:rsidRPr="00603799">
        <w:rPr>
          <w:noProof/>
        </w:rPr>
        <w:t xml:space="preserve">Murray, L., Creswell, C., &amp; Cooper, P. J. (2009). The development of anxiety disorders in childhood: an integrative review. </w:t>
      </w:r>
      <w:r w:rsidRPr="00603799">
        <w:rPr>
          <w:i/>
          <w:noProof/>
        </w:rPr>
        <w:t>Psychological medicine</w:t>
      </w:r>
      <w:r w:rsidRPr="00603799">
        <w:rPr>
          <w:noProof/>
        </w:rPr>
        <w:t>,</w:t>
      </w:r>
      <w:r w:rsidRPr="00603799">
        <w:rPr>
          <w:i/>
          <w:noProof/>
        </w:rPr>
        <w:t xml:space="preserve"> 39</w:t>
      </w:r>
      <w:r w:rsidRPr="00603799">
        <w:rPr>
          <w:noProof/>
        </w:rPr>
        <w:t xml:space="preserve">(9), 1413-1423. </w:t>
      </w:r>
      <w:hyperlink r:id="rId29" w:history="1">
        <w:r w:rsidRPr="00603799">
          <w:rPr>
            <w:rStyle w:val="Hyperlink"/>
            <w:noProof/>
          </w:rPr>
          <w:t>https://doi.org/10.1017/s0033291709005157</w:t>
        </w:r>
      </w:hyperlink>
      <w:r w:rsidRPr="00603799">
        <w:rPr>
          <w:noProof/>
        </w:rPr>
        <w:t xml:space="preserve"> </w:t>
      </w:r>
    </w:p>
    <w:p w14:paraId="2E91CD10" w14:textId="67A9948A" w:rsidR="00F70EB9" w:rsidRPr="00603799" w:rsidRDefault="00F70EB9" w:rsidP="00FA3921">
      <w:pPr>
        <w:pStyle w:val="EndNoteBibliography"/>
        <w:spacing w:line="480" w:lineRule="auto"/>
        <w:rPr>
          <w:noProof/>
        </w:rPr>
      </w:pPr>
      <w:r w:rsidRPr="00603799">
        <w:rPr>
          <w:noProof/>
        </w:rPr>
        <w:t xml:space="preserve">Natsuaki, M. N., Shaw, D. S., Neiderhiser, J. M., Ganiban, J. M., Harold, G. T., Reiss, D., &amp; Leve, L. D. (2014). Raised by depressed parents: is it an environmental risk? </w:t>
      </w:r>
      <w:r w:rsidRPr="00603799">
        <w:rPr>
          <w:i/>
          <w:noProof/>
        </w:rPr>
        <w:t>Clin Child Fam Psychol Rev</w:t>
      </w:r>
      <w:r w:rsidRPr="00603799">
        <w:rPr>
          <w:noProof/>
        </w:rPr>
        <w:t>,</w:t>
      </w:r>
      <w:r w:rsidRPr="00603799">
        <w:rPr>
          <w:i/>
          <w:noProof/>
        </w:rPr>
        <w:t xml:space="preserve"> 17</w:t>
      </w:r>
      <w:r w:rsidRPr="00603799">
        <w:rPr>
          <w:noProof/>
        </w:rPr>
        <w:t xml:space="preserve">(4), 357-367. </w:t>
      </w:r>
      <w:hyperlink r:id="rId30" w:history="1">
        <w:r w:rsidRPr="00603799">
          <w:rPr>
            <w:rStyle w:val="Hyperlink"/>
            <w:noProof/>
          </w:rPr>
          <w:t>https://doi.org/10.1007/s10567-014-0169-z</w:t>
        </w:r>
      </w:hyperlink>
      <w:r w:rsidRPr="00603799">
        <w:rPr>
          <w:noProof/>
        </w:rPr>
        <w:t xml:space="preserve"> </w:t>
      </w:r>
    </w:p>
    <w:p w14:paraId="5A21D8BF" w14:textId="77777777" w:rsidR="00F70EB9" w:rsidRPr="00603799" w:rsidRDefault="00F70EB9" w:rsidP="00FA3921">
      <w:pPr>
        <w:pStyle w:val="EndNoteBibliography"/>
        <w:spacing w:line="480" w:lineRule="auto"/>
        <w:rPr>
          <w:noProof/>
        </w:rPr>
      </w:pPr>
      <w:r w:rsidRPr="00603799">
        <w:rPr>
          <w:noProof/>
        </w:rPr>
        <w:t xml:space="preserve">Nelson, C. A., Sullivan, E., &amp; Engelstad, A. M. (2024). Annual Research Review: Early intervention viewed through the lens of developmental neuroscience. </w:t>
      </w:r>
      <w:r w:rsidRPr="00603799">
        <w:rPr>
          <w:i/>
          <w:noProof/>
        </w:rPr>
        <w:t>Journal of child psychology and psychiatry</w:t>
      </w:r>
      <w:r w:rsidRPr="00603799">
        <w:rPr>
          <w:noProof/>
        </w:rPr>
        <w:t>,</w:t>
      </w:r>
      <w:r w:rsidRPr="00603799">
        <w:rPr>
          <w:i/>
          <w:noProof/>
        </w:rPr>
        <w:t xml:space="preserve"> 65</w:t>
      </w:r>
      <w:r w:rsidRPr="00603799">
        <w:rPr>
          <w:noProof/>
        </w:rPr>
        <w:t xml:space="preserve">(4), 435-455. </w:t>
      </w:r>
    </w:p>
    <w:p w14:paraId="2173910E" w14:textId="369D9ABB" w:rsidR="00F70EB9" w:rsidRPr="00603799" w:rsidRDefault="00F70EB9" w:rsidP="00FA3921">
      <w:pPr>
        <w:pStyle w:val="EndNoteBibliography"/>
        <w:spacing w:line="480" w:lineRule="auto"/>
        <w:rPr>
          <w:noProof/>
        </w:rPr>
      </w:pPr>
      <w:r w:rsidRPr="00603799">
        <w:rPr>
          <w:noProof/>
        </w:rPr>
        <w:t xml:space="preserve">Netsi, E., Pearson, R. M., Murray, L., Cooper, P., Craske, M. G., &amp; Stein, A. (2018). Association of Persistent and Severe Postnatal Depression With Child Outcomes. </w:t>
      </w:r>
      <w:r w:rsidRPr="00603799">
        <w:rPr>
          <w:i/>
          <w:noProof/>
        </w:rPr>
        <w:t>JAMA Psychiatry</w:t>
      </w:r>
      <w:r w:rsidRPr="00603799">
        <w:rPr>
          <w:noProof/>
        </w:rPr>
        <w:t>,</w:t>
      </w:r>
      <w:r w:rsidRPr="00603799">
        <w:rPr>
          <w:i/>
          <w:noProof/>
        </w:rPr>
        <w:t xml:space="preserve"> 75</w:t>
      </w:r>
      <w:r w:rsidRPr="00603799">
        <w:rPr>
          <w:noProof/>
        </w:rPr>
        <w:t xml:space="preserve">(3), 247-253. </w:t>
      </w:r>
      <w:hyperlink r:id="rId31" w:history="1">
        <w:r w:rsidRPr="00603799">
          <w:rPr>
            <w:rStyle w:val="Hyperlink"/>
            <w:noProof/>
          </w:rPr>
          <w:t>https://doi.org/10.1001/jamapsychiatry.2017.4363</w:t>
        </w:r>
      </w:hyperlink>
      <w:r w:rsidRPr="00603799">
        <w:rPr>
          <w:noProof/>
        </w:rPr>
        <w:t xml:space="preserve"> </w:t>
      </w:r>
    </w:p>
    <w:p w14:paraId="5E03F41A" w14:textId="77777777" w:rsidR="00F70EB9" w:rsidRPr="00603799" w:rsidRDefault="00F70EB9" w:rsidP="00FA3921">
      <w:pPr>
        <w:pStyle w:val="EndNoteBibliography"/>
        <w:spacing w:line="480" w:lineRule="auto"/>
        <w:rPr>
          <w:noProof/>
        </w:rPr>
      </w:pPr>
      <w:r w:rsidRPr="00603799">
        <w:rPr>
          <w:noProof/>
        </w:rPr>
        <w:t xml:space="preserve">Northstone, K., Shlomo, Y. B., Teyhan, A., Hill, A., Groom, A., Mumme, M., Timpson, N., &amp; Golding, J. (2023). The Avon Longitudinal Study of Parents and children ALSPAC G0 Partners: a cohort profile. </w:t>
      </w:r>
      <w:r w:rsidRPr="00603799">
        <w:rPr>
          <w:i/>
          <w:noProof/>
        </w:rPr>
        <w:t>Wellcome Open Research</w:t>
      </w:r>
      <w:r w:rsidRPr="00603799">
        <w:rPr>
          <w:noProof/>
        </w:rPr>
        <w:t>,</w:t>
      </w:r>
      <w:r w:rsidRPr="00603799">
        <w:rPr>
          <w:i/>
          <w:noProof/>
        </w:rPr>
        <w:t xml:space="preserve"> 8</w:t>
      </w:r>
      <w:r w:rsidRPr="00603799">
        <w:rPr>
          <w:noProof/>
        </w:rPr>
        <w:t xml:space="preserve">(37), 37. </w:t>
      </w:r>
    </w:p>
    <w:p w14:paraId="21E7F2F0" w14:textId="77777777" w:rsidR="00F70EB9" w:rsidRPr="00603799" w:rsidRDefault="00F70EB9" w:rsidP="00FA3921">
      <w:pPr>
        <w:pStyle w:val="EndNoteBibliography"/>
        <w:spacing w:line="480" w:lineRule="auto"/>
        <w:rPr>
          <w:noProof/>
        </w:rPr>
      </w:pPr>
      <w:r w:rsidRPr="00603799">
        <w:rPr>
          <w:noProof/>
        </w:rPr>
        <w:lastRenderedPageBreak/>
        <w:t xml:space="preserve">Olsson, A., &amp; Phelps, E. A. (2007). Social learning of fear. </w:t>
      </w:r>
      <w:r w:rsidRPr="00603799">
        <w:rPr>
          <w:i/>
          <w:noProof/>
        </w:rPr>
        <w:t>Nature neuroscience</w:t>
      </w:r>
      <w:r w:rsidRPr="00603799">
        <w:rPr>
          <w:noProof/>
        </w:rPr>
        <w:t>,</w:t>
      </w:r>
      <w:r w:rsidRPr="00603799">
        <w:rPr>
          <w:i/>
          <w:noProof/>
        </w:rPr>
        <w:t xml:space="preserve"> 10</w:t>
      </w:r>
      <w:r w:rsidRPr="00603799">
        <w:rPr>
          <w:noProof/>
        </w:rPr>
        <w:t xml:space="preserve">(9), 1095-1102. </w:t>
      </w:r>
    </w:p>
    <w:p w14:paraId="1F921289" w14:textId="77777777" w:rsidR="00F70EB9" w:rsidRPr="00603799" w:rsidRDefault="00F70EB9" w:rsidP="00FA3921">
      <w:pPr>
        <w:pStyle w:val="EndNoteBibliography"/>
        <w:spacing w:line="480" w:lineRule="auto"/>
        <w:rPr>
          <w:noProof/>
        </w:rPr>
      </w:pPr>
      <w:r w:rsidRPr="00603799">
        <w:rPr>
          <w:noProof/>
        </w:rPr>
        <w:t xml:space="preserve">Paquette, D. (2004). Theorizing the father-child relationship: Mechanisms and developmental outcomes. </w:t>
      </w:r>
      <w:r w:rsidRPr="00603799">
        <w:rPr>
          <w:i/>
          <w:noProof/>
        </w:rPr>
        <w:t>Human development</w:t>
      </w:r>
      <w:r w:rsidRPr="00603799">
        <w:rPr>
          <w:noProof/>
        </w:rPr>
        <w:t>,</w:t>
      </w:r>
      <w:r w:rsidRPr="00603799">
        <w:rPr>
          <w:i/>
          <w:noProof/>
        </w:rPr>
        <w:t xml:space="preserve"> 47</w:t>
      </w:r>
      <w:r w:rsidRPr="00603799">
        <w:rPr>
          <w:noProof/>
        </w:rPr>
        <w:t xml:space="preserve">(4), 193-219. </w:t>
      </w:r>
    </w:p>
    <w:p w14:paraId="1858E2A2" w14:textId="77777777" w:rsidR="00F70EB9" w:rsidRPr="00603799" w:rsidRDefault="00F70EB9" w:rsidP="00FA3921">
      <w:pPr>
        <w:pStyle w:val="EndNoteBibliography"/>
        <w:spacing w:line="480" w:lineRule="auto"/>
        <w:rPr>
          <w:noProof/>
        </w:rPr>
      </w:pPr>
      <w:r w:rsidRPr="00603799">
        <w:rPr>
          <w:noProof/>
        </w:rPr>
        <w:t xml:space="preserve">Patterson, G. (2002). The early development of coercive family process. </w:t>
      </w:r>
      <w:r w:rsidRPr="00603799">
        <w:rPr>
          <w:i/>
          <w:noProof/>
        </w:rPr>
        <w:t>Antisocial behavior in children and adolescents: A developmental analysis and the Oregon model for intervention/American Psychological Association</w:t>
      </w:r>
      <w:r w:rsidRPr="00603799">
        <w:rPr>
          <w:noProof/>
        </w:rPr>
        <w:t xml:space="preserve">. </w:t>
      </w:r>
    </w:p>
    <w:p w14:paraId="36760917" w14:textId="2A9B7381" w:rsidR="00F70EB9" w:rsidRPr="00603799" w:rsidRDefault="00F70EB9" w:rsidP="00FA3921">
      <w:pPr>
        <w:pStyle w:val="EndNoteBibliography"/>
        <w:spacing w:line="480" w:lineRule="auto"/>
        <w:rPr>
          <w:noProof/>
        </w:rPr>
      </w:pPr>
      <w:r w:rsidRPr="00603799">
        <w:rPr>
          <w:noProof/>
        </w:rPr>
        <w:t xml:space="preserve">Peris, T. S., Thamrin, H., &amp; Rozenman, M. S. (2021). Family Intervention for Child and Adolescent Anxiety: A Meta-analytic Review of Therapy Targets, Techniques, and Outcomes. </w:t>
      </w:r>
      <w:r w:rsidRPr="00603799">
        <w:rPr>
          <w:i/>
          <w:noProof/>
        </w:rPr>
        <w:t>Journal of affective disorders</w:t>
      </w:r>
      <w:r w:rsidRPr="00603799">
        <w:rPr>
          <w:noProof/>
        </w:rPr>
        <w:t>,</w:t>
      </w:r>
      <w:r w:rsidRPr="00603799">
        <w:rPr>
          <w:i/>
          <w:noProof/>
        </w:rPr>
        <w:t xml:space="preserve"> 286</w:t>
      </w:r>
      <w:r w:rsidRPr="00603799">
        <w:rPr>
          <w:noProof/>
        </w:rPr>
        <w:t xml:space="preserve">, 282-295. </w:t>
      </w:r>
      <w:hyperlink r:id="rId32" w:history="1">
        <w:r w:rsidRPr="00603799">
          <w:rPr>
            <w:rStyle w:val="Hyperlink"/>
            <w:noProof/>
          </w:rPr>
          <w:t>https://doi.org/https://doi.org/10.1016/j.jad.2021.02.053</w:t>
        </w:r>
      </w:hyperlink>
      <w:r w:rsidRPr="00603799">
        <w:rPr>
          <w:noProof/>
        </w:rPr>
        <w:t xml:space="preserve"> </w:t>
      </w:r>
    </w:p>
    <w:p w14:paraId="0E7A8D53" w14:textId="77777777" w:rsidR="00F70EB9" w:rsidRPr="00603799" w:rsidRDefault="00F70EB9" w:rsidP="00FA3921">
      <w:pPr>
        <w:pStyle w:val="EndNoteBibliography"/>
        <w:spacing w:line="480" w:lineRule="auto"/>
        <w:rPr>
          <w:noProof/>
        </w:rPr>
      </w:pPr>
      <w:r w:rsidRPr="00603799">
        <w:rPr>
          <w:noProof/>
        </w:rPr>
        <w:t xml:space="preserve">Psouni, E., &amp; Eichbichler, A. (2020). Feelings of restriction and incompetence in parenting mediate the link between attachment anxiety and paternal postnatal depression. </w:t>
      </w:r>
      <w:r w:rsidRPr="00603799">
        <w:rPr>
          <w:i/>
          <w:noProof/>
        </w:rPr>
        <w:t>Psychology of Men &amp; Masculinities</w:t>
      </w:r>
      <w:r w:rsidRPr="00603799">
        <w:rPr>
          <w:noProof/>
        </w:rPr>
        <w:t>,</w:t>
      </w:r>
      <w:r w:rsidRPr="00603799">
        <w:rPr>
          <w:i/>
          <w:noProof/>
        </w:rPr>
        <w:t xml:space="preserve"> 21</w:t>
      </w:r>
      <w:r w:rsidRPr="00603799">
        <w:rPr>
          <w:noProof/>
        </w:rPr>
        <w:t xml:space="preserve">(3), 416. </w:t>
      </w:r>
    </w:p>
    <w:p w14:paraId="058E6A0C" w14:textId="77777777" w:rsidR="00F70EB9" w:rsidRPr="00603799" w:rsidRDefault="00F70EB9" w:rsidP="00FA3921">
      <w:pPr>
        <w:pStyle w:val="EndNoteBibliography"/>
        <w:spacing w:line="480" w:lineRule="auto"/>
        <w:rPr>
          <w:noProof/>
        </w:rPr>
      </w:pPr>
      <w:r w:rsidRPr="00603799">
        <w:rPr>
          <w:noProof/>
        </w:rPr>
        <w:t xml:space="preserve">Purves, K. L., Coleman, J. R., Meier, S. M., Rayner, C., Davis, K. A., Cheesman, R., Bækvad-Hansen, M., Børglum, A. D., Wan Cho, S., &amp; Jürgen Deckert, J. (2020). A major role for common genetic variation in anxiety disorders. </w:t>
      </w:r>
      <w:r w:rsidRPr="00603799">
        <w:rPr>
          <w:i/>
          <w:noProof/>
        </w:rPr>
        <w:t>Molecular psychiatry</w:t>
      </w:r>
      <w:r w:rsidRPr="00603799">
        <w:rPr>
          <w:noProof/>
        </w:rPr>
        <w:t>,</w:t>
      </w:r>
      <w:r w:rsidRPr="00603799">
        <w:rPr>
          <w:i/>
          <w:noProof/>
        </w:rPr>
        <w:t xml:space="preserve"> 25</w:t>
      </w:r>
      <w:r w:rsidRPr="00603799">
        <w:rPr>
          <w:noProof/>
        </w:rPr>
        <w:t xml:space="preserve">(12), 3292-3303. </w:t>
      </w:r>
    </w:p>
    <w:p w14:paraId="1FA0AB9A" w14:textId="188DF551" w:rsidR="00F70EB9" w:rsidRPr="00603799" w:rsidRDefault="00F70EB9" w:rsidP="00FA3921">
      <w:pPr>
        <w:pStyle w:val="EndNoteBibliography"/>
        <w:spacing w:line="480" w:lineRule="auto"/>
        <w:rPr>
          <w:noProof/>
        </w:rPr>
      </w:pPr>
      <w:r w:rsidRPr="00603799">
        <w:rPr>
          <w:noProof/>
        </w:rPr>
        <w:t xml:space="preserve">Rajyaguru, P., Kwong, A. S. F., Braithwaite, E., &amp; Pearson, R. M. (2021). Maternal and paternal depression and child mental health trajectories: evidence from the Avon Longitudinal Study of Parents and Children. </w:t>
      </w:r>
      <w:r w:rsidRPr="00603799">
        <w:rPr>
          <w:i/>
          <w:noProof/>
        </w:rPr>
        <w:t>BJPsych Open</w:t>
      </w:r>
      <w:r w:rsidRPr="00603799">
        <w:rPr>
          <w:noProof/>
        </w:rPr>
        <w:t>,</w:t>
      </w:r>
      <w:r w:rsidRPr="00603799">
        <w:rPr>
          <w:i/>
          <w:noProof/>
        </w:rPr>
        <w:t xml:space="preserve"> 7</w:t>
      </w:r>
      <w:r w:rsidRPr="00603799">
        <w:rPr>
          <w:noProof/>
        </w:rPr>
        <w:t xml:space="preserve">(5), e166, Article e166. </w:t>
      </w:r>
      <w:hyperlink r:id="rId33" w:history="1">
        <w:r w:rsidRPr="00603799">
          <w:rPr>
            <w:rStyle w:val="Hyperlink"/>
            <w:noProof/>
          </w:rPr>
          <w:t>https://doi.org/10.1192/bjo.2021.959</w:t>
        </w:r>
      </w:hyperlink>
      <w:r w:rsidRPr="00603799">
        <w:rPr>
          <w:noProof/>
        </w:rPr>
        <w:t xml:space="preserve"> </w:t>
      </w:r>
    </w:p>
    <w:p w14:paraId="0C894D29" w14:textId="77777777" w:rsidR="00F70EB9" w:rsidRPr="00603799" w:rsidRDefault="00F70EB9" w:rsidP="00FA3921">
      <w:pPr>
        <w:pStyle w:val="EndNoteBibliography"/>
        <w:spacing w:line="480" w:lineRule="auto"/>
        <w:rPr>
          <w:noProof/>
        </w:rPr>
      </w:pPr>
      <w:r w:rsidRPr="00603799">
        <w:rPr>
          <w:noProof/>
        </w:rPr>
        <w:t xml:space="preserve">Ramchandani, P., &amp; Psychogiou, L. (2009). Paternal psychiatric disorders and children's psychosocial development. </w:t>
      </w:r>
      <w:r w:rsidRPr="00603799">
        <w:rPr>
          <w:i/>
          <w:noProof/>
        </w:rPr>
        <w:t>The lancet</w:t>
      </w:r>
      <w:r w:rsidRPr="00603799">
        <w:rPr>
          <w:noProof/>
        </w:rPr>
        <w:t>,</w:t>
      </w:r>
      <w:r w:rsidRPr="00603799">
        <w:rPr>
          <w:i/>
          <w:noProof/>
        </w:rPr>
        <w:t xml:space="preserve"> 374</w:t>
      </w:r>
      <w:r w:rsidRPr="00603799">
        <w:rPr>
          <w:noProof/>
        </w:rPr>
        <w:t xml:space="preserve">(9690), 646-653. </w:t>
      </w:r>
    </w:p>
    <w:p w14:paraId="5C8455C3" w14:textId="77777777" w:rsidR="00F70EB9" w:rsidRPr="00603799" w:rsidRDefault="00F70EB9" w:rsidP="00FA3921">
      <w:pPr>
        <w:pStyle w:val="EndNoteBibliography"/>
        <w:spacing w:line="480" w:lineRule="auto"/>
        <w:rPr>
          <w:noProof/>
        </w:rPr>
      </w:pPr>
      <w:r w:rsidRPr="00603799">
        <w:rPr>
          <w:noProof/>
        </w:rPr>
        <w:lastRenderedPageBreak/>
        <w:t xml:space="preserve">Ramchandani, P., Stein, A., Evans, J., &amp; O'Connor, T. G. (2005). Paternal depression in the postnatal period and child development: a prospective population study. </w:t>
      </w:r>
      <w:r w:rsidRPr="00603799">
        <w:rPr>
          <w:i/>
          <w:noProof/>
        </w:rPr>
        <w:t>The lancet</w:t>
      </w:r>
      <w:r w:rsidRPr="00603799">
        <w:rPr>
          <w:noProof/>
        </w:rPr>
        <w:t>,</w:t>
      </w:r>
      <w:r w:rsidRPr="00603799">
        <w:rPr>
          <w:i/>
          <w:noProof/>
        </w:rPr>
        <w:t xml:space="preserve"> 365</w:t>
      </w:r>
      <w:r w:rsidRPr="00603799">
        <w:rPr>
          <w:noProof/>
        </w:rPr>
        <w:t xml:space="preserve">(9478), 2201-2205. </w:t>
      </w:r>
    </w:p>
    <w:p w14:paraId="7FFC84F0" w14:textId="77777777" w:rsidR="00F70EB9" w:rsidRPr="00603799" w:rsidRDefault="00F70EB9" w:rsidP="00FA3921">
      <w:pPr>
        <w:pStyle w:val="EndNoteBibliography"/>
        <w:spacing w:line="480" w:lineRule="auto"/>
        <w:rPr>
          <w:noProof/>
        </w:rPr>
      </w:pPr>
      <w:r w:rsidRPr="00603799">
        <w:rPr>
          <w:noProof/>
        </w:rPr>
        <w:t xml:space="preserve">Ramchandani, P. G., O’Connor, T. G., Evans, J., Heron, J., Murray, L., &amp; Stein, A. (2008). The effects of pre‐and postnatal depression in fathers: a natural experiment comparing the effects of exposure to depression on offspring. </w:t>
      </w:r>
      <w:r w:rsidRPr="00603799">
        <w:rPr>
          <w:i/>
          <w:noProof/>
        </w:rPr>
        <w:t>Journal of child psychology and psychiatry</w:t>
      </w:r>
      <w:r w:rsidRPr="00603799">
        <w:rPr>
          <w:noProof/>
        </w:rPr>
        <w:t>,</w:t>
      </w:r>
      <w:r w:rsidRPr="00603799">
        <w:rPr>
          <w:i/>
          <w:noProof/>
        </w:rPr>
        <w:t xml:space="preserve"> 49</w:t>
      </w:r>
      <w:r w:rsidRPr="00603799">
        <w:rPr>
          <w:noProof/>
        </w:rPr>
        <w:t xml:space="preserve">(10), 1069-1078. </w:t>
      </w:r>
    </w:p>
    <w:p w14:paraId="29A2D1EB" w14:textId="77777777" w:rsidR="00F70EB9" w:rsidRPr="00603799" w:rsidRDefault="00F70EB9" w:rsidP="00FA3921">
      <w:pPr>
        <w:pStyle w:val="EndNoteBibliography"/>
        <w:spacing w:line="480" w:lineRule="auto"/>
        <w:rPr>
          <w:noProof/>
        </w:rPr>
      </w:pPr>
      <w:r w:rsidRPr="00603799">
        <w:rPr>
          <w:noProof/>
        </w:rPr>
        <w:t xml:space="preserve">Ranganathan, P., Pramesh, C., &amp; Buyse, M. (2016). Common pitfalls in statistical analysis: the perils of multiple testing. </w:t>
      </w:r>
      <w:r w:rsidRPr="00603799">
        <w:rPr>
          <w:i/>
          <w:noProof/>
        </w:rPr>
        <w:t>Perspectives in clinical research</w:t>
      </w:r>
      <w:r w:rsidRPr="00603799">
        <w:rPr>
          <w:noProof/>
        </w:rPr>
        <w:t>,</w:t>
      </w:r>
      <w:r w:rsidRPr="00603799">
        <w:rPr>
          <w:i/>
          <w:noProof/>
        </w:rPr>
        <w:t xml:space="preserve"> 7</w:t>
      </w:r>
      <w:r w:rsidRPr="00603799">
        <w:rPr>
          <w:noProof/>
        </w:rPr>
        <w:t xml:space="preserve">(2), 106-107. </w:t>
      </w:r>
    </w:p>
    <w:p w14:paraId="1E4AB308" w14:textId="77777777" w:rsidR="00F70EB9" w:rsidRPr="00603799" w:rsidRDefault="00F70EB9" w:rsidP="00FA3921">
      <w:pPr>
        <w:pStyle w:val="EndNoteBibliography"/>
        <w:spacing w:line="480" w:lineRule="auto"/>
        <w:rPr>
          <w:noProof/>
        </w:rPr>
      </w:pPr>
      <w:r w:rsidRPr="00603799">
        <w:rPr>
          <w:noProof/>
        </w:rPr>
        <w:t xml:space="preserve">Rothman, K. J. (1990). No adjustments are needed for multiple comparisons. </w:t>
      </w:r>
      <w:r w:rsidRPr="00603799">
        <w:rPr>
          <w:i/>
          <w:noProof/>
        </w:rPr>
        <w:t>Epidemiology</w:t>
      </w:r>
      <w:r w:rsidRPr="00603799">
        <w:rPr>
          <w:noProof/>
        </w:rPr>
        <w:t>,</w:t>
      </w:r>
      <w:r w:rsidRPr="00603799">
        <w:rPr>
          <w:i/>
          <w:noProof/>
        </w:rPr>
        <w:t xml:space="preserve"> 1</w:t>
      </w:r>
      <w:r w:rsidRPr="00603799">
        <w:rPr>
          <w:noProof/>
        </w:rPr>
        <w:t xml:space="preserve">(1), 43-46. </w:t>
      </w:r>
    </w:p>
    <w:p w14:paraId="7F74E817" w14:textId="77777777" w:rsidR="00F70EB9" w:rsidRPr="00603799" w:rsidRDefault="00F70EB9" w:rsidP="00FA3921">
      <w:pPr>
        <w:pStyle w:val="EndNoteBibliography"/>
        <w:spacing w:line="480" w:lineRule="auto"/>
        <w:rPr>
          <w:noProof/>
        </w:rPr>
      </w:pPr>
      <w:r w:rsidRPr="00603799">
        <w:rPr>
          <w:noProof/>
        </w:rPr>
        <w:t xml:space="preserve">Rubin, D. B. (2004). </w:t>
      </w:r>
      <w:r w:rsidRPr="00603799">
        <w:rPr>
          <w:i/>
          <w:noProof/>
        </w:rPr>
        <w:t>Multiple imputation for nonresponse in surveys</w:t>
      </w:r>
      <w:r w:rsidRPr="00603799">
        <w:rPr>
          <w:noProof/>
        </w:rPr>
        <w:t xml:space="preserve"> (Vol. 81). John Wiley &amp; Sons. </w:t>
      </w:r>
    </w:p>
    <w:p w14:paraId="1803D4C0" w14:textId="77777777" w:rsidR="00F70EB9" w:rsidRPr="00603799" w:rsidRDefault="00F70EB9" w:rsidP="00FA3921">
      <w:pPr>
        <w:pStyle w:val="EndNoteBibliography"/>
        <w:spacing w:line="480" w:lineRule="auto"/>
        <w:rPr>
          <w:noProof/>
        </w:rPr>
      </w:pPr>
      <w:r w:rsidRPr="00603799">
        <w:rPr>
          <w:noProof/>
        </w:rPr>
        <w:t xml:space="preserve">Rutter, M., Moffitt, T. E., &amp; Caspi, A. (2006). Gene–environment interplay and psychopathology: Multiple varieties but real effects. </w:t>
      </w:r>
      <w:r w:rsidRPr="00603799">
        <w:rPr>
          <w:i/>
          <w:noProof/>
        </w:rPr>
        <w:t>Journal of child psychology and psychiatry</w:t>
      </w:r>
      <w:r w:rsidRPr="00603799">
        <w:rPr>
          <w:noProof/>
        </w:rPr>
        <w:t>,</w:t>
      </w:r>
      <w:r w:rsidRPr="00603799">
        <w:rPr>
          <w:i/>
          <w:noProof/>
        </w:rPr>
        <w:t xml:space="preserve"> 47</w:t>
      </w:r>
      <w:r w:rsidRPr="00603799">
        <w:rPr>
          <w:noProof/>
        </w:rPr>
        <w:t xml:space="preserve">(3‐4), 226-261. </w:t>
      </w:r>
    </w:p>
    <w:p w14:paraId="5891D1FA" w14:textId="75679F30" w:rsidR="00F70EB9" w:rsidRPr="00603799" w:rsidRDefault="00F70EB9" w:rsidP="00FA3921">
      <w:pPr>
        <w:pStyle w:val="EndNoteBibliography"/>
        <w:spacing w:line="480" w:lineRule="auto"/>
        <w:rPr>
          <w:noProof/>
        </w:rPr>
      </w:pPr>
      <w:r w:rsidRPr="00603799">
        <w:rPr>
          <w:noProof/>
        </w:rPr>
        <w:t xml:space="preserve">Sandstrom, A., Uher, R., &amp; Pavlova, B. (2020). Prospective Association between Childhood Behavioral Inhibition and Anxiety: a Meta-Analysis. </w:t>
      </w:r>
      <w:r w:rsidRPr="00603799">
        <w:rPr>
          <w:i/>
          <w:noProof/>
        </w:rPr>
        <w:t>Research on Child and Adolescent Psychopathology</w:t>
      </w:r>
      <w:r w:rsidRPr="00603799">
        <w:rPr>
          <w:noProof/>
        </w:rPr>
        <w:t>,</w:t>
      </w:r>
      <w:r w:rsidRPr="00603799">
        <w:rPr>
          <w:i/>
          <w:noProof/>
        </w:rPr>
        <w:t xml:space="preserve"> 48</w:t>
      </w:r>
      <w:r w:rsidRPr="00603799">
        <w:rPr>
          <w:noProof/>
        </w:rPr>
        <w:t xml:space="preserve">(1), 57-66. </w:t>
      </w:r>
      <w:hyperlink r:id="rId34" w:history="1">
        <w:r w:rsidRPr="00603799">
          <w:rPr>
            <w:rStyle w:val="Hyperlink"/>
            <w:noProof/>
          </w:rPr>
          <w:t>https://doi.org/10.1007/s10802-019-00588-5</w:t>
        </w:r>
      </w:hyperlink>
      <w:r w:rsidRPr="00603799">
        <w:rPr>
          <w:noProof/>
        </w:rPr>
        <w:t xml:space="preserve"> </w:t>
      </w:r>
    </w:p>
    <w:p w14:paraId="5943AB3A" w14:textId="77777777" w:rsidR="00F70EB9" w:rsidRPr="00603799" w:rsidRDefault="00F70EB9" w:rsidP="00FA3921">
      <w:pPr>
        <w:pStyle w:val="EndNoteBibliography"/>
        <w:spacing w:line="480" w:lineRule="auto"/>
        <w:rPr>
          <w:noProof/>
        </w:rPr>
      </w:pPr>
      <w:r w:rsidRPr="00603799">
        <w:rPr>
          <w:noProof/>
        </w:rPr>
        <w:t xml:space="preserve">Sethna, V., Murray, L., Netsi, E., Psychogiou, L., &amp; Ramchandani, P. G. (2015). Paternal depression in the postnatal period and early father–infant interactions. </w:t>
      </w:r>
      <w:r w:rsidRPr="00603799">
        <w:rPr>
          <w:i/>
          <w:noProof/>
        </w:rPr>
        <w:t>Parenting</w:t>
      </w:r>
      <w:r w:rsidRPr="00603799">
        <w:rPr>
          <w:noProof/>
        </w:rPr>
        <w:t>,</w:t>
      </w:r>
      <w:r w:rsidRPr="00603799">
        <w:rPr>
          <w:i/>
          <w:noProof/>
        </w:rPr>
        <w:t xml:space="preserve"> 15</w:t>
      </w:r>
      <w:r w:rsidRPr="00603799">
        <w:rPr>
          <w:noProof/>
        </w:rPr>
        <w:t xml:space="preserve">(1), 1-8. </w:t>
      </w:r>
    </w:p>
    <w:p w14:paraId="47D31F4E" w14:textId="77777777" w:rsidR="00F70EB9" w:rsidRPr="00603799" w:rsidRDefault="00F70EB9" w:rsidP="00FA3921">
      <w:pPr>
        <w:pStyle w:val="EndNoteBibliography"/>
        <w:spacing w:line="480" w:lineRule="auto"/>
        <w:rPr>
          <w:noProof/>
        </w:rPr>
      </w:pPr>
      <w:r w:rsidRPr="00603799">
        <w:rPr>
          <w:noProof/>
        </w:rPr>
        <w:lastRenderedPageBreak/>
        <w:t xml:space="preserve">Smith, T. A., Kievit, R. A., &amp; Astle, D. E. (2023). Maternal mental health mediates links between socioeconomic status and child development. </w:t>
      </w:r>
      <w:r w:rsidRPr="00603799">
        <w:rPr>
          <w:i/>
          <w:noProof/>
        </w:rPr>
        <w:t>Current Psychology</w:t>
      </w:r>
      <w:r w:rsidRPr="00603799">
        <w:rPr>
          <w:noProof/>
        </w:rPr>
        <w:t>,</w:t>
      </w:r>
      <w:r w:rsidRPr="00603799">
        <w:rPr>
          <w:i/>
          <w:noProof/>
        </w:rPr>
        <w:t xml:space="preserve"> 42</w:t>
      </w:r>
      <w:r w:rsidRPr="00603799">
        <w:rPr>
          <w:noProof/>
        </w:rPr>
        <w:t xml:space="preserve">(25), 21967-21978. </w:t>
      </w:r>
    </w:p>
    <w:p w14:paraId="6FE506F7" w14:textId="77777777" w:rsidR="00F70EB9" w:rsidRPr="00603799" w:rsidRDefault="00F70EB9" w:rsidP="00FA3921">
      <w:pPr>
        <w:pStyle w:val="EndNoteBibliography"/>
        <w:spacing w:line="480" w:lineRule="auto"/>
        <w:rPr>
          <w:noProof/>
        </w:rPr>
      </w:pPr>
      <w:r w:rsidRPr="00603799">
        <w:rPr>
          <w:noProof/>
        </w:rPr>
        <w:t xml:space="preserve">Smolen, C., Jensen, M., Dyer, L., Pizzo, L., Tyryshkina, A., Banerjee, D., Rohan, L., Huber, E., El Khattabi, L., &amp; Prontera, P. (2023). Assortative mating and parental genetic relatedness drive the pathogenicity of variably expressive variants. </w:t>
      </w:r>
      <w:r w:rsidRPr="00603799">
        <w:rPr>
          <w:i/>
          <w:noProof/>
        </w:rPr>
        <w:t>medRxiv</w:t>
      </w:r>
      <w:r w:rsidRPr="00603799">
        <w:rPr>
          <w:noProof/>
        </w:rPr>
        <w:t xml:space="preserve">. </w:t>
      </w:r>
    </w:p>
    <w:p w14:paraId="26935EF3" w14:textId="77777777" w:rsidR="00F70EB9" w:rsidRPr="00603799" w:rsidRDefault="00F70EB9" w:rsidP="00FA3921">
      <w:pPr>
        <w:pStyle w:val="EndNoteBibliography"/>
        <w:spacing w:line="480" w:lineRule="auto"/>
        <w:rPr>
          <w:noProof/>
        </w:rPr>
      </w:pPr>
      <w:r w:rsidRPr="00603799">
        <w:rPr>
          <w:noProof/>
        </w:rPr>
        <w:t xml:space="preserve">Stein, A., Pearson, R. M., Goodman, S. H., Rapa, E., Rahman, A., McCallum, M., Howard, L. M., &amp; Pariante, C. M. (2014). Effects of perinatal mental disorders on the fetus and child. </w:t>
      </w:r>
      <w:r w:rsidRPr="00603799">
        <w:rPr>
          <w:i/>
          <w:noProof/>
        </w:rPr>
        <w:t>The lancet</w:t>
      </w:r>
      <w:r w:rsidRPr="00603799">
        <w:rPr>
          <w:noProof/>
        </w:rPr>
        <w:t>,</w:t>
      </w:r>
      <w:r w:rsidRPr="00603799">
        <w:rPr>
          <w:i/>
          <w:noProof/>
        </w:rPr>
        <w:t xml:space="preserve"> 384</w:t>
      </w:r>
      <w:r w:rsidRPr="00603799">
        <w:rPr>
          <w:noProof/>
        </w:rPr>
        <w:t xml:space="preserve">(9956), 1800-1819. </w:t>
      </w:r>
    </w:p>
    <w:p w14:paraId="69A2F433" w14:textId="390C9251" w:rsidR="00F70EB9" w:rsidRPr="00603799" w:rsidRDefault="00F70EB9" w:rsidP="00FA3921">
      <w:pPr>
        <w:pStyle w:val="EndNoteBibliography"/>
        <w:spacing w:line="480" w:lineRule="auto"/>
        <w:rPr>
          <w:noProof/>
        </w:rPr>
      </w:pPr>
      <w:r w:rsidRPr="00603799">
        <w:rPr>
          <w:noProof/>
        </w:rPr>
        <w:t xml:space="preserve">Strawn, J. R., &amp; Peris, T. S. (2024). Paternal Anxiety and Children’s Anxiety and Related Symptoms: An Overlooked Risk Factor. </w:t>
      </w:r>
      <w:r w:rsidRPr="00603799">
        <w:rPr>
          <w:i/>
          <w:noProof/>
        </w:rPr>
        <w:t>Journal of the American Academy of Child &amp; Adolescent Psychiatry</w:t>
      </w:r>
      <w:r w:rsidRPr="00603799">
        <w:rPr>
          <w:noProof/>
        </w:rPr>
        <w:t xml:space="preserve">. </w:t>
      </w:r>
      <w:hyperlink r:id="rId35" w:history="1">
        <w:r w:rsidRPr="00603799">
          <w:rPr>
            <w:rStyle w:val="Hyperlink"/>
            <w:noProof/>
          </w:rPr>
          <w:t>https://doi.org/https://doi.org/10.1016/j.jaac.2024.10.004</w:t>
        </w:r>
      </w:hyperlink>
      <w:r w:rsidRPr="00603799">
        <w:rPr>
          <w:noProof/>
        </w:rPr>
        <w:t xml:space="preserve"> </w:t>
      </w:r>
    </w:p>
    <w:p w14:paraId="2567A4C2" w14:textId="77777777" w:rsidR="00F70EB9" w:rsidRPr="00603799" w:rsidRDefault="00F70EB9" w:rsidP="00FA3921">
      <w:pPr>
        <w:pStyle w:val="EndNoteBibliography"/>
        <w:spacing w:line="480" w:lineRule="auto"/>
        <w:rPr>
          <w:noProof/>
        </w:rPr>
      </w:pPr>
      <w:r w:rsidRPr="00603799">
        <w:rPr>
          <w:noProof/>
        </w:rPr>
        <w:t xml:space="preserve">Sweeney, S., &amp; MacBeth, A. (2016). The effects of paternal depression on child and adolescent outcomes: a systematic review. </w:t>
      </w:r>
      <w:r w:rsidRPr="00603799">
        <w:rPr>
          <w:i/>
          <w:noProof/>
        </w:rPr>
        <w:t>Journal of affective disorders</w:t>
      </w:r>
      <w:r w:rsidRPr="00603799">
        <w:rPr>
          <w:noProof/>
        </w:rPr>
        <w:t>,</w:t>
      </w:r>
      <w:r w:rsidRPr="00603799">
        <w:rPr>
          <w:i/>
          <w:noProof/>
        </w:rPr>
        <w:t xml:space="preserve"> 205</w:t>
      </w:r>
      <w:r w:rsidRPr="00603799">
        <w:rPr>
          <w:noProof/>
        </w:rPr>
        <w:t xml:space="preserve">, 44-59. </w:t>
      </w:r>
    </w:p>
    <w:p w14:paraId="13A7881A" w14:textId="697290C4" w:rsidR="00F70EB9" w:rsidRPr="00603799" w:rsidRDefault="00F70EB9" w:rsidP="00FA3921">
      <w:pPr>
        <w:pStyle w:val="EndNoteBibliography"/>
        <w:spacing w:line="480" w:lineRule="auto"/>
        <w:rPr>
          <w:noProof/>
        </w:rPr>
      </w:pPr>
      <w:r w:rsidRPr="00603799">
        <w:rPr>
          <w:noProof/>
        </w:rPr>
        <w:t xml:space="preserve">Tanaka, Y., Fukushima, H., Okanoya, K., &amp; Myowa-Yamakoshi, M. (2014). Mothers' multimodal information processing is modulated by multimodal interactions with their infants. </w:t>
      </w:r>
      <w:r w:rsidRPr="00603799">
        <w:rPr>
          <w:i/>
          <w:noProof/>
        </w:rPr>
        <w:t>Scientific reports</w:t>
      </w:r>
      <w:r w:rsidRPr="00603799">
        <w:rPr>
          <w:noProof/>
        </w:rPr>
        <w:t>,</w:t>
      </w:r>
      <w:r w:rsidRPr="00603799">
        <w:rPr>
          <w:i/>
          <w:noProof/>
        </w:rPr>
        <w:t xml:space="preserve"> 4</w:t>
      </w:r>
      <w:r w:rsidRPr="00603799">
        <w:rPr>
          <w:noProof/>
        </w:rPr>
        <w:t xml:space="preserve">(1), 6623. </w:t>
      </w:r>
      <w:hyperlink r:id="rId36" w:history="1">
        <w:r w:rsidRPr="00603799">
          <w:rPr>
            <w:rStyle w:val="Hyperlink"/>
            <w:noProof/>
          </w:rPr>
          <w:t>https://doi.org/10.1038/srep06623</w:t>
        </w:r>
      </w:hyperlink>
      <w:r w:rsidRPr="00603799">
        <w:rPr>
          <w:noProof/>
        </w:rPr>
        <w:t xml:space="preserve"> </w:t>
      </w:r>
    </w:p>
    <w:p w14:paraId="2BDF821E" w14:textId="77777777" w:rsidR="00F70EB9" w:rsidRPr="00603799" w:rsidRDefault="00F70EB9" w:rsidP="00FA3921">
      <w:pPr>
        <w:pStyle w:val="EndNoteBibliography"/>
        <w:spacing w:line="480" w:lineRule="auto"/>
        <w:rPr>
          <w:noProof/>
        </w:rPr>
      </w:pPr>
      <w:r w:rsidRPr="00603799">
        <w:rPr>
          <w:noProof/>
        </w:rPr>
        <w:t xml:space="preserve">Thirlwall, K., &amp; Creswell, C. (2010). The impact of maternal control on children’s anxious cognitions, behaviours and affect: An experimental study. </w:t>
      </w:r>
      <w:r w:rsidRPr="00603799">
        <w:rPr>
          <w:i/>
          <w:noProof/>
        </w:rPr>
        <w:t>Behaviour Research and Therapy</w:t>
      </w:r>
      <w:r w:rsidRPr="00603799">
        <w:rPr>
          <w:noProof/>
        </w:rPr>
        <w:t>,</w:t>
      </w:r>
      <w:r w:rsidRPr="00603799">
        <w:rPr>
          <w:i/>
          <w:noProof/>
        </w:rPr>
        <w:t xml:space="preserve"> 48</w:t>
      </w:r>
      <w:r w:rsidRPr="00603799">
        <w:rPr>
          <w:noProof/>
        </w:rPr>
        <w:t xml:space="preserve">(10), 1041-1046. </w:t>
      </w:r>
    </w:p>
    <w:p w14:paraId="507308CC" w14:textId="77777777" w:rsidR="00F70EB9" w:rsidRPr="00603799" w:rsidRDefault="00F70EB9" w:rsidP="00FA3921">
      <w:pPr>
        <w:pStyle w:val="EndNoteBibliography"/>
        <w:spacing w:line="480" w:lineRule="auto"/>
        <w:rPr>
          <w:noProof/>
        </w:rPr>
      </w:pPr>
      <w:r w:rsidRPr="00603799">
        <w:rPr>
          <w:noProof/>
        </w:rPr>
        <w:t xml:space="preserve">Trepiak, P., Trepiak, T., Guérin-Marion, C., Kristen, A., &amp; Deneault, A.-A. (2022). A systematic review and meta-analysis of the associations between father and child anxiety and depression. </w:t>
      </w:r>
      <w:r w:rsidRPr="00603799">
        <w:rPr>
          <w:i/>
          <w:noProof/>
        </w:rPr>
        <w:t>Psychology of Men &amp; Masculinities</w:t>
      </w:r>
      <w:r w:rsidRPr="00603799">
        <w:rPr>
          <w:noProof/>
        </w:rPr>
        <w:t xml:space="preserve">. </w:t>
      </w:r>
    </w:p>
    <w:p w14:paraId="429DA12A" w14:textId="77777777" w:rsidR="00F70EB9" w:rsidRPr="00603799" w:rsidRDefault="00F70EB9" w:rsidP="00FA3921">
      <w:pPr>
        <w:pStyle w:val="EndNoteBibliography"/>
        <w:spacing w:line="480" w:lineRule="auto"/>
        <w:rPr>
          <w:noProof/>
        </w:rPr>
      </w:pPr>
      <w:r w:rsidRPr="00603799">
        <w:rPr>
          <w:noProof/>
        </w:rPr>
        <w:lastRenderedPageBreak/>
        <w:t xml:space="preserve">Uher, R., Pavlova, B., Radua, J., Provenzani, U., Najafi, S., Fortea, L., Ortuño, M., Nazarova, A., Perroud, N., &amp; Palaniyappan, L. (2023). Transdiagnostic risk of mental disorders in offspring of affected parents: a meta‐analysis of family high‐risk and registry studies. </w:t>
      </w:r>
      <w:r w:rsidRPr="00603799">
        <w:rPr>
          <w:i/>
          <w:noProof/>
        </w:rPr>
        <w:t>World Psychiatry</w:t>
      </w:r>
      <w:r w:rsidRPr="00603799">
        <w:rPr>
          <w:noProof/>
        </w:rPr>
        <w:t>,</w:t>
      </w:r>
      <w:r w:rsidRPr="00603799">
        <w:rPr>
          <w:i/>
          <w:noProof/>
        </w:rPr>
        <w:t xml:space="preserve"> 22</w:t>
      </w:r>
      <w:r w:rsidRPr="00603799">
        <w:rPr>
          <w:noProof/>
        </w:rPr>
        <w:t xml:space="preserve">(3), 433-448. </w:t>
      </w:r>
    </w:p>
    <w:p w14:paraId="175C9126" w14:textId="77777777" w:rsidR="00F70EB9" w:rsidRPr="00603799" w:rsidRDefault="00F70EB9" w:rsidP="00FA3921">
      <w:pPr>
        <w:pStyle w:val="EndNoteBibliography"/>
        <w:spacing w:line="480" w:lineRule="auto"/>
        <w:rPr>
          <w:noProof/>
        </w:rPr>
      </w:pPr>
      <w:r w:rsidRPr="00603799">
        <w:rPr>
          <w:noProof/>
        </w:rPr>
        <w:t xml:space="preserve">Van Buuren, S. (2018). </w:t>
      </w:r>
      <w:r w:rsidRPr="00603799">
        <w:rPr>
          <w:i/>
          <w:noProof/>
        </w:rPr>
        <w:t>Flexible imputation of missing data</w:t>
      </w:r>
      <w:r w:rsidRPr="00603799">
        <w:rPr>
          <w:noProof/>
        </w:rPr>
        <w:t xml:space="preserve">. CRC press. </w:t>
      </w:r>
    </w:p>
    <w:p w14:paraId="7313472B" w14:textId="77777777" w:rsidR="00F70EB9" w:rsidRPr="00603799" w:rsidRDefault="00F70EB9" w:rsidP="00FA3921">
      <w:pPr>
        <w:pStyle w:val="EndNoteBibliography"/>
        <w:spacing w:line="480" w:lineRule="auto"/>
        <w:rPr>
          <w:noProof/>
        </w:rPr>
      </w:pPr>
      <w:r w:rsidRPr="00603799">
        <w:rPr>
          <w:noProof/>
        </w:rPr>
        <w:t xml:space="preserve">Van Buuren, S., &amp; Groothuis-Oudshoorn, K. (2011). mice: Multivariate imputation by chained equations in R. </w:t>
      </w:r>
      <w:r w:rsidRPr="00603799">
        <w:rPr>
          <w:i/>
          <w:noProof/>
        </w:rPr>
        <w:t>Journal of statistical software</w:t>
      </w:r>
      <w:r w:rsidRPr="00603799">
        <w:rPr>
          <w:noProof/>
        </w:rPr>
        <w:t>,</w:t>
      </w:r>
      <w:r w:rsidRPr="00603799">
        <w:rPr>
          <w:i/>
          <w:noProof/>
        </w:rPr>
        <w:t xml:space="preserve"> 45</w:t>
      </w:r>
      <w:r w:rsidRPr="00603799">
        <w:rPr>
          <w:noProof/>
        </w:rPr>
        <w:t xml:space="preserve">, 1-67. </w:t>
      </w:r>
    </w:p>
    <w:p w14:paraId="748EEF3A" w14:textId="59350B68" w:rsidR="00F70EB9" w:rsidRPr="00603799" w:rsidRDefault="00F70EB9" w:rsidP="00FA3921">
      <w:pPr>
        <w:pStyle w:val="EndNoteBibliography"/>
        <w:spacing w:line="480" w:lineRule="auto"/>
        <w:rPr>
          <w:noProof/>
        </w:rPr>
      </w:pPr>
      <w:r w:rsidRPr="00603799">
        <w:rPr>
          <w:noProof/>
        </w:rPr>
        <w:t xml:space="preserve">Van den Bergh, B. R. H., Mulder, E. J. H., Mennes, M., &amp; Glover, V. (2005). Antenatal maternal anxiety and stress and the neurobehavioural development of the fetus and child: links and possible mechanisms. A review. </w:t>
      </w:r>
      <w:r w:rsidRPr="00603799">
        <w:rPr>
          <w:i/>
          <w:noProof/>
        </w:rPr>
        <w:t>Neuroscience &amp; Biobehavioral Reviews</w:t>
      </w:r>
      <w:r w:rsidRPr="00603799">
        <w:rPr>
          <w:noProof/>
        </w:rPr>
        <w:t>,</w:t>
      </w:r>
      <w:r w:rsidRPr="00603799">
        <w:rPr>
          <w:i/>
          <w:noProof/>
        </w:rPr>
        <w:t xml:space="preserve"> 29</w:t>
      </w:r>
      <w:r w:rsidRPr="00603799">
        <w:rPr>
          <w:noProof/>
        </w:rPr>
        <w:t xml:space="preserve">(2), 237-258. </w:t>
      </w:r>
      <w:hyperlink r:id="rId37" w:history="1">
        <w:r w:rsidRPr="00603799">
          <w:rPr>
            <w:rStyle w:val="Hyperlink"/>
            <w:noProof/>
          </w:rPr>
          <w:t>https://doi.org/https://doi.org/10.1016/j.neubiorev.2004.10.007</w:t>
        </w:r>
      </w:hyperlink>
      <w:r w:rsidRPr="00603799">
        <w:rPr>
          <w:noProof/>
        </w:rPr>
        <w:t xml:space="preserve"> </w:t>
      </w:r>
    </w:p>
    <w:p w14:paraId="06CB7918" w14:textId="77777777" w:rsidR="00F70EB9" w:rsidRPr="00603799" w:rsidRDefault="00F70EB9" w:rsidP="00FA3921">
      <w:pPr>
        <w:pStyle w:val="EndNoteBibliography"/>
        <w:spacing w:line="480" w:lineRule="auto"/>
        <w:rPr>
          <w:noProof/>
        </w:rPr>
      </w:pPr>
      <w:r w:rsidRPr="00603799">
        <w:rPr>
          <w:noProof/>
        </w:rPr>
        <w:t xml:space="preserve">VanderWeele, T. J. (2015). </w:t>
      </w:r>
      <w:r w:rsidRPr="00603799">
        <w:rPr>
          <w:i/>
          <w:noProof/>
        </w:rPr>
        <w:t>Explanation in causal inference: methods for mediation and interaction</w:t>
      </w:r>
      <w:r w:rsidRPr="00603799">
        <w:rPr>
          <w:noProof/>
        </w:rPr>
        <w:t xml:space="preserve">. Oxford University Press. </w:t>
      </w:r>
    </w:p>
    <w:p w14:paraId="2D4264D5" w14:textId="77777777" w:rsidR="00F70EB9" w:rsidRPr="00603799" w:rsidRDefault="00F70EB9" w:rsidP="00FA3921">
      <w:pPr>
        <w:pStyle w:val="EndNoteBibliography"/>
        <w:spacing w:line="480" w:lineRule="auto"/>
        <w:rPr>
          <w:noProof/>
        </w:rPr>
      </w:pPr>
      <w:r w:rsidRPr="00603799">
        <w:rPr>
          <w:noProof/>
        </w:rPr>
        <w:t xml:space="preserve">Villarreal, D. L., &amp; Nelson, J. A. (2018). Longitudinal associations between family members’ internalizing symptoms across middle childhood. </w:t>
      </w:r>
      <w:r w:rsidRPr="00603799">
        <w:rPr>
          <w:i/>
          <w:noProof/>
        </w:rPr>
        <w:t>Journal of Family Psychology</w:t>
      </w:r>
      <w:r w:rsidRPr="00603799">
        <w:rPr>
          <w:noProof/>
        </w:rPr>
        <w:t>,</w:t>
      </w:r>
      <w:r w:rsidRPr="00603799">
        <w:rPr>
          <w:i/>
          <w:noProof/>
        </w:rPr>
        <w:t xml:space="preserve"> 32</w:t>
      </w:r>
      <w:r w:rsidRPr="00603799">
        <w:rPr>
          <w:noProof/>
        </w:rPr>
        <w:t xml:space="preserve">(3), 419. </w:t>
      </w:r>
    </w:p>
    <w:p w14:paraId="75D4114D" w14:textId="77777777" w:rsidR="00F70EB9" w:rsidRPr="00603799" w:rsidRDefault="00F70EB9" w:rsidP="00FA3921">
      <w:pPr>
        <w:pStyle w:val="EndNoteBibliography"/>
        <w:spacing w:line="480" w:lineRule="auto"/>
        <w:rPr>
          <w:noProof/>
        </w:rPr>
      </w:pPr>
      <w:r w:rsidRPr="00603799">
        <w:rPr>
          <w:noProof/>
        </w:rPr>
        <w:t xml:space="preserve">White, I. R., Royston, P., &amp; Wood, A. M. (2011). Multiple imputation using chained equations: issues and guidance for practice. </w:t>
      </w:r>
      <w:r w:rsidRPr="00603799">
        <w:rPr>
          <w:i/>
          <w:noProof/>
        </w:rPr>
        <w:t>Statistics in medicine</w:t>
      </w:r>
      <w:r w:rsidRPr="00603799">
        <w:rPr>
          <w:noProof/>
        </w:rPr>
        <w:t>,</w:t>
      </w:r>
      <w:r w:rsidRPr="00603799">
        <w:rPr>
          <w:i/>
          <w:noProof/>
        </w:rPr>
        <w:t xml:space="preserve"> 30</w:t>
      </w:r>
      <w:r w:rsidRPr="00603799">
        <w:rPr>
          <w:noProof/>
        </w:rPr>
        <w:t xml:space="preserve">(4), 377-399. </w:t>
      </w:r>
    </w:p>
    <w:p w14:paraId="5A4BADE2" w14:textId="77777777" w:rsidR="00F70EB9" w:rsidRPr="00603799" w:rsidRDefault="00F70EB9" w:rsidP="00FA3921">
      <w:pPr>
        <w:pStyle w:val="EndNoteBibliography"/>
        <w:spacing w:line="480" w:lineRule="auto"/>
        <w:rPr>
          <w:noProof/>
        </w:rPr>
      </w:pPr>
      <w:r w:rsidRPr="00603799">
        <w:rPr>
          <w:noProof/>
        </w:rPr>
        <w:t xml:space="preserve">Winnicott, D. W. (1964). </w:t>
      </w:r>
      <w:r w:rsidRPr="00603799">
        <w:rPr>
          <w:i/>
          <w:noProof/>
        </w:rPr>
        <w:t>The child, the family and the outside world</w:t>
      </w:r>
      <w:r w:rsidRPr="00603799">
        <w:rPr>
          <w:noProof/>
        </w:rPr>
        <w:t xml:space="preserve">. London: Penguin Books. </w:t>
      </w:r>
    </w:p>
    <w:p w14:paraId="0E4BEB19" w14:textId="77777777" w:rsidR="00F70EB9" w:rsidRPr="00603799" w:rsidRDefault="00F70EB9" w:rsidP="00FA3921">
      <w:pPr>
        <w:pStyle w:val="EndNoteBibliography"/>
        <w:spacing w:line="480" w:lineRule="auto"/>
        <w:rPr>
          <w:noProof/>
        </w:rPr>
      </w:pPr>
      <w:r w:rsidRPr="00603799">
        <w:rPr>
          <w:noProof/>
        </w:rPr>
        <w:t xml:space="preserve">World Health Organization. (2017). </w:t>
      </w:r>
      <w:r w:rsidRPr="00603799">
        <w:rPr>
          <w:i/>
          <w:noProof/>
        </w:rPr>
        <w:t>Depression and other common mental disorders: global health estimates</w:t>
      </w:r>
      <w:r w:rsidRPr="00603799">
        <w:rPr>
          <w:noProof/>
        </w:rPr>
        <w:t xml:space="preserve">. </w:t>
      </w:r>
    </w:p>
    <w:p w14:paraId="30AE6806" w14:textId="77777777" w:rsidR="00F70EB9" w:rsidRPr="00603799" w:rsidRDefault="00F70EB9" w:rsidP="00FA3921">
      <w:pPr>
        <w:pStyle w:val="EndNoteBibliography"/>
        <w:spacing w:line="480" w:lineRule="auto"/>
        <w:rPr>
          <w:noProof/>
        </w:rPr>
      </w:pPr>
      <w:r w:rsidRPr="00603799">
        <w:rPr>
          <w:noProof/>
        </w:rPr>
        <w:lastRenderedPageBreak/>
        <w:t xml:space="preserve">Wright, C., Heron, J., Kipping, R., Hickman, M., Campbell, R., &amp; Martin, R. M. (2021). Young adult cancer risk behaviours originate in adolescence: a longitudinal analysis using ALSPAC, a UK birth cohort study. </w:t>
      </w:r>
      <w:r w:rsidRPr="00603799">
        <w:rPr>
          <w:i/>
          <w:noProof/>
        </w:rPr>
        <w:t>BMC cancer</w:t>
      </w:r>
      <w:r w:rsidRPr="00603799">
        <w:rPr>
          <w:noProof/>
        </w:rPr>
        <w:t>,</w:t>
      </w:r>
      <w:r w:rsidRPr="00603799">
        <w:rPr>
          <w:i/>
          <w:noProof/>
        </w:rPr>
        <w:t xml:space="preserve"> 21</w:t>
      </w:r>
      <w:r w:rsidRPr="00603799">
        <w:rPr>
          <w:noProof/>
        </w:rPr>
        <w:t xml:space="preserve">, 1-15. </w:t>
      </w:r>
    </w:p>
    <w:p w14:paraId="4F35D901" w14:textId="064C2E0C" w:rsidR="00F70EB9" w:rsidRPr="00603799" w:rsidRDefault="00F70EB9" w:rsidP="00FA3921">
      <w:pPr>
        <w:pStyle w:val="EndNoteBibliography"/>
        <w:spacing w:line="480" w:lineRule="auto"/>
        <w:rPr>
          <w:noProof/>
        </w:rPr>
      </w:pPr>
      <w:r w:rsidRPr="00603799">
        <w:rPr>
          <w:noProof/>
        </w:rPr>
        <w:t xml:space="preserve">Wright, J., Small, N., Raynor, P., Tuffnell, D., Bhopal, R., Cameron, N., Fairley, L., Lawlor, D. A., Parslow, R., Petherick, E. S., Pickett, K. E., Waiblinger, D., West, J., &amp; on behalf of the Born in Bradford Scientific Collaborators, G. (2013). Cohort Profile: The Born in Bradford multi-ethnic family cohort study. </w:t>
      </w:r>
      <w:r w:rsidRPr="00603799">
        <w:rPr>
          <w:i/>
          <w:noProof/>
        </w:rPr>
        <w:t>International Journal of Epidemiology</w:t>
      </w:r>
      <w:r w:rsidRPr="00603799">
        <w:rPr>
          <w:noProof/>
        </w:rPr>
        <w:t>,</w:t>
      </w:r>
      <w:r w:rsidRPr="00603799">
        <w:rPr>
          <w:i/>
          <w:noProof/>
        </w:rPr>
        <w:t xml:space="preserve"> 42</w:t>
      </w:r>
      <w:r w:rsidRPr="00603799">
        <w:rPr>
          <w:noProof/>
        </w:rPr>
        <w:t xml:space="preserve">(4), 978-991. </w:t>
      </w:r>
      <w:hyperlink r:id="rId38" w:history="1">
        <w:r w:rsidRPr="00603799">
          <w:rPr>
            <w:rStyle w:val="Hyperlink"/>
            <w:noProof/>
          </w:rPr>
          <w:t>https://doi.org/10.1093/ije/dys112</w:t>
        </w:r>
      </w:hyperlink>
      <w:r w:rsidRPr="00603799">
        <w:rPr>
          <w:noProof/>
        </w:rPr>
        <w:t xml:space="preserve"> </w:t>
      </w:r>
    </w:p>
    <w:p w14:paraId="376865C3" w14:textId="09BC0730" w:rsidR="00F70EB9" w:rsidRPr="00603799" w:rsidRDefault="00F70EB9" w:rsidP="00FA3921">
      <w:pPr>
        <w:pStyle w:val="EndNoteBibliography"/>
        <w:spacing w:line="480" w:lineRule="auto"/>
        <w:rPr>
          <w:noProof/>
        </w:rPr>
      </w:pPr>
      <w:r w:rsidRPr="00603799">
        <w:rPr>
          <w:noProof/>
        </w:rPr>
        <w:t xml:space="preserve">Zecchinato, F., Ahmadzadeh, Y. I., Kreppner, J. M., &amp; Lawrence, P. J. (2024). A Systematic Review and Meta-Analysis: Paternal Anxiety and the Emotional and Behavioral Outcomes in Their Offspring. </w:t>
      </w:r>
      <w:r w:rsidRPr="00603799">
        <w:rPr>
          <w:i/>
          <w:noProof/>
        </w:rPr>
        <w:t>Journal of the American Academy of Child &amp; Adolescent Psychiatry</w:t>
      </w:r>
      <w:r w:rsidRPr="00603799">
        <w:rPr>
          <w:noProof/>
        </w:rPr>
        <w:t xml:space="preserve">. </w:t>
      </w:r>
      <w:hyperlink r:id="rId39" w:history="1">
        <w:r w:rsidRPr="00603799">
          <w:rPr>
            <w:rStyle w:val="Hyperlink"/>
            <w:noProof/>
          </w:rPr>
          <w:t>https://doi.org/https://doi.org/10.1016/j.jaac.2024.04.005</w:t>
        </w:r>
      </w:hyperlink>
      <w:r w:rsidRPr="00603799">
        <w:rPr>
          <w:noProof/>
        </w:rPr>
        <w:t xml:space="preserve"> </w:t>
      </w:r>
    </w:p>
    <w:p w14:paraId="214D7FC9" w14:textId="397778F7" w:rsidR="00B81A1D" w:rsidRDefault="004143BE" w:rsidP="00FA3921">
      <w:pPr>
        <w:sectPr w:rsidR="00B81A1D" w:rsidSect="002C2FB0">
          <w:pgSz w:w="11906" w:h="16838"/>
          <w:pgMar w:top="1440" w:right="1440" w:bottom="1440" w:left="1440" w:header="708" w:footer="708" w:gutter="0"/>
          <w:cols w:space="708"/>
          <w:docGrid w:linePitch="360"/>
        </w:sectPr>
      </w:pPr>
      <w:r w:rsidRPr="00603799">
        <w:fldChar w:fldCharType="end"/>
      </w:r>
    </w:p>
    <w:p w14:paraId="6EE3FBF3" w14:textId="77777777" w:rsidR="003511EE" w:rsidRPr="00676767" w:rsidRDefault="003511EE" w:rsidP="00217311">
      <w:pPr>
        <w:spacing w:line="240" w:lineRule="auto"/>
        <w:ind w:firstLine="0"/>
      </w:pPr>
    </w:p>
    <w:sectPr w:rsidR="003511EE" w:rsidRPr="00676767" w:rsidSect="00AF2E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679E20" w14:textId="77777777" w:rsidR="00152550" w:rsidRDefault="00152550" w:rsidP="003B14D3">
      <w:pPr>
        <w:spacing w:line="240" w:lineRule="auto"/>
      </w:pPr>
      <w:r>
        <w:separator/>
      </w:r>
    </w:p>
  </w:endnote>
  <w:endnote w:type="continuationSeparator" w:id="0">
    <w:p w14:paraId="502F669F" w14:textId="77777777" w:rsidR="00152550" w:rsidRDefault="00152550" w:rsidP="003B14D3">
      <w:pPr>
        <w:spacing w:line="240" w:lineRule="auto"/>
      </w:pPr>
      <w:r>
        <w:continuationSeparator/>
      </w:r>
    </w:p>
  </w:endnote>
  <w:endnote w:type="continuationNotice" w:id="1">
    <w:p w14:paraId="779E299F" w14:textId="77777777" w:rsidR="00152550" w:rsidRDefault="0015255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87243956"/>
      <w:docPartObj>
        <w:docPartGallery w:val="Page Numbers (Bottom of Page)"/>
        <w:docPartUnique/>
      </w:docPartObj>
    </w:sdtPr>
    <w:sdtEndPr>
      <w:rPr>
        <w:rStyle w:val="PageNumber"/>
      </w:rPr>
    </w:sdtEndPr>
    <w:sdtContent>
      <w:p w14:paraId="748EB5DD" w14:textId="3CAE5F6B" w:rsidR="00C130F5" w:rsidRDefault="00C130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E7254D" w14:textId="77777777" w:rsidR="00C130F5" w:rsidRDefault="00C130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5BB71B" w14:textId="77777777" w:rsidR="00152550" w:rsidRDefault="00152550" w:rsidP="003B14D3">
      <w:pPr>
        <w:spacing w:line="240" w:lineRule="auto"/>
      </w:pPr>
      <w:r>
        <w:separator/>
      </w:r>
    </w:p>
  </w:footnote>
  <w:footnote w:type="continuationSeparator" w:id="0">
    <w:p w14:paraId="02959B4B" w14:textId="77777777" w:rsidR="00152550" w:rsidRDefault="00152550" w:rsidP="003B14D3">
      <w:pPr>
        <w:spacing w:line="240" w:lineRule="auto"/>
      </w:pPr>
      <w:r>
        <w:continuationSeparator/>
      </w:r>
    </w:p>
  </w:footnote>
  <w:footnote w:type="continuationNotice" w:id="1">
    <w:p w14:paraId="1ECDFFFD" w14:textId="77777777" w:rsidR="00152550" w:rsidRDefault="0015255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71016190"/>
      <w:docPartObj>
        <w:docPartGallery w:val="Page Numbers (Top of Page)"/>
        <w:docPartUnique/>
      </w:docPartObj>
    </w:sdtPr>
    <w:sdtEndPr>
      <w:rPr>
        <w:rStyle w:val="PageNumber"/>
      </w:rPr>
    </w:sdtEndPr>
    <w:sdtContent>
      <w:p w14:paraId="7E9AF148" w14:textId="12E811D9" w:rsidR="00B3719C" w:rsidRDefault="00B371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0EE524" w14:textId="77777777" w:rsidR="00B3719C" w:rsidRDefault="00B3719C" w:rsidP="00B3719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8916612"/>
      <w:docPartObj>
        <w:docPartGallery w:val="Page Numbers (Top of Page)"/>
        <w:docPartUnique/>
      </w:docPartObj>
    </w:sdtPr>
    <w:sdtEndPr>
      <w:rPr>
        <w:rStyle w:val="PageNumber"/>
      </w:rPr>
    </w:sdtEndPr>
    <w:sdtContent>
      <w:p w14:paraId="2FF0EC1F" w14:textId="025698E4" w:rsidR="00B3719C" w:rsidRDefault="00B371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65AD44" w14:textId="77777777" w:rsidR="009708C6" w:rsidRDefault="00FD47FA" w:rsidP="009708C6">
    <w:pPr>
      <w:spacing w:line="276" w:lineRule="auto"/>
      <w:ind w:right="360" w:firstLine="0"/>
    </w:pPr>
    <w:r>
      <w:t xml:space="preserve">[Short title: </w:t>
    </w:r>
    <w:r>
      <w:rPr>
        <w:rFonts w:cstheme="minorHAnsi"/>
      </w:rPr>
      <w:t>Child outcomes of perinatal exposure to paternal anxiety</w:t>
    </w:r>
    <w:r>
      <w:t>]</w:t>
    </w:r>
    <w:r w:rsidR="008C07E4">
      <w:t xml:space="preserve"> </w:t>
    </w:r>
  </w:p>
  <w:p w14:paraId="68F0012D" w14:textId="6BEF1A2E" w:rsidR="00201A55" w:rsidRPr="00A6195B" w:rsidRDefault="008C07E4" w:rsidP="00442EEA">
    <w:pPr>
      <w:spacing w:after="240" w:line="276" w:lineRule="auto"/>
      <w:ind w:right="360" w:firstLine="0"/>
      <w:jc w:val="center"/>
      <w:rPr>
        <w:b/>
        <w:bCs/>
      </w:rPr>
    </w:pPr>
    <w:r w:rsidRPr="00A6195B">
      <w:rPr>
        <w:b/>
        <w:bCs/>
      </w:rPr>
      <w:t>[ACCEPTED MANUSCRIPT</w:t>
    </w:r>
    <w:r w:rsidR="00A6195B" w:rsidRPr="00A6195B">
      <w:rPr>
        <w:b/>
        <w:bCs/>
      </w:rPr>
      <w:t xml:space="preserve"> in Development and Psychopathology</w:t>
    </w:r>
    <w:r w:rsidRPr="00A6195B">
      <w:rPr>
        <w:b/>
        <w:bC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D68BC"/>
    <w:multiLevelType w:val="hybridMultilevel"/>
    <w:tmpl w:val="A4C8F796"/>
    <w:lvl w:ilvl="0" w:tplc="0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A08B0"/>
    <w:multiLevelType w:val="hybridMultilevel"/>
    <w:tmpl w:val="EFEEFE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EA175BB"/>
    <w:multiLevelType w:val="hybridMultilevel"/>
    <w:tmpl w:val="F3AA6D38"/>
    <w:lvl w:ilvl="0" w:tplc="743CAA7C">
      <w:start w:val="1"/>
      <w:numFmt w:val="decimal"/>
      <w:lvlText w:val="%1."/>
      <w:lvlJc w:val="left"/>
      <w:pPr>
        <w:ind w:left="720" w:hanging="360"/>
      </w:pPr>
    </w:lvl>
    <w:lvl w:ilvl="1" w:tplc="F2DA4DFA">
      <w:start w:val="1"/>
      <w:numFmt w:val="lowerLetter"/>
      <w:lvlText w:val="%2."/>
      <w:lvlJc w:val="left"/>
      <w:pPr>
        <w:ind w:left="1440" w:hanging="360"/>
      </w:pPr>
    </w:lvl>
    <w:lvl w:ilvl="2" w:tplc="D9040D4C">
      <w:start w:val="1"/>
      <w:numFmt w:val="lowerRoman"/>
      <w:lvlText w:val="%3."/>
      <w:lvlJc w:val="right"/>
      <w:pPr>
        <w:ind w:left="2160" w:hanging="180"/>
      </w:pPr>
    </w:lvl>
    <w:lvl w:ilvl="3" w:tplc="8C089400">
      <w:start w:val="1"/>
      <w:numFmt w:val="decimal"/>
      <w:lvlText w:val="%4."/>
      <w:lvlJc w:val="left"/>
      <w:pPr>
        <w:ind w:left="2880" w:hanging="360"/>
      </w:pPr>
    </w:lvl>
    <w:lvl w:ilvl="4" w:tplc="56CAE898">
      <w:start w:val="1"/>
      <w:numFmt w:val="lowerLetter"/>
      <w:lvlText w:val="%5."/>
      <w:lvlJc w:val="left"/>
      <w:pPr>
        <w:ind w:left="3600" w:hanging="360"/>
      </w:pPr>
    </w:lvl>
    <w:lvl w:ilvl="5" w:tplc="994A4954">
      <w:start w:val="1"/>
      <w:numFmt w:val="lowerRoman"/>
      <w:lvlText w:val="%6."/>
      <w:lvlJc w:val="right"/>
      <w:pPr>
        <w:ind w:left="4320" w:hanging="180"/>
      </w:pPr>
    </w:lvl>
    <w:lvl w:ilvl="6" w:tplc="8E46858A">
      <w:start w:val="1"/>
      <w:numFmt w:val="decimal"/>
      <w:lvlText w:val="%7."/>
      <w:lvlJc w:val="left"/>
      <w:pPr>
        <w:ind w:left="5040" w:hanging="360"/>
      </w:pPr>
    </w:lvl>
    <w:lvl w:ilvl="7" w:tplc="95EAA6DA">
      <w:start w:val="1"/>
      <w:numFmt w:val="lowerLetter"/>
      <w:lvlText w:val="%8."/>
      <w:lvlJc w:val="left"/>
      <w:pPr>
        <w:ind w:left="5760" w:hanging="360"/>
      </w:pPr>
    </w:lvl>
    <w:lvl w:ilvl="8" w:tplc="997E0D32">
      <w:start w:val="1"/>
      <w:numFmt w:val="lowerRoman"/>
      <w:lvlText w:val="%9."/>
      <w:lvlJc w:val="right"/>
      <w:pPr>
        <w:ind w:left="6480" w:hanging="180"/>
      </w:pPr>
    </w:lvl>
  </w:abstractNum>
  <w:abstractNum w:abstractNumId="3" w15:restartNumberingAfterBreak="0">
    <w:nsid w:val="15406FE0"/>
    <w:multiLevelType w:val="hybridMultilevel"/>
    <w:tmpl w:val="58DC46BE"/>
    <w:lvl w:ilvl="0" w:tplc="0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6960EA"/>
    <w:multiLevelType w:val="hybridMultilevel"/>
    <w:tmpl w:val="5EB24E3A"/>
    <w:lvl w:ilvl="0" w:tplc="0409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30FD1A2C"/>
    <w:multiLevelType w:val="hybridMultilevel"/>
    <w:tmpl w:val="35521C56"/>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5DC0194"/>
    <w:multiLevelType w:val="hybridMultilevel"/>
    <w:tmpl w:val="8520C16E"/>
    <w:lvl w:ilvl="0" w:tplc="4B4C24E4">
      <w:start w:val="1"/>
      <w:numFmt w:val="decimal"/>
      <w:lvlText w:val="%1)"/>
      <w:lvlJc w:val="left"/>
      <w:pPr>
        <w:ind w:left="1080" w:hanging="360"/>
      </w:pPr>
      <w:rPr>
        <w:rFonts w:hint="default"/>
        <w: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B8E7F43"/>
    <w:multiLevelType w:val="hybridMultilevel"/>
    <w:tmpl w:val="82A687DC"/>
    <w:lvl w:ilvl="0" w:tplc="0409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478B5662"/>
    <w:multiLevelType w:val="hybridMultilevel"/>
    <w:tmpl w:val="6A2C709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4247B5"/>
    <w:multiLevelType w:val="hybridMultilevel"/>
    <w:tmpl w:val="4EDCC0AA"/>
    <w:lvl w:ilvl="0" w:tplc="04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4FE54857"/>
    <w:multiLevelType w:val="hybridMultilevel"/>
    <w:tmpl w:val="09B232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4FED042D"/>
    <w:multiLevelType w:val="hybridMultilevel"/>
    <w:tmpl w:val="CD689D48"/>
    <w:lvl w:ilvl="0" w:tplc="04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6069548F"/>
    <w:multiLevelType w:val="hybridMultilevel"/>
    <w:tmpl w:val="66183A5A"/>
    <w:lvl w:ilvl="0" w:tplc="9C168162">
      <w:start w:val="6"/>
      <w:numFmt w:val="bullet"/>
      <w:lvlText w:val="-"/>
      <w:lvlJc w:val="left"/>
      <w:pPr>
        <w:ind w:left="1800" w:hanging="360"/>
      </w:pPr>
      <w:rPr>
        <w:rFonts w:ascii="Calibri" w:eastAsia="Times New Roman"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67D06DAB"/>
    <w:multiLevelType w:val="hybridMultilevel"/>
    <w:tmpl w:val="2630853A"/>
    <w:lvl w:ilvl="0" w:tplc="9C168162">
      <w:start w:val="6"/>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6C1C4D5A"/>
    <w:multiLevelType w:val="hybridMultilevel"/>
    <w:tmpl w:val="93580420"/>
    <w:lvl w:ilvl="0" w:tplc="91D62B24">
      <w:start w:val="10"/>
      <w:numFmt w:val="bullet"/>
      <w:lvlText w:val="-"/>
      <w:lvlJc w:val="left"/>
      <w:pPr>
        <w:ind w:left="1440" w:hanging="360"/>
      </w:pPr>
      <w:rPr>
        <w:rFonts w:ascii="Calibri" w:eastAsia="Times New Roman"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6FE62A57"/>
    <w:multiLevelType w:val="hybridMultilevel"/>
    <w:tmpl w:val="11F650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702179E7"/>
    <w:multiLevelType w:val="hybridMultilevel"/>
    <w:tmpl w:val="DF624C44"/>
    <w:lvl w:ilvl="0" w:tplc="04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7428712E"/>
    <w:multiLevelType w:val="hybridMultilevel"/>
    <w:tmpl w:val="BBB6BF8E"/>
    <w:lvl w:ilvl="0" w:tplc="3A8A36B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744B3A37"/>
    <w:multiLevelType w:val="hybridMultilevel"/>
    <w:tmpl w:val="75DE5056"/>
    <w:lvl w:ilvl="0" w:tplc="91D62B24">
      <w:start w:val="10"/>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7D1D1572"/>
    <w:multiLevelType w:val="hybridMultilevel"/>
    <w:tmpl w:val="1C822706"/>
    <w:lvl w:ilvl="0" w:tplc="04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731083271">
    <w:abstractNumId w:val="2"/>
  </w:num>
  <w:num w:numId="2" w16cid:durableId="1918397545">
    <w:abstractNumId w:val="18"/>
  </w:num>
  <w:num w:numId="3" w16cid:durableId="1362630249">
    <w:abstractNumId w:val="14"/>
  </w:num>
  <w:num w:numId="4" w16cid:durableId="1763912088">
    <w:abstractNumId w:val="16"/>
  </w:num>
  <w:num w:numId="5" w16cid:durableId="2111973473">
    <w:abstractNumId w:val="7"/>
  </w:num>
  <w:num w:numId="6" w16cid:durableId="640497439">
    <w:abstractNumId w:val="11"/>
  </w:num>
  <w:num w:numId="7" w16cid:durableId="1056129984">
    <w:abstractNumId w:val="13"/>
  </w:num>
  <w:num w:numId="8" w16cid:durableId="1853370473">
    <w:abstractNumId w:val="12"/>
  </w:num>
  <w:num w:numId="9" w16cid:durableId="690187946">
    <w:abstractNumId w:val="8"/>
  </w:num>
  <w:num w:numId="10" w16cid:durableId="925303611">
    <w:abstractNumId w:val="4"/>
  </w:num>
  <w:num w:numId="11" w16cid:durableId="1600679192">
    <w:abstractNumId w:val="15"/>
  </w:num>
  <w:num w:numId="12" w16cid:durableId="909850373">
    <w:abstractNumId w:val="1"/>
  </w:num>
  <w:num w:numId="13" w16cid:durableId="1726680548">
    <w:abstractNumId w:val="19"/>
  </w:num>
  <w:num w:numId="14" w16cid:durableId="472522881">
    <w:abstractNumId w:val="6"/>
  </w:num>
  <w:num w:numId="15" w16cid:durableId="975181035">
    <w:abstractNumId w:val="3"/>
  </w:num>
  <w:num w:numId="16" w16cid:durableId="2103257789">
    <w:abstractNumId w:val="0"/>
  </w:num>
  <w:num w:numId="17" w16cid:durableId="1289624155">
    <w:abstractNumId w:val="10"/>
  </w:num>
  <w:num w:numId="18" w16cid:durableId="728192500">
    <w:abstractNumId w:val="5"/>
  </w:num>
  <w:num w:numId="19" w16cid:durableId="1957255519">
    <w:abstractNumId w:val="9"/>
  </w:num>
  <w:num w:numId="20" w16cid:durableId="690228668">
    <w:abstractNumId w:val="1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vv0r0wqzatw8et5295wvzrrt9svfpp0955&quot;&gt;My EndNote Library_ARC postdoc_fz&lt;record-ids&gt;&lt;item&gt;30&lt;/item&gt;&lt;item&gt;33&lt;/item&gt;&lt;item&gt;34&lt;/item&gt;&lt;item&gt;81&lt;/item&gt;&lt;item&gt;82&lt;/item&gt;&lt;item&gt;98&lt;/item&gt;&lt;item&gt;101&lt;/item&gt;&lt;item&gt;123&lt;/item&gt;&lt;item&gt;128&lt;/item&gt;&lt;item&gt;133&lt;/item&gt;&lt;item&gt;138&lt;/item&gt;&lt;item&gt;139&lt;/item&gt;&lt;item&gt;140&lt;/item&gt;&lt;item&gt;141&lt;/item&gt;&lt;item&gt;142&lt;/item&gt;&lt;item&gt;143&lt;/item&gt;&lt;item&gt;168&lt;/item&gt;&lt;item&gt;185&lt;/item&gt;&lt;item&gt;190&lt;/item&gt;&lt;item&gt;194&lt;/item&gt;&lt;item&gt;195&lt;/item&gt;&lt;item&gt;205&lt;/item&gt;&lt;item&gt;206&lt;/item&gt;&lt;item&gt;207&lt;/item&gt;&lt;item&gt;208&lt;/item&gt;&lt;item&gt;220&lt;/item&gt;&lt;item&gt;221&lt;/item&gt;&lt;item&gt;222&lt;/item&gt;&lt;item&gt;223&lt;/item&gt;&lt;item&gt;224&lt;/item&gt;&lt;item&gt;225&lt;/item&gt;&lt;item&gt;229&lt;/item&gt;&lt;item&gt;231&lt;/item&gt;&lt;item&gt;232&lt;/item&gt;&lt;item&gt;235&lt;/item&gt;&lt;item&gt;236&lt;/item&gt;&lt;item&gt;243&lt;/item&gt;&lt;item&gt;269&lt;/item&gt;&lt;item&gt;270&lt;/item&gt;&lt;item&gt;271&lt;/item&gt;&lt;item&gt;273&lt;/item&gt;&lt;item&gt;274&lt;/item&gt;&lt;item&gt;279&lt;/item&gt;&lt;item&gt;280&lt;/item&gt;&lt;item&gt;281&lt;/item&gt;&lt;item&gt;289&lt;/item&gt;&lt;item&gt;297&lt;/item&gt;&lt;item&gt;298&lt;/item&gt;&lt;item&gt;299&lt;/item&gt;&lt;item&gt;300&lt;/item&gt;&lt;item&gt;304&lt;/item&gt;&lt;item&gt;314&lt;/item&gt;&lt;item&gt;317&lt;/item&gt;&lt;item&gt;319&lt;/item&gt;&lt;item&gt;320&lt;/item&gt;&lt;item&gt;324&lt;/item&gt;&lt;item&gt;325&lt;/item&gt;&lt;item&gt;356&lt;/item&gt;&lt;item&gt;358&lt;/item&gt;&lt;item&gt;361&lt;/item&gt;&lt;item&gt;377&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16&lt;/item&gt;&lt;item&gt;528&lt;/item&gt;&lt;item&gt;565&lt;/item&gt;&lt;item&gt;588&lt;/item&gt;&lt;item&gt;593&lt;/item&gt;&lt;item&gt;594&lt;/item&gt;&lt;item&gt;595&lt;/item&gt;&lt;item&gt;596&lt;/item&gt;&lt;item&gt;597&lt;/item&gt;&lt;item&gt;599&lt;/item&gt;&lt;item&gt;600&lt;/item&gt;&lt;item&gt;601&lt;/item&gt;&lt;item&gt;603&lt;/item&gt;&lt;/record-ids&gt;&lt;/item&gt;&lt;/Libraries&gt;"/>
  </w:docVars>
  <w:rsids>
    <w:rsidRoot w:val="000A6DAF"/>
    <w:rsid w:val="0000053E"/>
    <w:rsid w:val="00000E72"/>
    <w:rsid w:val="00000F28"/>
    <w:rsid w:val="00001104"/>
    <w:rsid w:val="000018FE"/>
    <w:rsid w:val="00001928"/>
    <w:rsid w:val="00001AE0"/>
    <w:rsid w:val="00001CD7"/>
    <w:rsid w:val="00002034"/>
    <w:rsid w:val="0000277F"/>
    <w:rsid w:val="00002A03"/>
    <w:rsid w:val="00002E9C"/>
    <w:rsid w:val="00003776"/>
    <w:rsid w:val="000049E1"/>
    <w:rsid w:val="00004C62"/>
    <w:rsid w:val="000054AF"/>
    <w:rsid w:val="0000579D"/>
    <w:rsid w:val="000065B9"/>
    <w:rsid w:val="00006763"/>
    <w:rsid w:val="00006C3C"/>
    <w:rsid w:val="00007E07"/>
    <w:rsid w:val="000104B8"/>
    <w:rsid w:val="00010EAD"/>
    <w:rsid w:val="00010F7B"/>
    <w:rsid w:val="000112C4"/>
    <w:rsid w:val="0001185C"/>
    <w:rsid w:val="00011959"/>
    <w:rsid w:val="00011D3A"/>
    <w:rsid w:val="000126F8"/>
    <w:rsid w:val="00012AD5"/>
    <w:rsid w:val="00012F01"/>
    <w:rsid w:val="000136D4"/>
    <w:rsid w:val="00013808"/>
    <w:rsid w:val="00014407"/>
    <w:rsid w:val="00014C57"/>
    <w:rsid w:val="00014DD8"/>
    <w:rsid w:val="00015C47"/>
    <w:rsid w:val="00016900"/>
    <w:rsid w:val="00016BC2"/>
    <w:rsid w:val="00017217"/>
    <w:rsid w:val="00017369"/>
    <w:rsid w:val="000200BE"/>
    <w:rsid w:val="000210A5"/>
    <w:rsid w:val="00021170"/>
    <w:rsid w:val="00022D91"/>
    <w:rsid w:val="00022EB5"/>
    <w:rsid w:val="00022EF5"/>
    <w:rsid w:val="000232A4"/>
    <w:rsid w:val="0002383D"/>
    <w:rsid w:val="00023ADD"/>
    <w:rsid w:val="00025269"/>
    <w:rsid w:val="000257F2"/>
    <w:rsid w:val="00025FA5"/>
    <w:rsid w:val="0002651B"/>
    <w:rsid w:val="0002768A"/>
    <w:rsid w:val="00027751"/>
    <w:rsid w:val="00027E3F"/>
    <w:rsid w:val="000306B5"/>
    <w:rsid w:val="0003083C"/>
    <w:rsid w:val="00031568"/>
    <w:rsid w:val="00031710"/>
    <w:rsid w:val="00031C66"/>
    <w:rsid w:val="00031F7B"/>
    <w:rsid w:val="000327A4"/>
    <w:rsid w:val="000330A7"/>
    <w:rsid w:val="0003355F"/>
    <w:rsid w:val="0003381B"/>
    <w:rsid w:val="00034002"/>
    <w:rsid w:val="000346B9"/>
    <w:rsid w:val="00034A91"/>
    <w:rsid w:val="00034BC1"/>
    <w:rsid w:val="00034BF1"/>
    <w:rsid w:val="00034DD0"/>
    <w:rsid w:val="0003566D"/>
    <w:rsid w:val="000365A1"/>
    <w:rsid w:val="0004015C"/>
    <w:rsid w:val="0004068D"/>
    <w:rsid w:val="000406D6"/>
    <w:rsid w:val="00040EAA"/>
    <w:rsid w:val="00041523"/>
    <w:rsid w:val="00042BDB"/>
    <w:rsid w:val="000439AC"/>
    <w:rsid w:val="00043B23"/>
    <w:rsid w:val="00043C15"/>
    <w:rsid w:val="00044003"/>
    <w:rsid w:val="00044208"/>
    <w:rsid w:val="0004471D"/>
    <w:rsid w:val="000453FA"/>
    <w:rsid w:val="00045831"/>
    <w:rsid w:val="0004595E"/>
    <w:rsid w:val="000459F2"/>
    <w:rsid w:val="00045A88"/>
    <w:rsid w:val="00045B07"/>
    <w:rsid w:val="00045E01"/>
    <w:rsid w:val="00045E2C"/>
    <w:rsid w:val="00046595"/>
    <w:rsid w:val="0005069F"/>
    <w:rsid w:val="000513F4"/>
    <w:rsid w:val="000518A5"/>
    <w:rsid w:val="00051EC1"/>
    <w:rsid w:val="000520B2"/>
    <w:rsid w:val="000522F4"/>
    <w:rsid w:val="0005250C"/>
    <w:rsid w:val="00052863"/>
    <w:rsid w:val="00052CA3"/>
    <w:rsid w:val="00052D07"/>
    <w:rsid w:val="0005532C"/>
    <w:rsid w:val="00055A81"/>
    <w:rsid w:val="00056D40"/>
    <w:rsid w:val="000572F5"/>
    <w:rsid w:val="00057986"/>
    <w:rsid w:val="00057AFE"/>
    <w:rsid w:val="000600DB"/>
    <w:rsid w:val="00060FB9"/>
    <w:rsid w:val="00061866"/>
    <w:rsid w:val="00062128"/>
    <w:rsid w:val="0006266C"/>
    <w:rsid w:val="000626A5"/>
    <w:rsid w:val="00062AF3"/>
    <w:rsid w:val="00062F16"/>
    <w:rsid w:val="000641A8"/>
    <w:rsid w:val="00064A3E"/>
    <w:rsid w:val="00064C19"/>
    <w:rsid w:val="000660B9"/>
    <w:rsid w:val="0006774E"/>
    <w:rsid w:val="00067CED"/>
    <w:rsid w:val="00070CA5"/>
    <w:rsid w:val="00070CBD"/>
    <w:rsid w:val="00070F27"/>
    <w:rsid w:val="0007175B"/>
    <w:rsid w:val="00072484"/>
    <w:rsid w:val="0007272B"/>
    <w:rsid w:val="000739C6"/>
    <w:rsid w:val="00073B31"/>
    <w:rsid w:val="000743CB"/>
    <w:rsid w:val="00074D57"/>
    <w:rsid w:val="000761AD"/>
    <w:rsid w:val="0007648B"/>
    <w:rsid w:val="00076496"/>
    <w:rsid w:val="000770AD"/>
    <w:rsid w:val="00077C0E"/>
    <w:rsid w:val="0008023E"/>
    <w:rsid w:val="000804D5"/>
    <w:rsid w:val="0008122C"/>
    <w:rsid w:val="000816B6"/>
    <w:rsid w:val="0008221D"/>
    <w:rsid w:val="00082C7D"/>
    <w:rsid w:val="00082C96"/>
    <w:rsid w:val="00082D0F"/>
    <w:rsid w:val="00082FA3"/>
    <w:rsid w:val="00083058"/>
    <w:rsid w:val="00083F3E"/>
    <w:rsid w:val="00084BF7"/>
    <w:rsid w:val="000855E4"/>
    <w:rsid w:val="000859B6"/>
    <w:rsid w:val="00086753"/>
    <w:rsid w:val="00086AE8"/>
    <w:rsid w:val="000878D9"/>
    <w:rsid w:val="00087C94"/>
    <w:rsid w:val="00087F83"/>
    <w:rsid w:val="00087FFB"/>
    <w:rsid w:val="00090B53"/>
    <w:rsid w:val="00090F76"/>
    <w:rsid w:val="0009146D"/>
    <w:rsid w:val="00091E81"/>
    <w:rsid w:val="00092217"/>
    <w:rsid w:val="000931B0"/>
    <w:rsid w:val="000931F2"/>
    <w:rsid w:val="000937C6"/>
    <w:rsid w:val="00094002"/>
    <w:rsid w:val="000945C7"/>
    <w:rsid w:val="0009471B"/>
    <w:rsid w:val="00094805"/>
    <w:rsid w:val="00094C4C"/>
    <w:rsid w:val="00094EBB"/>
    <w:rsid w:val="00096223"/>
    <w:rsid w:val="00096695"/>
    <w:rsid w:val="000969B4"/>
    <w:rsid w:val="000969FF"/>
    <w:rsid w:val="00096AB2"/>
    <w:rsid w:val="00096EB6"/>
    <w:rsid w:val="00097678"/>
    <w:rsid w:val="000A0227"/>
    <w:rsid w:val="000A096D"/>
    <w:rsid w:val="000A09C7"/>
    <w:rsid w:val="000A1345"/>
    <w:rsid w:val="000A141F"/>
    <w:rsid w:val="000A297A"/>
    <w:rsid w:val="000A29AD"/>
    <w:rsid w:val="000A2A2B"/>
    <w:rsid w:val="000A3189"/>
    <w:rsid w:val="000A3761"/>
    <w:rsid w:val="000A3E27"/>
    <w:rsid w:val="000A4351"/>
    <w:rsid w:val="000A502E"/>
    <w:rsid w:val="000A566C"/>
    <w:rsid w:val="000A6064"/>
    <w:rsid w:val="000A6959"/>
    <w:rsid w:val="000A6AFC"/>
    <w:rsid w:val="000A6DAF"/>
    <w:rsid w:val="000A78ED"/>
    <w:rsid w:val="000A7922"/>
    <w:rsid w:val="000A7CAD"/>
    <w:rsid w:val="000A7E8A"/>
    <w:rsid w:val="000A7FDA"/>
    <w:rsid w:val="000B0685"/>
    <w:rsid w:val="000B0776"/>
    <w:rsid w:val="000B1210"/>
    <w:rsid w:val="000B1217"/>
    <w:rsid w:val="000B14FA"/>
    <w:rsid w:val="000B190A"/>
    <w:rsid w:val="000B1A25"/>
    <w:rsid w:val="000B1CA4"/>
    <w:rsid w:val="000B1FA4"/>
    <w:rsid w:val="000B2369"/>
    <w:rsid w:val="000B2D05"/>
    <w:rsid w:val="000B2F73"/>
    <w:rsid w:val="000B31D8"/>
    <w:rsid w:val="000B3CE8"/>
    <w:rsid w:val="000B3F63"/>
    <w:rsid w:val="000B4B12"/>
    <w:rsid w:val="000B4FF1"/>
    <w:rsid w:val="000B5099"/>
    <w:rsid w:val="000B5AC7"/>
    <w:rsid w:val="000B62C8"/>
    <w:rsid w:val="000B64A5"/>
    <w:rsid w:val="000B6D2C"/>
    <w:rsid w:val="000B7575"/>
    <w:rsid w:val="000C0764"/>
    <w:rsid w:val="000C13A1"/>
    <w:rsid w:val="000C153C"/>
    <w:rsid w:val="000C1964"/>
    <w:rsid w:val="000C22A2"/>
    <w:rsid w:val="000C2E63"/>
    <w:rsid w:val="000C466F"/>
    <w:rsid w:val="000C4CFF"/>
    <w:rsid w:val="000C5103"/>
    <w:rsid w:val="000C591F"/>
    <w:rsid w:val="000C59F6"/>
    <w:rsid w:val="000C5D28"/>
    <w:rsid w:val="000C646D"/>
    <w:rsid w:val="000C66B9"/>
    <w:rsid w:val="000C7142"/>
    <w:rsid w:val="000D0AA2"/>
    <w:rsid w:val="000D14D3"/>
    <w:rsid w:val="000D18C7"/>
    <w:rsid w:val="000D1935"/>
    <w:rsid w:val="000D1942"/>
    <w:rsid w:val="000D24F4"/>
    <w:rsid w:val="000D2EEE"/>
    <w:rsid w:val="000D3A68"/>
    <w:rsid w:val="000D45C8"/>
    <w:rsid w:val="000D4A78"/>
    <w:rsid w:val="000D5162"/>
    <w:rsid w:val="000D6284"/>
    <w:rsid w:val="000D6F21"/>
    <w:rsid w:val="000D72C8"/>
    <w:rsid w:val="000D7D89"/>
    <w:rsid w:val="000E0D73"/>
    <w:rsid w:val="000E15FD"/>
    <w:rsid w:val="000E181D"/>
    <w:rsid w:val="000E2C6B"/>
    <w:rsid w:val="000E2E7E"/>
    <w:rsid w:val="000E37CD"/>
    <w:rsid w:val="000E406F"/>
    <w:rsid w:val="000E46F7"/>
    <w:rsid w:val="000E4F84"/>
    <w:rsid w:val="000E572A"/>
    <w:rsid w:val="000E6482"/>
    <w:rsid w:val="000E6652"/>
    <w:rsid w:val="000E6B54"/>
    <w:rsid w:val="000E744C"/>
    <w:rsid w:val="000E79A1"/>
    <w:rsid w:val="000F02EE"/>
    <w:rsid w:val="000F0DFD"/>
    <w:rsid w:val="000F0EA2"/>
    <w:rsid w:val="000F1747"/>
    <w:rsid w:val="000F1E2D"/>
    <w:rsid w:val="000F334E"/>
    <w:rsid w:val="000F36F1"/>
    <w:rsid w:val="000F375F"/>
    <w:rsid w:val="000F4256"/>
    <w:rsid w:val="000F4E4E"/>
    <w:rsid w:val="000F4EE0"/>
    <w:rsid w:val="000F56D0"/>
    <w:rsid w:val="000F71E1"/>
    <w:rsid w:val="000F7451"/>
    <w:rsid w:val="000F76CB"/>
    <w:rsid w:val="000F7B68"/>
    <w:rsid w:val="000F7D2C"/>
    <w:rsid w:val="0010061F"/>
    <w:rsid w:val="001011D1"/>
    <w:rsid w:val="00101C64"/>
    <w:rsid w:val="00101D61"/>
    <w:rsid w:val="00101F8F"/>
    <w:rsid w:val="00102371"/>
    <w:rsid w:val="00103ABF"/>
    <w:rsid w:val="001040E8"/>
    <w:rsid w:val="00104AAC"/>
    <w:rsid w:val="00104B14"/>
    <w:rsid w:val="00104CCC"/>
    <w:rsid w:val="00105B36"/>
    <w:rsid w:val="00106006"/>
    <w:rsid w:val="0010702E"/>
    <w:rsid w:val="00107ED8"/>
    <w:rsid w:val="00110409"/>
    <w:rsid w:val="00110CD4"/>
    <w:rsid w:val="00111829"/>
    <w:rsid w:val="001119EC"/>
    <w:rsid w:val="001124DC"/>
    <w:rsid w:val="00112D06"/>
    <w:rsid w:val="00113013"/>
    <w:rsid w:val="0011303B"/>
    <w:rsid w:val="00113D68"/>
    <w:rsid w:val="0011429E"/>
    <w:rsid w:val="001143E2"/>
    <w:rsid w:val="00114602"/>
    <w:rsid w:val="00114B9F"/>
    <w:rsid w:val="00114C3B"/>
    <w:rsid w:val="00114E5C"/>
    <w:rsid w:val="0011663B"/>
    <w:rsid w:val="00116694"/>
    <w:rsid w:val="00116CA6"/>
    <w:rsid w:val="0011704C"/>
    <w:rsid w:val="0011786A"/>
    <w:rsid w:val="0011796A"/>
    <w:rsid w:val="00120161"/>
    <w:rsid w:val="00120892"/>
    <w:rsid w:val="00120C43"/>
    <w:rsid w:val="00120F58"/>
    <w:rsid w:val="00121122"/>
    <w:rsid w:val="0012182D"/>
    <w:rsid w:val="0012192E"/>
    <w:rsid w:val="001221CD"/>
    <w:rsid w:val="001232E6"/>
    <w:rsid w:val="0012335D"/>
    <w:rsid w:val="00123EFD"/>
    <w:rsid w:val="00124174"/>
    <w:rsid w:val="00124354"/>
    <w:rsid w:val="001244F9"/>
    <w:rsid w:val="001245DE"/>
    <w:rsid w:val="001247E4"/>
    <w:rsid w:val="00124CE3"/>
    <w:rsid w:val="00125650"/>
    <w:rsid w:val="00125EB8"/>
    <w:rsid w:val="0012626D"/>
    <w:rsid w:val="001265AB"/>
    <w:rsid w:val="00126C90"/>
    <w:rsid w:val="0012772E"/>
    <w:rsid w:val="00127ACC"/>
    <w:rsid w:val="00127EB4"/>
    <w:rsid w:val="001301BE"/>
    <w:rsid w:val="00130317"/>
    <w:rsid w:val="0013083C"/>
    <w:rsid w:val="0013092D"/>
    <w:rsid w:val="00130938"/>
    <w:rsid w:val="00130F90"/>
    <w:rsid w:val="001312B9"/>
    <w:rsid w:val="0013190D"/>
    <w:rsid w:val="00131FCD"/>
    <w:rsid w:val="00132808"/>
    <w:rsid w:val="00132D3F"/>
    <w:rsid w:val="00133061"/>
    <w:rsid w:val="00133196"/>
    <w:rsid w:val="001331B7"/>
    <w:rsid w:val="0013363E"/>
    <w:rsid w:val="0013366E"/>
    <w:rsid w:val="00133A8E"/>
    <w:rsid w:val="00133D1E"/>
    <w:rsid w:val="00134483"/>
    <w:rsid w:val="00134A11"/>
    <w:rsid w:val="00136A47"/>
    <w:rsid w:val="00136BAB"/>
    <w:rsid w:val="00136E58"/>
    <w:rsid w:val="001374A4"/>
    <w:rsid w:val="0014099F"/>
    <w:rsid w:val="00140C49"/>
    <w:rsid w:val="0014123C"/>
    <w:rsid w:val="00141F8D"/>
    <w:rsid w:val="0014223B"/>
    <w:rsid w:val="001426DA"/>
    <w:rsid w:val="001428A6"/>
    <w:rsid w:val="00142FC5"/>
    <w:rsid w:val="00143F47"/>
    <w:rsid w:val="001445F8"/>
    <w:rsid w:val="001455B7"/>
    <w:rsid w:val="00145CA2"/>
    <w:rsid w:val="00146052"/>
    <w:rsid w:val="001467F5"/>
    <w:rsid w:val="00146CBE"/>
    <w:rsid w:val="00147466"/>
    <w:rsid w:val="00147711"/>
    <w:rsid w:val="001478AF"/>
    <w:rsid w:val="00147E6B"/>
    <w:rsid w:val="00150967"/>
    <w:rsid w:val="00151DF9"/>
    <w:rsid w:val="00152550"/>
    <w:rsid w:val="0015283E"/>
    <w:rsid w:val="00152E0B"/>
    <w:rsid w:val="00152E7E"/>
    <w:rsid w:val="0015340C"/>
    <w:rsid w:val="00153506"/>
    <w:rsid w:val="001537D7"/>
    <w:rsid w:val="00153C0F"/>
    <w:rsid w:val="00153D7F"/>
    <w:rsid w:val="00153DD1"/>
    <w:rsid w:val="00154FE9"/>
    <w:rsid w:val="00155F2C"/>
    <w:rsid w:val="0015602C"/>
    <w:rsid w:val="001565F3"/>
    <w:rsid w:val="00156B65"/>
    <w:rsid w:val="001576A8"/>
    <w:rsid w:val="00157C72"/>
    <w:rsid w:val="001601F7"/>
    <w:rsid w:val="001604A9"/>
    <w:rsid w:val="001607CB"/>
    <w:rsid w:val="00160868"/>
    <w:rsid w:val="00160C66"/>
    <w:rsid w:val="00161031"/>
    <w:rsid w:val="001613A1"/>
    <w:rsid w:val="001615D3"/>
    <w:rsid w:val="00162063"/>
    <w:rsid w:val="001640E2"/>
    <w:rsid w:val="001641E8"/>
    <w:rsid w:val="001644E0"/>
    <w:rsid w:val="00164D79"/>
    <w:rsid w:val="001653D4"/>
    <w:rsid w:val="00166522"/>
    <w:rsid w:val="00166E06"/>
    <w:rsid w:val="00166ECD"/>
    <w:rsid w:val="00167340"/>
    <w:rsid w:val="001703CA"/>
    <w:rsid w:val="001717E4"/>
    <w:rsid w:val="00171803"/>
    <w:rsid w:val="00171DB1"/>
    <w:rsid w:val="00172335"/>
    <w:rsid w:val="00172F58"/>
    <w:rsid w:val="00173857"/>
    <w:rsid w:val="00173C10"/>
    <w:rsid w:val="00174669"/>
    <w:rsid w:val="0017598B"/>
    <w:rsid w:val="00175C64"/>
    <w:rsid w:val="00175EC9"/>
    <w:rsid w:val="001802BC"/>
    <w:rsid w:val="00180752"/>
    <w:rsid w:val="00181339"/>
    <w:rsid w:val="001815E6"/>
    <w:rsid w:val="001828C3"/>
    <w:rsid w:val="00182971"/>
    <w:rsid w:val="00182A05"/>
    <w:rsid w:val="00183322"/>
    <w:rsid w:val="0018369B"/>
    <w:rsid w:val="00183990"/>
    <w:rsid w:val="00183F8F"/>
    <w:rsid w:val="0018429E"/>
    <w:rsid w:val="0018591F"/>
    <w:rsid w:val="00185B7C"/>
    <w:rsid w:val="00186F9D"/>
    <w:rsid w:val="0018764B"/>
    <w:rsid w:val="00187D60"/>
    <w:rsid w:val="00192059"/>
    <w:rsid w:val="00193007"/>
    <w:rsid w:val="001938A1"/>
    <w:rsid w:val="001939D5"/>
    <w:rsid w:val="0019443C"/>
    <w:rsid w:val="00194557"/>
    <w:rsid w:val="00194BBB"/>
    <w:rsid w:val="001950AF"/>
    <w:rsid w:val="001961A2"/>
    <w:rsid w:val="00196684"/>
    <w:rsid w:val="001967C1"/>
    <w:rsid w:val="00196D99"/>
    <w:rsid w:val="00196F72"/>
    <w:rsid w:val="00197022"/>
    <w:rsid w:val="0019735C"/>
    <w:rsid w:val="00197A51"/>
    <w:rsid w:val="00197D32"/>
    <w:rsid w:val="001A08DB"/>
    <w:rsid w:val="001A0C32"/>
    <w:rsid w:val="001A0CDF"/>
    <w:rsid w:val="001A0D40"/>
    <w:rsid w:val="001A11F8"/>
    <w:rsid w:val="001A1742"/>
    <w:rsid w:val="001A1E13"/>
    <w:rsid w:val="001A250A"/>
    <w:rsid w:val="001A2910"/>
    <w:rsid w:val="001A295B"/>
    <w:rsid w:val="001A3DCA"/>
    <w:rsid w:val="001A40D1"/>
    <w:rsid w:val="001A4A27"/>
    <w:rsid w:val="001A5C37"/>
    <w:rsid w:val="001A6FB2"/>
    <w:rsid w:val="001B040F"/>
    <w:rsid w:val="001B1383"/>
    <w:rsid w:val="001B1B5E"/>
    <w:rsid w:val="001B20CB"/>
    <w:rsid w:val="001B2310"/>
    <w:rsid w:val="001B24FE"/>
    <w:rsid w:val="001B2B9D"/>
    <w:rsid w:val="001B2C8F"/>
    <w:rsid w:val="001B47D6"/>
    <w:rsid w:val="001B50FB"/>
    <w:rsid w:val="001B5425"/>
    <w:rsid w:val="001B5492"/>
    <w:rsid w:val="001B658C"/>
    <w:rsid w:val="001B6C37"/>
    <w:rsid w:val="001B72A5"/>
    <w:rsid w:val="001B7BE3"/>
    <w:rsid w:val="001C0218"/>
    <w:rsid w:val="001C07A0"/>
    <w:rsid w:val="001C0884"/>
    <w:rsid w:val="001C0C8F"/>
    <w:rsid w:val="001C0DEF"/>
    <w:rsid w:val="001C1044"/>
    <w:rsid w:val="001C1082"/>
    <w:rsid w:val="001C198A"/>
    <w:rsid w:val="001C2647"/>
    <w:rsid w:val="001C284B"/>
    <w:rsid w:val="001C2D13"/>
    <w:rsid w:val="001C2F02"/>
    <w:rsid w:val="001C34E2"/>
    <w:rsid w:val="001C3D09"/>
    <w:rsid w:val="001C3DF4"/>
    <w:rsid w:val="001C3F54"/>
    <w:rsid w:val="001C41CE"/>
    <w:rsid w:val="001C4916"/>
    <w:rsid w:val="001C594F"/>
    <w:rsid w:val="001C5CB6"/>
    <w:rsid w:val="001C637A"/>
    <w:rsid w:val="001C64C3"/>
    <w:rsid w:val="001C6BA5"/>
    <w:rsid w:val="001C6CDB"/>
    <w:rsid w:val="001C6D75"/>
    <w:rsid w:val="001C6EF2"/>
    <w:rsid w:val="001C6F61"/>
    <w:rsid w:val="001C71B1"/>
    <w:rsid w:val="001D06FC"/>
    <w:rsid w:val="001D11D1"/>
    <w:rsid w:val="001D1249"/>
    <w:rsid w:val="001D144B"/>
    <w:rsid w:val="001D1C02"/>
    <w:rsid w:val="001D2092"/>
    <w:rsid w:val="001D2E3C"/>
    <w:rsid w:val="001D30F2"/>
    <w:rsid w:val="001D3AA9"/>
    <w:rsid w:val="001D3E74"/>
    <w:rsid w:val="001D489D"/>
    <w:rsid w:val="001D5B32"/>
    <w:rsid w:val="001D6356"/>
    <w:rsid w:val="001D642B"/>
    <w:rsid w:val="001D6A4F"/>
    <w:rsid w:val="001D6D5B"/>
    <w:rsid w:val="001D770A"/>
    <w:rsid w:val="001D7DE4"/>
    <w:rsid w:val="001E01A6"/>
    <w:rsid w:val="001E0BC1"/>
    <w:rsid w:val="001E19F5"/>
    <w:rsid w:val="001E1B12"/>
    <w:rsid w:val="001E1C7A"/>
    <w:rsid w:val="001E1DB6"/>
    <w:rsid w:val="001E26FC"/>
    <w:rsid w:val="001E2D4E"/>
    <w:rsid w:val="001E3254"/>
    <w:rsid w:val="001E338D"/>
    <w:rsid w:val="001E37DE"/>
    <w:rsid w:val="001E43D7"/>
    <w:rsid w:val="001E4939"/>
    <w:rsid w:val="001E5263"/>
    <w:rsid w:val="001E5E43"/>
    <w:rsid w:val="001E652B"/>
    <w:rsid w:val="001E6A64"/>
    <w:rsid w:val="001E7B36"/>
    <w:rsid w:val="001F07D2"/>
    <w:rsid w:val="001F1147"/>
    <w:rsid w:val="001F11D8"/>
    <w:rsid w:val="001F1401"/>
    <w:rsid w:val="001F1AAA"/>
    <w:rsid w:val="001F1C8D"/>
    <w:rsid w:val="001F31C3"/>
    <w:rsid w:val="001F41DA"/>
    <w:rsid w:val="001F45CD"/>
    <w:rsid w:val="001F5074"/>
    <w:rsid w:val="001F56C2"/>
    <w:rsid w:val="001F5B59"/>
    <w:rsid w:val="001F5CC5"/>
    <w:rsid w:val="001F7FDC"/>
    <w:rsid w:val="00200AE7"/>
    <w:rsid w:val="00200B30"/>
    <w:rsid w:val="002016F2"/>
    <w:rsid w:val="00201A55"/>
    <w:rsid w:val="002028B1"/>
    <w:rsid w:val="0020323C"/>
    <w:rsid w:val="0020353F"/>
    <w:rsid w:val="0020377E"/>
    <w:rsid w:val="00203BCE"/>
    <w:rsid w:val="002041E6"/>
    <w:rsid w:val="00204D37"/>
    <w:rsid w:val="00205EAB"/>
    <w:rsid w:val="00206613"/>
    <w:rsid w:val="0020740D"/>
    <w:rsid w:val="002103E0"/>
    <w:rsid w:val="00210CA5"/>
    <w:rsid w:val="0021138B"/>
    <w:rsid w:val="0021187D"/>
    <w:rsid w:val="00211A8C"/>
    <w:rsid w:val="00211FD6"/>
    <w:rsid w:val="00212E24"/>
    <w:rsid w:val="00213BF9"/>
    <w:rsid w:val="00213C3A"/>
    <w:rsid w:val="00213F5C"/>
    <w:rsid w:val="00214BBE"/>
    <w:rsid w:val="00214D4E"/>
    <w:rsid w:val="00214FAB"/>
    <w:rsid w:val="002151FE"/>
    <w:rsid w:val="0021628D"/>
    <w:rsid w:val="00216C8D"/>
    <w:rsid w:val="00217311"/>
    <w:rsid w:val="002177AD"/>
    <w:rsid w:val="00217D32"/>
    <w:rsid w:val="00217DB6"/>
    <w:rsid w:val="00220663"/>
    <w:rsid w:val="00220CF5"/>
    <w:rsid w:val="00220F78"/>
    <w:rsid w:val="00220FE5"/>
    <w:rsid w:val="00221B58"/>
    <w:rsid w:val="002229EF"/>
    <w:rsid w:val="00222AEE"/>
    <w:rsid w:val="0022317A"/>
    <w:rsid w:val="00223B4B"/>
    <w:rsid w:val="00223EBE"/>
    <w:rsid w:val="00223F9B"/>
    <w:rsid w:val="00224544"/>
    <w:rsid w:val="002245DE"/>
    <w:rsid w:val="002248B8"/>
    <w:rsid w:val="00225913"/>
    <w:rsid w:val="00226657"/>
    <w:rsid w:val="002266A9"/>
    <w:rsid w:val="00226956"/>
    <w:rsid w:val="00227956"/>
    <w:rsid w:val="00227A93"/>
    <w:rsid w:val="00231808"/>
    <w:rsid w:val="00232038"/>
    <w:rsid w:val="00232711"/>
    <w:rsid w:val="00232EE5"/>
    <w:rsid w:val="00232F9D"/>
    <w:rsid w:val="00232FA7"/>
    <w:rsid w:val="0023429F"/>
    <w:rsid w:val="00235093"/>
    <w:rsid w:val="00235C07"/>
    <w:rsid w:val="002363CD"/>
    <w:rsid w:val="0023667B"/>
    <w:rsid w:val="0023670D"/>
    <w:rsid w:val="00236ABD"/>
    <w:rsid w:val="00236C67"/>
    <w:rsid w:val="00236D15"/>
    <w:rsid w:val="002377FB"/>
    <w:rsid w:val="002378C1"/>
    <w:rsid w:val="00237B65"/>
    <w:rsid w:val="0024077A"/>
    <w:rsid w:val="00240B4A"/>
    <w:rsid w:val="00240C95"/>
    <w:rsid w:val="00240E73"/>
    <w:rsid w:val="00240F62"/>
    <w:rsid w:val="00241793"/>
    <w:rsid w:val="002417D0"/>
    <w:rsid w:val="00241938"/>
    <w:rsid w:val="00241BC4"/>
    <w:rsid w:val="00241DA8"/>
    <w:rsid w:val="002422FF"/>
    <w:rsid w:val="0024231C"/>
    <w:rsid w:val="00242AA7"/>
    <w:rsid w:val="00242D4D"/>
    <w:rsid w:val="002435EF"/>
    <w:rsid w:val="00243B3E"/>
    <w:rsid w:val="00243CA6"/>
    <w:rsid w:val="00244045"/>
    <w:rsid w:val="002441A0"/>
    <w:rsid w:val="002443EB"/>
    <w:rsid w:val="00244503"/>
    <w:rsid w:val="002455E3"/>
    <w:rsid w:val="00245E49"/>
    <w:rsid w:val="002461E0"/>
    <w:rsid w:val="0024638D"/>
    <w:rsid w:val="00246393"/>
    <w:rsid w:val="00246DE6"/>
    <w:rsid w:val="00250357"/>
    <w:rsid w:val="002503AC"/>
    <w:rsid w:val="002507AC"/>
    <w:rsid w:val="0025080C"/>
    <w:rsid w:val="00250E40"/>
    <w:rsid w:val="00250E41"/>
    <w:rsid w:val="002517B2"/>
    <w:rsid w:val="00251D0C"/>
    <w:rsid w:val="00252265"/>
    <w:rsid w:val="00253061"/>
    <w:rsid w:val="00253FC7"/>
    <w:rsid w:val="0025450F"/>
    <w:rsid w:val="00254D6F"/>
    <w:rsid w:val="002560A4"/>
    <w:rsid w:val="00256B56"/>
    <w:rsid w:val="00257176"/>
    <w:rsid w:val="0025779D"/>
    <w:rsid w:val="00260BA6"/>
    <w:rsid w:val="00261334"/>
    <w:rsid w:val="00261869"/>
    <w:rsid w:val="00261DB6"/>
    <w:rsid w:val="00262704"/>
    <w:rsid w:val="002629E6"/>
    <w:rsid w:val="00262D3E"/>
    <w:rsid w:val="00263F09"/>
    <w:rsid w:val="0026426D"/>
    <w:rsid w:val="00264381"/>
    <w:rsid w:val="0026452E"/>
    <w:rsid w:val="00264597"/>
    <w:rsid w:val="002655D3"/>
    <w:rsid w:val="0026591B"/>
    <w:rsid w:val="002660CB"/>
    <w:rsid w:val="002669E6"/>
    <w:rsid w:val="00266D08"/>
    <w:rsid w:val="00270049"/>
    <w:rsid w:val="002702A6"/>
    <w:rsid w:val="00270614"/>
    <w:rsid w:val="00270955"/>
    <w:rsid w:val="00271756"/>
    <w:rsid w:val="002727F7"/>
    <w:rsid w:val="002733B7"/>
    <w:rsid w:val="00273B0A"/>
    <w:rsid w:val="00273B23"/>
    <w:rsid w:val="00274021"/>
    <w:rsid w:val="00274B8F"/>
    <w:rsid w:val="002759A5"/>
    <w:rsid w:val="0027665B"/>
    <w:rsid w:val="00276C95"/>
    <w:rsid w:val="00277537"/>
    <w:rsid w:val="00277FE7"/>
    <w:rsid w:val="0028046E"/>
    <w:rsid w:val="002805C6"/>
    <w:rsid w:val="00280A9D"/>
    <w:rsid w:val="00280EC5"/>
    <w:rsid w:val="00281587"/>
    <w:rsid w:val="00281CAD"/>
    <w:rsid w:val="0028268B"/>
    <w:rsid w:val="00282BE2"/>
    <w:rsid w:val="00282D86"/>
    <w:rsid w:val="00282F4B"/>
    <w:rsid w:val="00283B90"/>
    <w:rsid w:val="00283C67"/>
    <w:rsid w:val="00283D23"/>
    <w:rsid w:val="002840AA"/>
    <w:rsid w:val="00284E34"/>
    <w:rsid w:val="00285736"/>
    <w:rsid w:val="00285F4B"/>
    <w:rsid w:val="002865DD"/>
    <w:rsid w:val="00286A0C"/>
    <w:rsid w:val="00286B4C"/>
    <w:rsid w:val="00286DB3"/>
    <w:rsid w:val="00287075"/>
    <w:rsid w:val="002875D9"/>
    <w:rsid w:val="00287609"/>
    <w:rsid w:val="002876FD"/>
    <w:rsid w:val="00287E6A"/>
    <w:rsid w:val="00291885"/>
    <w:rsid w:val="00291D8D"/>
    <w:rsid w:val="0029231C"/>
    <w:rsid w:val="00292F38"/>
    <w:rsid w:val="00293D1F"/>
    <w:rsid w:val="00293D4B"/>
    <w:rsid w:val="0029557A"/>
    <w:rsid w:val="002965FC"/>
    <w:rsid w:val="0029664D"/>
    <w:rsid w:val="0029694C"/>
    <w:rsid w:val="00297E6F"/>
    <w:rsid w:val="002A0FBB"/>
    <w:rsid w:val="002A1237"/>
    <w:rsid w:val="002A1397"/>
    <w:rsid w:val="002A1680"/>
    <w:rsid w:val="002A1687"/>
    <w:rsid w:val="002A2442"/>
    <w:rsid w:val="002A34C4"/>
    <w:rsid w:val="002A35A2"/>
    <w:rsid w:val="002A3813"/>
    <w:rsid w:val="002A3FCB"/>
    <w:rsid w:val="002A471A"/>
    <w:rsid w:val="002A4E42"/>
    <w:rsid w:val="002A52E3"/>
    <w:rsid w:val="002A59A9"/>
    <w:rsid w:val="002A5B8C"/>
    <w:rsid w:val="002A5D55"/>
    <w:rsid w:val="002A5F5B"/>
    <w:rsid w:val="002A7494"/>
    <w:rsid w:val="002B0111"/>
    <w:rsid w:val="002B0126"/>
    <w:rsid w:val="002B07CF"/>
    <w:rsid w:val="002B0A23"/>
    <w:rsid w:val="002B0B5C"/>
    <w:rsid w:val="002B1E7A"/>
    <w:rsid w:val="002B20DE"/>
    <w:rsid w:val="002B2967"/>
    <w:rsid w:val="002B40BC"/>
    <w:rsid w:val="002B45FA"/>
    <w:rsid w:val="002B4A5A"/>
    <w:rsid w:val="002B4F4E"/>
    <w:rsid w:val="002B5CBF"/>
    <w:rsid w:val="002B6421"/>
    <w:rsid w:val="002B7215"/>
    <w:rsid w:val="002C12C8"/>
    <w:rsid w:val="002C1DFD"/>
    <w:rsid w:val="002C1E67"/>
    <w:rsid w:val="002C2826"/>
    <w:rsid w:val="002C29F7"/>
    <w:rsid w:val="002C2FB0"/>
    <w:rsid w:val="002C562C"/>
    <w:rsid w:val="002C5914"/>
    <w:rsid w:val="002C631C"/>
    <w:rsid w:val="002C7DD0"/>
    <w:rsid w:val="002D039F"/>
    <w:rsid w:val="002D0B88"/>
    <w:rsid w:val="002D0BEB"/>
    <w:rsid w:val="002D1366"/>
    <w:rsid w:val="002D16D3"/>
    <w:rsid w:val="002D1ACF"/>
    <w:rsid w:val="002D1D0D"/>
    <w:rsid w:val="002D1F2C"/>
    <w:rsid w:val="002D1FD9"/>
    <w:rsid w:val="002D240D"/>
    <w:rsid w:val="002D29E0"/>
    <w:rsid w:val="002D3672"/>
    <w:rsid w:val="002D4257"/>
    <w:rsid w:val="002D476A"/>
    <w:rsid w:val="002D4D1D"/>
    <w:rsid w:val="002D53A6"/>
    <w:rsid w:val="002D6057"/>
    <w:rsid w:val="002D6258"/>
    <w:rsid w:val="002D684F"/>
    <w:rsid w:val="002D7A7C"/>
    <w:rsid w:val="002E0519"/>
    <w:rsid w:val="002E1636"/>
    <w:rsid w:val="002E169E"/>
    <w:rsid w:val="002E1C37"/>
    <w:rsid w:val="002E2398"/>
    <w:rsid w:val="002E397B"/>
    <w:rsid w:val="002E3ADA"/>
    <w:rsid w:val="002E3D26"/>
    <w:rsid w:val="002E3E17"/>
    <w:rsid w:val="002E46B6"/>
    <w:rsid w:val="002E48EB"/>
    <w:rsid w:val="002E53F6"/>
    <w:rsid w:val="002E548E"/>
    <w:rsid w:val="002E574C"/>
    <w:rsid w:val="002E5DF6"/>
    <w:rsid w:val="002E610B"/>
    <w:rsid w:val="002E6488"/>
    <w:rsid w:val="002E6716"/>
    <w:rsid w:val="002E710F"/>
    <w:rsid w:val="002E715E"/>
    <w:rsid w:val="002E7247"/>
    <w:rsid w:val="002E7995"/>
    <w:rsid w:val="002F0326"/>
    <w:rsid w:val="002F0B73"/>
    <w:rsid w:val="002F0E9A"/>
    <w:rsid w:val="002F1A84"/>
    <w:rsid w:val="002F56BE"/>
    <w:rsid w:val="002F5800"/>
    <w:rsid w:val="002F6491"/>
    <w:rsid w:val="002F64D2"/>
    <w:rsid w:val="002F6863"/>
    <w:rsid w:val="002F68E4"/>
    <w:rsid w:val="003007BF"/>
    <w:rsid w:val="0030143E"/>
    <w:rsid w:val="00302052"/>
    <w:rsid w:val="00302988"/>
    <w:rsid w:val="00303120"/>
    <w:rsid w:val="00303210"/>
    <w:rsid w:val="00303493"/>
    <w:rsid w:val="003036C5"/>
    <w:rsid w:val="00303755"/>
    <w:rsid w:val="00303C28"/>
    <w:rsid w:val="00304206"/>
    <w:rsid w:val="00305FDF"/>
    <w:rsid w:val="003064F0"/>
    <w:rsid w:val="00306E60"/>
    <w:rsid w:val="00307227"/>
    <w:rsid w:val="00307743"/>
    <w:rsid w:val="00310736"/>
    <w:rsid w:val="0031083D"/>
    <w:rsid w:val="003111E4"/>
    <w:rsid w:val="00311EF6"/>
    <w:rsid w:val="00312C59"/>
    <w:rsid w:val="00315408"/>
    <w:rsid w:val="003155EA"/>
    <w:rsid w:val="00315673"/>
    <w:rsid w:val="00315951"/>
    <w:rsid w:val="00315E92"/>
    <w:rsid w:val="003163E4"/>
    <w:rsid w:val="003164D7"/>
    <w:rsid w:val="00316CA2"/>
    <w:rsid w:val="00316CE2"/>
    <w:rsid w:val="00317290"/>
    <w:rsid w:val="00320018"/>
    <w:rsid w:val="00320687"/>
    <w:rsid w:val="003207CC"/>
    <w:rsid w:val="00320B64"/>
    <w:rsid w:val="0032106B"/>
    <w:rsid w:val="003211F4"/>
    <w:rsid w:val="00321277"/>
    <w:rsid w:val="00321478"/>
    <w:rsid w:val="00321736"/>
    <w:rsid w:val="00321DB2"/>
    <w:rsid w:val="00322071"/>
    <w:rsid w:val="00322084"/>
    <w:rsid w:val="0032264F"/>
    <w:rsid w:val="00322C5E"/>
    <w:rsid w:val="003234FF"/>
    <w:rsid w:val="00324570"/>
    <w:rsid w:val="00324D57"/>
    <w:rsid w:val="003272F6"/>
    <w:rsid w:val="00327347"/>
    <w:rsid w:val="0032750B"/>
    <w:rsid w:val="003277B9"/>
    <w:rsid w:val="0033014B"/>
    <w:rsid w:val="00330BCC"/>
    <w:rsid w:val="00331176"/>
    <w:rsid w:val="003314DC"/>
    <w:rsid w:val="00332788"/>
    <w:rsid w:val="003327E3"/>
    <w:rsid w:val="00332A78"/>
    <w:rsid w:val="0033366E"/>
    <w:rsid w:val="0033387F"/>
    <w:rsid w:val="0033409F"/>
    <w:rsid w:val="00334436"/>
    <w:rsid w:val="00335FF1"/>
    <w:rsid w:val="00336171"/>
    <w:rsid w:val="0033676A"/>
    <w:rsid w:val="003367AE"/>
    <w:rsid w:val="00336C3D"/>
    <w:rsid w:val="0033711A"/>
    <w:rsid w:val="00337468"/>
    <w:rsid w:val="00337F05"/>
    <w:rsid w:val="00340369"/>
    <w:rsid w:val="003403FF"/>
    <w:rsid w:val="0034058A"/>
    <w:rsid w:val="003406D2"/>
    <w:rsid w:val="00340812"/>
    <w:rsid w:val="00340AF0"/>
    <w:rsid w:val="00340D7F"/>
    <w:rsid w:val="0034190D"/>
    <w:rsid w:val="00341965"/>
    <w:rsid w:val="00341BAA"/>
    <w:rsid w:val="003429DD"/>
    <w:rsid w:val="00342DD4"/>
    <w:rsid w:val="003434A2"/>
    <w:rsid w:val="0034402A"/>
    <w:rsid w:val="00344C56"/>
    <w:rsid w:val="00345D74"/>
    <w:rsid w:val="00346240"/>
    <w:rsid w:val="003465F6"/>
    <w:rsid w:val="003467A6"/>
    <w:rsid w:val="0034789C"/>
    <w:rsid w:val="0035057F"/>
    <w:rsid w:val="003511EE"/>
    <w:rsid w:val="003515C4"/>
    <w:rsid w:val="00351A35"/>
    <w:rsid w:val="00351D97"/>
    <w:rsid w:val="003524FB"/>
    <w:rsid w:val="003527EF"/>
    <w:rsid w:val="00352AC2"/>
    <w:rsid w:val="00352FE5"/>
    <w:rsid w:val="003534DC"/>
    <w:rsid w:val="00354110"/>
    <w:rsid w:val="00354A17"/>
    <w:rsid w:val="00356586"/>
    <w:rsid w:val="00356CCC"/>
    <w:rsid w:val="00357E33"/>
    <w:rsid w:val="003601F0"/>
    <w:rsid w:val="00360693"/>
    <w:rsid w:val="003612B2"/>
    <w:rsid w:val="00361677"/>
    <w:rsid w:val="003616EA"/>
    <w:rsid w:val="00361A85"/>
    <w:rsid w:val="00361F63"/>
    <w:rsid w:val="00362BC4"/>
    <w:rsid w:val="00362FD8"/>
    <w:rsid w:val="00363961"/>
    <w:rsid w:val="00363C75"/>
    <w:rsid w:val="00364307"/>
    <w:rsid w:val="003646DD"/>
    <w:rsid w:val="0036495A"/>
    <w:rsid w:val="00364ABE"/>
    <w:rsid w:val="0036600B"/>
    <w:rsid w:val="00366785"/>
    <w:rsid w:val="00366B4B"/>
    <w:rsid w:val="00367226"/>
    <w:rsid w:val="00367912"/>
    <w:rsid w:val="0037012D"/>
    <w:rsid w:val="00370594"/>
    <w:rsid w:val="00370CAB"/>
    <w:rsid w:val="0037130A"/>
    <w:rsid w:val="003719C3"/>
    <w:rsid w:val="00372A94"/>
    <w:rsid w:val="00372B31"/>
    <w:rsid w:val="00372D97"/>
    <w:rsid w:val="003738AC"/>
    <w:rsid w:val="00373F78"/>
    <w:rsid w:val="00373FB9"/>
    <w:rsid w:val="00374320"/>
    <w:rsid w:val="0037527E"/>
    <w:rsid w:val="00375377"/>
    <w:rsid w:val="0037557D"/>
    <w:rsid w:val="0037574F"/>
    <w:rsid w:val="0037579D"/>
    <w:rsid w:val="003759E0"/>
    <w:rsid w:val="00375F5B"/>
    <w:rsid w:val="00376E0C"/>
    <w:rsid w:val="00377794"/>
    <w:rsid w:val="003779EF"/>
    <w:rsid w:val="003802F5"/>
    <w:rsid w:val="00380B31"/>
    <w:rsid w:val="00380C6A"/>
    <w:rsid w:val="00381FE6"/>
    <w:rsid w:val="0038404D"/>
    <w:rsid w:val="00384135"/>
    <w:rsid w:val="00384E32"/>
    <w:rsid w:val="00385C2D"/>
    <w:rsid w:val="00385DED"/>
    <w:rsid w:val="0038608E"/>
    <w:rsid w:val="003867F9"/>
    <w:rsid w:val="00387516"/>
    <w:rsid w:val="00387FD9"/>
    <w:rsid w:val="003900E8"/>
    <w:rsid w:val="00390BDE"/>
    <w:rsid w:val="00390C24"/>
    <w:rsid w:val="00390C71"/>
    <w:rsid w:val="00390CC1"/>
    <w:rsid w:val="0039141C"/>
    <w:rsid w:val="00391CC4"/>
    <w:rsid w:val="00391D11"/>
    <w:rsid w:val="0039298F"/>
    <w:rsid w:val="00393076"/>
    <w:rsid w:val="00393807"/>
    <w:rsid w:val="00394CDD"/>
    <w:rsid w:val="00395131"/>
    <w:rsid w:val="0039564C"/>
    <w:rsid w:val="003960E2"/>
    <w:rsid w:val="003965B9"/>
    <w:rsid w:val="00396805"/>
    <w:rsid w:val="00396F4B"/>
    <w:rsid w:val="0039758D"/>
    <w:rsid w:val="00397E4D"/>
    <w:rsid w:val="003A03A8"/>
    <w:rsid w:val="003A0443"/>
    <w:rsid w:val="003A1669"/>
    <w:rsid w:val="003A1DAA"/>
    <w:rsid w:val="003A2426"/>
    <w:rsid w:val="003A3A5F"/>
    <w:rsid w:val="003A3BB3"/>
    <w:rsid w:val="003A4480"/>
    <w:rsid w:val="003A475A"/>
    <w:rsid w:val="003A4B4A"/>
    <w:rsid w:val="003A530E"/>
    <w:rsid w:val="003A54AA"/>
    <w:rsid w:val="003A6144"/>
    <w:rsid w:val="003A6173"/>
    <w:rsid w:val="003A65E1"/>
    <w:rsid w:val="003A6742"/>
    <w:rsid w:val="003A6AD5"/>
    <w:rsid w:val="003A6BC0"/>
    <w:rsid w:val="003A6F2E"/>
    <w:rsid w:val="003A7246"/>
    <w:rsid w:val="003A72B7"/>
    <w:rsid w:val="003A776B"/>
    <w:rsid w:val="003A791A"/>
    <w:rsid w:val="003A7DE8"/>
    <w:rsid w:val="003B0EF7"/>
    <w:rsid w:val="003B1332"/>
    <w:rsid w:val="003B14D3"/>
    <w:rsid w:val="003B1D43"/>
    <w:rsid w:val="003B1D44"/>
    <w:rsid w:val="003B2134"/>
    <w:rsid w:val="003B2D92"/>
    <w:rsid w:val="003B2E7F"/>
    <w:rsid w:val="003B30E2"/>
    <w:rsid w:val="003B361D"/>
    <w:rsid w:val="003B3790"/>
    <w:rsid w:val="003B38AF"/>
    <w:rsid w:val="003B4582"/>
    <w:rsid w:val="003B520D"/>
    <w:rsid w:val="003B52C7"/>
    <w:rsid w:val="003B6501"/>
    <w:rsid w:val="003B7618"/>
    <w:rsid w:val="003B7BD8"/>
    <w:rsid w:val="003C1F81"/>
    <w:rsid w:val="003C2075"/>
    <w:rsid w:val="003C27C7"/>
    <w:rsid w:val="003C2830"/>
    <w:rsid w:val="003C3BFE"/>
    <w:rsid w:val="003C3D25"/>
    <w:rsid w:val="003C4138"/>
    <w:rsid w:val="003C4A5A"/>
    <w:rsid w:val="003C513D"/>
    <w:rsid w:val="003C515A"/>
    <w:rsid w:val="003C5533"/>
    <w:rsid w:val="003C58F6"/>
    <w:rsid w:val="003C66E5"/>
    <w:rsid w:val="003C6D16"/>
    <w:rsid w:val="003C747D"/>
    <w:rsid w:val="003D1731"/>
    <w:rsid w:val="003D1806"/>
    <w:rsid w:val="003D2020"/>
    <w:rsid w:val="003D2FA9"/>
    <w:rsid w:val="003D3F49"/>
    <w:rsid w:val="003D422A"/>
    <w:rsid w:val="003D4398"/>
    <w:rsid w:val="003D43E7"/>
    <w:rsid w:val="003D4D3D"/>
    <w:rsid w:val="003D621F"/>
    <w:rsid w:val="003D66CD"/>
    <w:rsid w:val="003D6F25"/>
    <w:rsid w:val="003D7340"/>
    <w:rsid w:val="003D7625"/>
    <w:rsid w:val="003D7EFB"/>
    <w:rsid w:val="003E0F97"/>
    <w:rsid w:val="003E1DA0"/>
    <w:rsid w:val="003E354A"/>
    <w:rsid w:val="003E3720"/>
    <w:rsid w:val="003E3B07"/>
    <w:rsid w:val="003E3C5C"/>
    <w:rsid w:val="003E4DC7"/>
    <w:rsid w:val="003E5202"/>
    <w:rsid w:val="003E56DF"/>
    <w:rsid w:val="003E58F5"/>
    <w:rsid w:val="003E5D4E"/>
    <w:rsid w:val="003E5E75"/>
    <w:rsid w:val="003E6727"/>
    <w:rsid w:val="003E6A83"/>
    <w:rsid w:val="003E7B3D"/>
    <w:rsid w:val="003E7CCF"/>
    <w:rsid w:val="003F0511"/>
    <w:rsid w:val="003F084A"/>
    <w:rsid w:val="003F09E8"/>
    <w:rsid w:val="003F0E87"/>
    <w:rsid w:val="003F1141"/>
    <w:rsid w:val="003F1C2F"/>
    <w:rsid w:val="003F1C7F"/>
    <w:rsid w:val="003F2128"/>
    <w:rsid w:val="003F2DFA"/>
    <w:rsid w:val="003F3061"/>
    <w:rsid w:val="003F3C35"/>
    <w:rsid w:val="003F4668"/>
    <w:rsid w:val="003F50D3"/>
    <w:rsid w:val="003F58A7"/>
    <w:rsid w:val="003F598C"/>
    <w:rsid w:val="003F6ADE"/>
    <w:rsid w:val="003F6D75"/>
    <w:rsid w:val="003F724F"/>
    <w:rsid w:val="003F729D"/>
    <w:rsid w:val="004002C2"/>
    <w:rsid w:val="00400D9F"/>
    <w:rsid w:val="00401232"/>
    <w:rsid w:val="004013D5"/>
    <w:rsid w:val="004014A0"/>
    <w:rsid w:val="004025B3"/>
    <w:rsid w:val="00402683"/>
    <w:rsid w:val="004028C1"/>
    <w:rsid w:val="00403EBD"/>
    <w:rsid w:val="004041C0"/>
    <w:rsid w:val="0040449E"/>
    <w:rsid w:val="004045AD"/>
    <w:rsid w:val="00406B24"/>
    <w:rsid w:val="00406D32"/>
    <w:rsid w:val="0041015E"/>
    <w:rsid w:val="00410E6D"/>
    <w:rsid w:val="00411CE5"/>
    <w:rsid w:val="00412FDF"/>
    <w:rsid w:val="00413B34"/>
    <w:rsid w:val="004143BE"/>
    <w:rsid w:val="0041548E"/>
    <w:rsid w:val="00415571"/>
    <w:rsid w:val="00415FEC"/>
    <w:rsid w:val="00417D0F"/>
    <w:rsid w:val="00417FA5"/>
    <w:rsid w:val="00420298"/>
    <w:rsid w:val="004205CF"/>
    <w:rsid w:val="00420B92"/>
    <w:rsid w:val="00420C23"/>
    <w:rsid w:val="00421352"/>
    <w:rsid w:val="00421E1A"/>
    <w:rsid w:val="00421EFB"/>
    <w:rsid w:val="004221E4"/>
    <w:rsid w:val="004221FE"/>
    <w:rsid w:val="0042239E"/>
    <w:rsid w:val="00422CD9"/>
    <w:rsid w:val="00422E85"/>
    <w:rsid w:val="00422EDA"/>
    <w:rsid w:val="00423C48"/>
    <w:rsid w:val="0042482D"/>
    <w:rsid w:val="00424FE1"/>
    <w:rsid w:val="00425644"/>
    <w:rsid w:val="00425BC2"/>
    <w:rsid w:val="00426802"/>
    <w:rsid w:val="00427051"/>
    <w:rsid w:val="0042757A"/>
    <w:rsid w:val="00427A16"/>
    <w:rsid w:val="00427D77"/>
    <w:rsid w:val="004304B0"/>
    <w:rsid w:val="0043092F"/>
    <w:rsid w:val="00430C39"/>
    <w:rsid w:val="0043186E"/>
    <w:rsid w:val="00431C8A"/>
    <w:rsid w:val="0043258A"/>
    <w:rsid w:val="0043272B"/>
    <w:rsid w:val="00432913"/>
    <w:rsid w:val="0043355F"/>
    <w:rsid w:val="00434491"/>
    <w:rsid w:val="0043470C"/>
    <w:rsid w:val="00435772"/>
    <w:rsid w:val="00435AF5"/>
    <w:rsid w:val="0043665A"/>
    <w:rsid w:val="0043780D"/>
    <w:rsid w:val="004378A2"/>
    <w:rsid w:val="00437DDB"/>
    <w:rsid w:val="004408A8"/>
    <w:rsid w:val="00440973"/>
    <w:rsid w:val="00440AF4"/>
    <w:rsid w:val="004415F4"/>
    <w:rsid w:val="004417AD"/>
    <w:rsid w:val="00441AA0"/>
    <w:rsid w:val="00442EEA"/>
    <w:rsid w:val="00443127"/>
    <w:rsid w:val="00444E1C"/>
    <w:rsid w:val="00444E8E"/>
    <w:rsid w:val="004450A9"/>
    <w:rsid w:val="0044514C"/>
    <w:rsid w:val="00445EF6"/>
    <w:rsid w:val="004461C8"/>
    <w:rsid w:val="004462FE"/>
    <w:rsid w:val="00446909"/>
    <w:rsid w:val="004472CC"/>
    <w:rsid w:val="00447A32"/>
    <w:rsid w:val="00447C8F"/>
    <w:rsid w:val="0045059F"/>
    <w:rsid w:val="004507B5"/>
    <w:rsid w:val="004509D8"/>
    <w:rsid w:val="00450BD4"/>
    <w:rsid w:val="004517DB"/>
    <w:rsid w:val="00451B5D"/>
    <w:rsid w:val="00451C3B"/>
    <w:rsid w:val="004527C3"/>
    <w:rsid w:val="00452D18"/>
    <w:rsid w:val="00452D1D"/>
    <w:rsid w:val="00452FAD"/>
    <w:rsid w:val="0045316B"/>
    <w:rsid w:val="00453E68"/>
    <w:rsid w:val="00454914"/>
    <w:rsid w:val="004551DD"/>
    <w:rsid w:val="004557A5"/>
    <w:rsid w:val="00455FD5"/>
    <w:rsid w:val="0045654E"/>
    <w:rsid w:val="00456562"/>
    <w:rsid w:val="00456DF5"/>
    <w:rsid w:val="004577F2"/>
    <w:rsid w:val="0045795A"/>
    <w:rsid w:val="00457A80"/>
    <w:rsid w:val="00457E55"/>
    <w:rsid w:val="0046031B"/>
    <w:rsid w:val="0046042B"/>
    <w:rsid w:val="00460567"/>
    <w:rsid w:val="00460850"/>
    <w:rsid w:val="00460983"/>
    <w:rsid w:val="00460993"/>
    <w:rsid w:val="00460D33"/>
    <w:rsid w:val="004613BE"/>
    <w:rsid w:val="00461F1E"/>
    <w:rsid w:val="00461FD6"/>
    <w:rsid w:val="00462246"/>
    <w:rsid w:val="00462913"/>
    <w:rsid w:val="00462DA8"/>
    <w:rsid w:val="00463086"/>
    <w:rsid w:val="00463E8D"/>
    <w:rsid w:val="0046408E"/>
    <w:rsid w:val="004642E5"/>
    <w:rsid w:val="00465A10"/>
    <w:rsid w:val="00465E7E"/>
    <w:rsid w:val="00467A93"/>
    <w:rsid w:val="00467E98"/>
    <w:rsid w:val="004703BD"/>
    <w:rsid w:val="0047047F"/>
    <w:rsid w:val="00470CEE"/>
    <w:rsid w:val="004710A5"/>
    <w:rsid w:val="0047112A"/>
    <w:rsid w:val="004724BE"/>
    <w:rsid w:val="004726EB"/>
    <w:rsid w:val="004733D7"/>
    <w:rsid w:val="00474853"/>
    <w:rsid w:val="00475AB4"/>
    <w:rsid w:val="004763D7"/>
    <w:rsid w:val="0047667D"/>
    <w:rsid w:val="0047670A"/>
    <w:rsid w:val="00477A51"/>
    <w:rsid w:val="00480B67"/>
    <w:rsid w:val="00481F63"/>
    <w:rsid w:val="0048273B"/>
    <w:rsid w:val="004829D8"/>
    <w:rsid w:val="00482C24"/>
    <w:rsid w:val="00483405"/>
    <w:rsid w:val="00483A5F"/>
    <w:rsid w:val="00483CFB"/>
    <w:rsid w:val="0048455E"/>
    <w:rsid w:val="00485E5C"/>
    <w:rsid w:val="004863E5"/>
    <w:rsid w:val="00486701"/>
    <w:rsid w:val="004869E1"/>
    <w:rsid w:val="00486D91"/>
    <w:rsid w:val="00486DE8"/>
    <w:rsid w:val="0048719A"/>
    <w:rsid w:val="00487618"/>
    <w:rsid w:val="00487794"/>
    <w:rsid w:val="00490250"/>
    <w:rsid w:val="004908D8"/>
    <w:rsid w:val="00490DED"/>
    <w:rsid w:val="00493614"/>
    <w:rsid w:val="00493907"/>
    <w:rsid w:val="00493E6A"/>
    <w:rsid w:val="00493F79"/>
    <w:rsid w:val="00493FD2"/>
    <w:rsid w:val="00494D64"/>
    <w:rsid w:val="004950D4"/>
    <w:rsid w:val="00495DE2"/>
    <w:rsid w:val="004966D6"/>
    <w:rsid w:val="0049716A"/>
    <w:rsid w:val="004979D0"/>
    <w:rsid w:val="00497EB8"/>
    <w:rsid w:val="004A0066"/>
    <w:rsid w:val="004A17A8"/>
    <w:rsid w:val="004A17C5"/>
    <w:rsid w:val="004A2775"/>
    <w:rsid w:val="004A2779"/>
    <w:rsid w:val="004A2D7A"/>
    <w:rsid w:val="004A2DC6"/>
    <w:rsid w:val="004A3B88"/>
    <w:rsid w:val="004A3EEF"/>
    <w:rsid w:val="004A3F38"/>
    <w:rsid w:val="004A5264"/>
    <w:rsid w:val="004A57CB"/>
    <w:rsid w:val="004A5AC0"/>
    <w:rsid w:val="004A5FF1"/>
    <w:rsid w:val="004A603D"/>
    <w:rsid w:val="004A6222"/>
    <w:rsid w:val="004A62B2"/>
    <w:rsid w:val="004A6392"/>
    <w:rsid w:val="004A7392"/>
    <w:rsid w:val="004A77A3"/>
    <w:rsid w:val="004A7800"/>
    <w:rsid w:val="004A7994"/>
    <w:rsid w:val="004B004E"/>
    <w:rsid w:val="004B02C0"/>
    <w:rsid w:val="004B04D8"/>
    <w:rsid w:val="004B0AC8"/>
    <w:rsid w:val="004B18A5"/>
    <w:rsid w:val="004B18C6"/>
    <w:rsid w:val="004B204C"/>
    <w:rsid w:val="004B220D"/>
    <w:rsid w:val="004B2CEA"/>
    <w:rsid w:val="004B3901"/>
    <w:rsid w:val="004B3BA9"/>
    <w:rsid w:val="004B3BC8"/>
    <w:rsid w:val="004B4B9B"/>
    <w:rsid w:val="004B546B"/>
    <w:rsid w:val="004B5BD3"/>
    <w:rsid w:val="004B616F"/>
    <w:rsid w:val="004B686B"/>
    <w:rsid w:val="004B6DBB"/>
    <w:rsid w:val="004B7475"/>
    <w:rsid w:val="004B7EAD"/>
    <w:rsid w:val="004B7F50"/>
    <w:rsid w:val="004C0415"/>
    <w:rsid w:val="004C1CF3"/>
    <w:rsid w:val="004C2691"/>
    <w:rsid w:val="004C28CC"/>
    <w:rsid w:val="004C3040"/>
    <w:rsid w:val="004C3CB6"/>
    <w:rsid w:val="004C4713"/>
    <w:rsid w:val="004C48DB"/>
    <w:rsid w:val="004C498D"/>
    <w:rsid w:val="004C4F78"/>
    <w:rsid w:val="004C56D8"/>
    <w:rsid w:val="004C570A"/>
    <w:rsid w:val="004C5DAB"/>
    <w:rsid w:val="004C60EF"/>
    <w:rsid w:val="004C642E"/>
    <w:rsid w:val="004C6EC7"/>
    <w:rsid w:val="004C7120"/>
    <w:rsid w:val="004C79EA"/>
    <w:rsid w:val="004C7BB4"/>
    <w:rsid w:val="004C7C34"/>
    <w:rsid w:val="004D037C"/>
    <w:rsid w:val="004D1499"/>
    <w:rsid w:val="004D1661"/>
    <w:rsid w:val="004D1EB4"/>
    <w:rsid w:val="004D21A5"/>
    <w:rsid w:val="004D2640"/>
    <w:rsid w:val="004D2671"/>
    <w:rsid w:val="004D29B1"/>
    <w:rsid w:val="004D2B08"/>
    <w:rsid w:val="004D31FB"/>
    <w:rsid w:val="004D338B"/>
    <w:rsid w:val="004D3F73"/>
    <w:rsid w:val="004D44DA"/>
    <w:rsid w:val="004D6018"/>
    <w:rsid w:val="004D6C62"/>
    <w:rsid w:val="004D6C7F"/>
    <w:rsid w:val="004D6CD9"/>
    <w:rsid w:val="004D7C18"/>
    <w:rsid w:val="004D7D7B"/>
    <w:rsid w:val="004E04BE"/>
    <w:rsid w:val="004E0B32"/>
    <w:rsid w:val="004E0E2B"/>
    <w:rsid w:val="004E1236"/>
    <w:rsid w:val="004E1A24"/>
    <w:rsid w:val="004E218F"/>
    <w:rsid w:val="004E2725"/>
    <w:rsid w:val="004E27A9"/>
    <w:rsid w:val="004E2A8E"/>
    <w:rsid w:val="004E3571"/>
    <w:rsid w:val="004E3881"/>
    <w:rsid w:val="004E4706"/>
    <w:rsid w:val="004E48EE"/>
    <w:rsid w:val="004E4F48"/>
    <w:rsid w:val="004E5986"/>
    <w:rsid w:val="004E59D4"/>
    <w:rsid w:val="004E5DDC"/>
    <w:rsid w:val="004E5F96"/>
    <w:rsid w:val="004E5FCF"/>
    <w:rsid w:val="004E6212"/>
    <w:rsid w:val="004E6589"/>
    <w:rsid w:val="004E6DB7"/>
    <w:rsid w:val="004E6EFC"/>
    <w:rsid w:val="004E7635"/>
    <w:rsid w:val="004E77C5"/>
    <w:rsid w:val="004F068D"/>
    <w:rsid w:val="004F1343"/>
    <w:rsid w:val="004F43E8"/>
    <w:rsid w:val="004F695B"/>
    <w:rsid w:val="00500306"/>
    <w:rsid w:val="00500469"/>
    <w:rsid w:val="0050047A"/>
    <w:rsid w:val="005004BE"/>
    <w:rsid w:val="00500B58"/>
    <w:rsid w:val="00500F83"/>
    <w:rsid w:val="005022AA"/>
    <w:rsid w:val="005024C1"/>
    <w:rsid w:val="005033BE"/>
    <w:rsid w:val="00503773"/>
    <w:rsid w:val="00503B6F"/>
    <w:rsid w:val="00504697"/>
    <w:rsid w:val="00504A93"/>
    <w:rsid w:val="00504CD3"/>
    <w:rsid w:val="00505BDC"/>
    <w:rsid w:val="00507750"/>
    <w:rsid w:val="005078B1"/>
    <w:rsid w:val="00507B72"/>
    <w:rsid w:val="0051043C"/>
    <w:rsid w:val="00510C66"/>
    <w:rsid w:val="00510D83"/>
    <w:rsid w:val="00511501"/>
    <w:rsid w:val="00511A5B"/>
    <w:rsid w:val="0051296D"/>
    <w:rsid w:val="0051343C"/>
    <w:rsid w:val="00513650"/>
    <w:rsid w:val="00513E15"/>
    <w:rsid w:val="00513EDD"/>
    <w:rsid w:val="00514356"/>
    <w:rsid w:val="005158C9"/>
    <w:rsid w:val="005162DB"/>
    <w:rsid w:val="00516FC9"/>
    <w:rsid w:val="0051717C"/>
    <w:rsid w:val="0051735B"/>
    <w:rsid w:val="005203E2"/>
    <w:rsid w:val="00521014"/>
    <w:rsid w:val="00521099"/>
    <w:rsid w:val="005210A6"/>
    <w:rsid w:val="00521191"/>
    <w:rsid w:val="005211B5"/>
    <w:rsid w:val="00521518"/>
    <w:rsid w:val="00521538"/>
    <w:rsid w:val="00521C3A"/>
    <w:rsid w:val="00521C51"/>
    <w:rsid w:val="005220AE"/>
    <w:rsid w:val="0052273C"/>
    <w:rsid w:val="00522DA1"/>
    <w:rsid w:val="00523401"/>
    <w:rsid w:val="00523803"/>
    <w:rsid w:val="00523B72"/>
    <w:rsid w:val="00523B83"/>
    <w:rsid w:val="005247AD"/>
    <w:rsid w:val="00524873"/>
    <w:rsid w:val="00524EEF"/>
    <w:rsid w:val="0052578C"/>
    <w:rsid w:val="005260E2"/>
    <w:rsid w:val="00526531"/>
    <w:rsid w:val="00530ABD"/>
    <w:rsid w:val="005316AF"/>
    <w:rsid w:val="00532147"/>
    <w:rsid w:val="00533B7D"/>
    <w:rsid w:val="005346B1"/>
    <w:rsid w:val="00535CFE"/>
    <w:rsid w:val="00535D41"/>
    <w:rsid w:val="005366DD"/>
    <w:rsid w:val="00536D92"/>
    <w:rsid w:val="0053710A"/>
    <w:rsid w:val="00537862"/>
    <w:rsid w:val="00537F1A"/>
    <w:rsid w:val="00540054"/>
    <w:rsid w:val="00541848"/>
    <w:rsid w:val="005418AE"/>
    <w:rsid w:val="0054288A"/>
    <w:rsid w:val="00542CF0"/>
    <w:rsid w:val="00543A49"/>
    <w:rsid w:val="0054411F"/>
    <w:rsid w:val="005447DA"/>
    <w:rsid w:val="00544BB0"/>
    <w:rsid w:val="00544EA0"/>
    <w:rsid w:val="00544F09"/>
    <w:rsid w:val="00545387"/>
    <w:rsid w:val="00545598"/>
    <w:rsid w:val="00545C92"/>
    <w:rsid w:val="00545D18"/>
    <w:rsid w:val="005460C0"/>
    <w:rsid w:val="0054697C"/>
    <w:rsid w:val="0054752B"/>
    <w:rsid w:val="005477ED"/>
    <w:rsid w:val="005502D6"/>
    <w:rsid w:val="00551104"/>
    <w:rsid w:val="005512AA"/>
    <w:rsid w:val="00551CC4"/>
    <w:rsid w:val="00551F92"/>
    <w:rsid w:val="005526C2"/>
    <w:rsid w:val="005527FC"/>
    <w:rsid w:val="0055441D"/>
    <w:rsid w:val="005549CB"/>
    <w:rsid w:val="00556067"/>
    <w:rsid w:val="00556D21"/>
    <w:rsid w:val="0055712A"/>
    <w:rsid w:val="0055712F"/>
    <w:rsid w:val="00557B3C"/>
    <w:rsid w:val="00557B94"/>
    <w:rsid w:val="005602C2"/>
    <w:rsid w:val="00560804"/>
    <w:rsid w:val="00560B1B"/>
    <w:rsid w:val="00561091"/>
    <w:rsid w:val="00561DDA"/>
    <w:rsid w:val="00562347"/>
    <w:rsid w:val="00562CF8"/>
    <w:rsid w:val="00563287"/>
    <w:rsid w:val="00563B21"/>
    <w:rsid w:val="00563E32"/>
    <w:rsid w:val="00564245"/>
    <w:rsid w:val="005643DE"/>
    <w:rsid w:val="00564A75"/>
    <w:rsid w:val="00564D97"/>
    <w:rsid w:val="00565790"/>
    <w:rsid w:val="00565792"/>
    <w:rsid w:val="00565DAB"/>
    <w:rsid w:val="00566A95"/>
    <w:rsid w:val="00566C39"/>
    <w:rsid w:val="00566C8E"/>
    <w:rsid w:val="00566FEF"/>
    <w:rsid w:val="005679F0"/>
    <w:rsid w:val="00567AA8"/>
    <w:rsid w:val="00567E13"/>
    <w:rsid w:val="005700B6"/>
    <w:rsid w:val="005716A5"/>
    <w:rsid w:val="0057188E"/>
    <w:rsid w:val="00572274"/>
    <w:rsid w:val="005724C5"/>
    <w:rsid w:val="00572A72"/>
    <w:rsid w:val="00572D6C"/>
    <w:rsid w:val="00573578"/>
    <w:rsid w:val="00573AC2"/>
    <w:rsid w:val="00573E8C"/>
    <w:rsid w:val="00574F5E"/>
    <w:rsid w:val="0057617F"/>
    <w:rsid w:val="00576606"/>
    <w:rsid w:val="005767F7"/>
    <w:rsid w:val="00576D3F"/>
    <w:rsid w:val="00577477"/>
    <w:rsid w:val="00577944"/>
    <w:rsid w:val="00577C38"/>
    <w:rsid w:val="0058075B"/>
    <w:rsid w:val="0058102A"/>
    <w:rsid w:val="00581861"/>
    <w:rsid w:val="005818E9"/>
    <w:rsid w:val="00582509"/>
    <w:rsid w:val="00582662"/>
    <w:rsid w:val="00582702"/>
    <w:rsid w:val="00583587"/>
    <w:rsid w:val="00583688"/>
    <w:rsid w:val="00584F23"/>
    <w:rsid w:val="00585AD5"/>
    <w:rsid w:val="00585B7B"/>
    <w:rsid w:val="00585FC7"/>
    <w:rsid w:val="005862E2"/>
    <w:rsid w:val="005868A7"/>
    <w:rsid w:val="0058702E"/>
    <w:rsid w:val="00587BB3"/>
    <w:rsid w:val="00587E44"/>
    <w:rsid w:val="00590543"/>
    <w:rsid w:val="0059056C"/>
    <w:rsid w:val="00590C41"/>
    <w:rsid w:val="00591949"/>
    <w:rsid w:val="00591E3C"/>
    <w:rsid w:val="00592160"/>
    <w:rsid w:val="00592B8F"/>
    <w:rsid w:val="00592D16"/>
    <w:rsid w:val="005939FF"/>
    <w:rsid w:val="00593B29"/>
    <w:rsid w:val="00593D37"/>
    <w:rsid w:val="00593E78"/>
    <w:rsid w:val="005944F5"/>
    <w:rsid w:val="00594E2C"/>
    <w:rsid w:val="005954D9"/>
    <w:rsid w:val="00595EB4"/>
    <w:rsid w:val="0059644A"/>
    <w:rsid w:val="005967F2"/>
    <w:rsid w:val="0059730D"/>
    <w:rsid w:val="005973C0"/>
    <w:rsid w:val="005977E6"/>
    <w:rsid w:val="005977FB"/>
    <w:rsid w:val="00597CD7"/>
    <w:rsid w:val="005A111D"/>
    <w:rsid w:val="005A12C2"/>
    <w:rsid w:val="005A15D1"/>
    <w:rsid w:val="005A19AF"/>
    <w:rsid w:val="005A1E38"/>
    <w:rsid w:val="005A2068"/>
    <w:rsid w:val="005A270C"/>
    <w:rsid w:val="005A27FB"/>
    <w:rsid w:val="005A2B06"/>
    <w:rsid w:val="005A3BE3"/>
    <w:rsid w:val="005A3C07"/>
    <w:rsid w:val="005A3F16"/>
    <w:rsid w:val="005A4340"/>
    <w:rsid w:val="005A4669"/>
    <w:rsid w:val="005A5535"/>
    <w:rsid w:val="005A583C"/>
    <w:rsid w:val="005A59CD"/>
    <w:rsid w:val="005A70BD"/>
    <w:rsid w:val="005B009F"/>
    <w:rsid w:val="005B07BD"/>
    <w:rsid w:val="005B09C8"/>
    <w:rsid w:val="005B0D49"/>
    <w:rsid w:val="005B11D7"/>
    <w:rsid w:val="005B1E47"/>
    <w:rsid w:val="005B20AE"/>
    <w:rsid w:val="005B21B7"/>
    <w:rsid w:val="005B27AB"/>
    <w:rsid w:val="005B28F5"/>
    <w:rsid w:val="005B2BBE"/>
    <w:rsid w:val="005B3010"/>
    <w:rsid w:val="005B363B"/>
    <w:rsid w:val="005B3B94"/>
    <w:rsid w:val="005B3C33"/>
    <w:rsid w:val="005B3CFB"/>
    <w:rsid w:val="005B43B2"/>
    <w:rsid w:val="005B461C"/>
    <w:rsid w:val="005B4D9D"/>
    <w:rsid w:val="005B5BDE"/>
    <w:rsid w:val="005B67D9"/>
    <w:rsid w:val="005B67EF"/>
    <w:rsid w:val="005B6C9C"/>
    <w:rsid w:val="005B73AA"/>
    <w:rsid w:val="005B75AF"/>
    <w:rsid w:val="005B7836"/>
    <w:rsid w:val="005B7AF7"/>
    <w:rsid w:val="005C06D4"/>
    <w:rsid w:val="005C0C87"/>
    <w:rsid w:val="005C1381"/>
    <w:rsid w:val="005C1621"/>
    <w:rsid w:val="005C195F"/>
    <w:rsid w:val="005C1C87"/>
    <w:rsid w:val="005C1E46"/>
    <w:rsid w:val="005C2642"/>
    <w:rsid w:val="005C2A41"/>
    <w:rsid w:val="005C2D99"/>
    <w:rsid w:val="005C3715"/>
    <w:rsid w:val="005C3EAD"/>
    <w:rsid w:val="005C44B7"/>
    <w:rsid w:val="005C5051"/>
    <w:rsid w:val="005C51DD"/>
    <w:rsid w:val="005C5543"/>
    <w:rsid w:val="005C58A6"/>
    <w:rsid w:val="005C5C50"/>
    <w:rsid w:val="005C60DF"/>
    <w:rsid w:val="005C6359"/>
    <w:rsid w:val="005C6CAF"/>
    <w:rsid w:val="005C6E29"/>
    <w:rsid w:val="005C7254"/>
    <w:rsid w:val="005C7B3B"/>
    <w:rsid w:val="005C7D58"/>
    <w:rsid w:val="005D0A70"/>
    <w:rsid w:val="005D0CEA"/>
    <w:rsid w:val="005D0FAA"/>
    <w:rsid w:val="005D20A9"/>
    <w:rsid w:val="005D285D"/>
    <w:rsid w:val="005D301C"/>
    <w:rsid w:val="005D36E9"/>
    <w:rsid w:val="005D3758"/>
    <w:rsid w:val="005D37DD"/>
    <w:rsid w:val="005D3D1B"/>
    <w:rsid w:val="005D3F2B"/>
    <w:rsid w:val="005D416D"/>
    <w:rsid w:val="005D4D85"/>
    <w:rsid w:val="005D5D2D"/>
    <w:rsid w:val="005D5E9B"/>
    <w:rsid w:val="005D64FB"/>
    <w:rsid w:val="005D6827"/>
    <w:rsid w:val="005D6B05"/>
    <w:rsid w:val="005D78E3"/>
    <w:rsid w:val="005D7AD6"/>
    <w:rsid w:val="005D7BAB"/>
    <w:rsid w:val="005D7C79"/>
    <w:rsid w:val="005D7DEA"/>
    <w:rsid w:val="005E02CE"/>
    <w:rsid w:val="005E078A"/>
    <w:rsid w:val="005E14E2"/>
    <w:rsid w:val="005E195C"/>
    <w:rsid w:val="005E1F35"/>
    <w:rsid w:val="005E2062"/>
    <w:rsid w:val="005E2090"/>
    <w:rsid w:val="005E24C0"/>
    <w:rsid w:val="005E295D"/>
    <w:rsid w:val="005E2B3F"/>
    <w:rsid w:val="005E324D"/>
    <w:rsid w:val="005E36D8"/>
    <w:rsid w:val="005E4348"/>
    <w:rsid w:val="005E459C"/>
    <w:rsid w:val="005E462C"/>
    <w:rsid w:val="005E48F5"/>
    <w:rsid w:val="005E4AA3"/>
    <w:rsid w:val="005E4F68"/>
    <w:rsid w:val="005E5140"/>
    <w:rsid w:val="005E558B"/>
    <w:rsid w:val="005E5CA3"/>
    <w:rsid w:val="005E5D59"/>
    <w:rsid w:val="005E6168"/>
    <w:rsid w:val="005E6338"/>
    <w:rsid w:val="005E680A"/>
    <w:rsid w:val="005E6A29"/>
    <w:rsid w:val="005E72EC"/>
    <w:rsid w:val="005E7B28"/>
    <w:rsid w:val="005E7C7A"/>
    <w:rsid w:val="005F101F"/>
    <w:rsid w:val="005F11CB"/>
    <w:rsid w:val="005F11F1"/>
    <w:rsid w:val="005F1559"/>
    <w:rsid w:val="005F192B"/>
    <w:rsid w:val="005F1A4F"/>
    <w:rsid w:val="005F2286"/>
    <w:rsid w:val="005F25EB"/>
    <w:rsid w:val="005F2A3D"/>
    <w:rsid w:val="005F2DC6"/>
    <w:rsid w:val="005F3B27"/>
    <w:rsid w:val="005F3F86"/>
    <w:rsid w:val="005F501A"/>
    <w:rsid w:val="005F52B8"/>
    <w:rsid w:val="005F5E1A"/>
    <w:rsid w:val="005F6FB6"/>
    <w:rsid w:val="005F755C"/>
    <w:rsid w:val="005F7C46"/>
    <w:rsid w:val="005F7FB0"/>
    <w:rsid w:val="00600344"/>
    <w:rsid w:val="0060057A"/>
    <w:rsid w:val="006012DB"/>
    <w:rsid w:val="006013A0"/>
    <w:rsid w:val="00603799"/>
    <w:rsid w:val="006055B7"/>
    <w:rsid w:val="006063A6"/>
    <w:rsid w:val="00606536"/>
    <w:rsid w:val="0060733A"/>
    <w:rsid w:val="00607A89"/>
    <w:rsid w:val="00610669"/>
    <w:rsid w:val="006106F3"/>
    <w:rsid w:val="006119B1"/>
    <w:rsid w:val="00611A15"/>
    <w:rsid w:val="00611DED"/>
    <w:rsid w:val="006129A2"/>
    <w:rsid w:val="00613702"/>
    <w:rsid w:val="00613816"/>
    <w:rsid w:val="006139B5"/>
    <w:rsid w:val="00613DFC"/>
    <w:rsid w:val="006147E2"/>
    <w:rsid w:val="00614A33"/>
    <w:rsid w:val="006158A9"/>
    <w:rsid w:val="00615E7A"/>
    <w:rsid w:val="00616F2B"/>
    <w:rsid w:val="0061744E"/>
    <w:rsid w:val="00617821"/>
    <w:rsid w:val="00617A59"/>
    <w:rsid w:val="0062006D"/>
    <w:rsid w:val="006206A1"/>
    <w:rsid w:val="00620B09"/>
    <w:rsid w:val="00620B65"/>
    <w:rsid w:val="00621965"/>
    <w:rsid w:val="00621AA7"/>
    <w:rsid w:val="00621BD9"/>
    <w:rsid w:val="00621FCC"/>
    <w:rsid w:val="006222B4"/>
    <w:rsid w:val="00622318"/>
    <w:rsid w:val="006227B9"/>
    <w:rsid w:val="006229FF"/>
    <w:rsid w:val="00622A1A"/>
    <w:rsid w:val="00623454"/>
    <w:rsid w:val="00623DCC"/>
    <w:rsid w:val="0062435A"/>
    <w:rsid w:val="0062461D"/>
    <w:rsid w:val="006251C3"/>
    <w:rsid w:val="00625C7D"/>
    <w:rsid w:val="00625E02"/>
    <w:rsid w:val="0062612A"/>
    <w:rsid w:val="0062615C"/>
    <w:rsid w:val="00626405"/>
    <w:rsid w:val="0062645C"/>
    <w:rsid w:val="0062671D"/>
    <w:rsid w:val="00627A09"/>
    <w:rsid w:val="006302AB"/>
    <w:rsid w:val="00630934"/>
    <w:rsid w:val="006311AE"/>
    <w:rsid w:val="00631F21"/>
    <w:rsid w:val="00633ADB"/>
    <w:rsid w:val="00635481"/>
    <w:rsid w:val="0063594A"/>
    <w:rsid w:val="00635E27"/>
    <w:rsid w:val="00635F29"/>
    <w:rsid w:val="00636849"/>
    <w:rsid w:val="006369EA"/>
    <w:rsid w:val="006374DC"/>
    <w:rsid w:val="0063792D"/>
    <w:rsid w:val="0064052F"/>
    <w:rsid w:val="0064077F"/>
    <w:rsid w:val="00641D70"/>
    <w:rsid w:val="0064256E"/>
    <w:rsid w:val="00642C7B"/>
    <w:rsid w:val="00642EC8"/>
    <w:rsid w:val="00643630"/>
    <w:rsid w:val="00643638"/>
    <w:rsid w:val="006440EE"/>
    <w:rsid w:val="00644A20"/>
    <w:rsid w:val="006453E2"/>
    <w:rsid w:val="00645F69"/>
    <w:rsid w:val="00646576"/>
    <w:rsid w:val="00646847"/>
    <w:rsid w:val="00647AB1"/>
    <w:rsid w:val="00647C4B"/>
    <w:rsid w:val="0065087A"/>
    <w:rsid w:val="00651523"/>
    <w:rsid w:val="00652524"/>
    <w:rsid w:val="00652DBB"/>
    <w:rsid w:val="006530D6"/>
    <w:rsid w:val="00653323"/>
    <w:rsid w:val="00653691"/>
    <w:rsid w:val="006536DC"/>
    <w:rsid w:val="00654085"/>
    <w:rsid w:val="00654142"/>
    <w:rsid w:val="006546DA"/>
    <w:rsid w:val="006548E2"/>
    <w:rsid w:val="006549CF"/>
    <w:rsid w:val="00655D20"/>
    <w:rsid w:val="0065603F"/>
    <w:rsid w:val="00656C01"/>
    <w:rsid w:val="006571B9"/>
    <w:rsid w:val="00657321"/>
    <w:rsid w:val="0066185E"/>
    <w:rsid w:val="006629B1"/>
    <w:rsid w:val="00662F46"/>
    <w:rsid w:val="00662FC2"/>
    <w:rsid w:val="00663D5D"/>
    <w:rsid w:val="0066431B"/>
    <w:rsid w:val="00664B84"/>
    <w:rsid w:val="00664DDD"/>
    <w:rsid w:val="00664EA7"/>
    <w:rsid w:val="006654E2"/>
    <w:rsid w:val="00665665"/>
    <w:rsid w:val="0066583E"/>
    <w:rsid w:val="0066592B"/>
    <w:rsid w:val="006664A0"/>
    <w:rsid w:val="0066794B"/>
    <w:rsid w:val="00667E3A"/>
    <w:rsid w:val="00667FEC"/>
    <w:rsid w:val="0067146F"/>
    <w:rsid w:val="006714ED"/>
    <w:rsid w:val="00671685"/>
    <w:rsid w:val="006716F7"/>
    <w:rsid w:val="00671A8B"/>
    <w:rsid w:val="00672240"/>
    <w:rsid w:val="006729BA"/>
    <w:rsid w:val="006732DC"/>
    <w:rsid w:val="0067390F"/>
    <w:rsid w:val="00674581"/>
    <w:rsid w:val="006745D2"/>
    <w:rsid w:val="00674C5B"/>
    <w:rsid w:val="00674CF7"/>
    <w:rsid w:val="00675D16"/>
    <w:rsid w:val="00676467"/>
    <w:rsid w:val="00676767"/>
    <w:rsid w:val="00677247"/>
    <w:rsid w:val="0067747E"/>
    <w:rsid w:val="006779A7"/>
    <w:rsid w:val="00677F70"/>
    <w:rsid w:val="006804BD"/>
    <w:rsid w:val="0068203D"/>
    <w:rsid w:val="00682254"/>
    <w:rsid w:val="00682A0A"/>
    <w:rsid w:val="00683546"/>
    <w:rsid w:val="00684187"/>
    <w:rsid w:val="006841A7"/>
    <w:rsid w:val="006844DB"/>
    <w:rsid w:val="006846D9"/>
    <w:rsid w:val="00684AEE"/>
    <w:rsid w:val="00685B21"/>
    <w:rsid w:val="00687848"/>
    <w:rsid w:val="00690CC9"/>
    <w:rsid w:val="00691775"/>
    <w:rsid w:val="00691990"/>
    <w:rsid w:val="00691A06"/>
    <w:rsid w:val="00691A10"/>
    <w:rsid w:val="00691A8A"/>
    <w:rsid w:val="00691CD3"/>
    <w:rsid w:val="006930DF"/>
    <w:rsid w:val="00693A95"/>
    <w:rsid w:val="006957F5"/>
    <w:rsid w:val="0069599B"/>
    <w:rsid w:val="00697493"/>
    <w:rsid w:val="006A00A9"/>
    <w:rsid w:val="006A03F5"/>
    <w:rsid w:val="006A0B38"/>
    <w:rsid w:val="006A0BBE"/>
    <w:rsid w:val="006A0FA6"/>
    <w:rsid w:val="006A2F87"/>
    <w:rsid w:val="006A3B23"/>
    <w:rsid w:val="006A3BE9"/>
    <w:rsid w:val="006A4167"/>
    <w:rsid w:val="006A46F0"/>
    <w:rsid w:val="006A52E8"/>
    <w:rsid w:val="006A543B"/>
    <w:rsid w:val="006A6348"/>
    <w:rsid w:val="006A6635"/>
    <w:rsid w:val="006A6B2C"/>
    <w:rsid w:val="006A6FD8"/>
    <w:rsid w:val="006A7C81"/>
    <w:rsid w:val="006A7F4F"/>
    <w:rsid w:val="006B1166"/>
    <w:rsid w:val="006B1316"/>
    <w:rsid w:val="006B2066"/>
    <w:rsid w:val="006B2E90"/>
    <w:rsid w:val="006B3095"/>
    <w:rsid w:val="006B313E"/>
    <w:rsid w:val="006B35A6"/>
    <w:rsid w:val="006B444C"/>
    <w:rsid w:val="006B512F"/>
    <w:rsid w:val="006B5164"/>
    <w:rsid w:val="006B5557"/>
    <w:rsid w:val="006B5764"/>
    <w:rsid w:val="006B730A"/>
    <w:rsid w:val="006B77E6"/>
    <w:rsid w:val="006C0141"/>
    <w:rsid w:val="006C06FA"/>
    <w:rsid w:val="006C0C0E"/>
    <w:rsid w:val="006C0D4D"/>
    <w:rsid w:val="006C0E56"/>
    <w:rsid w:val="006C1184"/>
    <w:rsid w:val="006C120B"/>
    <w:rsid w:val="006C123F"/>
    <w:rsid w:val="006C2091"/>
    <w:rsid w:val="006C2231"/>
    <w:rsid w:val="006C22B4"/>
    <w:rsid w:val="006C341C"/>
    <w:rsid w:val="006C3874"/>
    <w:rsid w:val="006C3DA2"/>
    <w:rsid w:val="006C413E"/>
    <w:rsid w:val="006C5094"/>
    <w:rsid w:val="006C5166"/>
    <w:rsid w:val="006C586F"/>
    <w:rsid w:val="006C593D"/>
    <w:rsid w:val="006C6EE8"/>
    <w:rsid w:val="006C6F56"/>
    <w:rsid w:val="006C70A0"/>
    <w:rsid w:val="006C7377"/>
    <w:rsid w:val="006C7A60"/>
    <w:rsid w:val="006D0628"/>
    <w:rsid w:val="006D0C28"/>
    <w:rsid w:val="006D141D"/>
    <w:rsid w:val="006D1AAE"/>
    <w:rsid w:val="006D1B89"/>
    <w:rsid w:val="006D28AB"/>
    <w:rsid w:val="006D2A01"/>
    <w:rsid w:val="006D2DCE"/>
    <w:rsid w:val="006D3AC0"/>
    <w:rsid w:val="006D3FAB"/>
    <w:rsid w:val="006D457F"/>
    <w:rsid w:val="006D4C26"/>
    <w:rsid w:val="006D4D49"/>
    <w:rsid w:val="006D4DE2"/>
    <w:rsid w:val="006D535D"/>
    <w:rsid w:val="006D5618"/>
    <w:rsid w:val="006D72FA"/>
    <w:rsid w:val="006D7614"/>
    <w:rsid w:val="006D76E8"/>
    <w:rsid w:val="006D781B"/>
    <w:rsid w:val="006E017C"/>
    <w:rsid w:val="006E10FB"/>
    <w:rsid w:val="006E1816"/>
    <w:rsid w:val="006E33E7"/>
    <w:rsid w:val="006E3936"/>
    <w:rsid w:val="006E398C"/>
    <w:rsid w:val="006E4CE2"/>
    <w:rsid w:val="006E5469"/>
    <w:rsid w:val="006E5C46"/>
    <w:rsid w:val="006E6A95"/>
    <w:rsid w:val="006E7144"/>
    <w:rsid w:val="006F0330"/>
    <w:rsid w:val="006F2B7D"/>
    <w:rsid w:val="006F2B8B"/>
    <w:rsid w:val="006F3129"/>
    <w:rsid w:val="006F3BAD"/>
    <w:rsid w:val="006F3BDB"/>
    <w:rsid w:val="006F3FD5"/>
    <w:rsid w:val="006F4230"/>
    <w:rsid w:val="006F490D"/>
    <w:rsid w:val="006F4975"/>
    <w:rsid w:val="006F5080"/>
    <w:rsid w:val="006F5656"/>
    <w:rsid w:val="006F5E90"/>
    <w:rsid w:val="006F5E94"/>
    <w:rsid w:val="006F7260"/>
    <w:rsid w:val="006F7899"/>
    <w:rsid w:val="0070007A"/>
    <w:rsid w:val="00700227"/>
    <w:rsid w:val="00700858"/>
    <w:rsid w:val="007008EA"/>
    <w:rsid w:val="007018E4"/>
    <w:rsid w:val="00701DD3"/>
    <w:rsid w:val="00701FB4"/>
    <w:rsid w:val="0070227E"/>
    <w:rsid w:val="00702473"/>
    <w:rsid w:val="00702A0E"/>
    <w:rsid w:val="00703926"/>
    <w:rsid w:val="00703DDD"/>
    <w:rsid w:val="007044C8"/>
    <w:rsid w:val="00704538"/>
    <w:rsid w:val="00704C30"/>
    <w:rsid w:val="0070551A"/>
    <w:rsid w:val="007058E2"/>
    <w:rsid w:val="00705C4D"/>
    <w:rsid w:val="0070691A"/>
    <w:rsid w:val="00706CC3"/>
    <w:rsid w:val="00706E09"/>
    <w:rsid w:val="00707191"/>
    <w:rsid w:val="007078D5"/>
    <w:rsid w:val="00707928"/>
    <w:rsid w:val="0071093B"/>
    <w:rsid w:val="00710BC9"/>
    <w:rsid w:val="00710D07"/>
    <w:rsid w:val="00711416"/>
    <w:rsid w:val="00711BBA"/>
    <w:rsid w:val="00711EBC"/>
    <w:rsid w:val="0071225F"/>
    <w:rsid w:val="00713ED9"/>
    <w:rsid w:val="00714D45"/>
    <w:rsid w:val="00714F68"/>
    <w:rsid w:val="00715891"/>
    <w:rsid w:val="00715B21"/>
    <w:rsid w:val="00715D59"/>
    <w:rsid w:val="00716145"/>
    <w:rsid w:val="00716C34"/>
    <w:rsid w:val="0071721E"/>
    <w:rsid w:val="00717F82"/>
    <w:rsid w:val="007206C4"/>
    <w:rsid w:val="007213A9"/>
    <w:rsid w:val="007222EE"/>
    <w:rsid w:val="00723732"/>
    <w:rsid w:val="007237A8"/>
    <w:rsid w:val="00723BAD"/>
    <w:rsid w:val="00723DFD"/>
    <w:rsid w:val="007255C2"/>
    <w:rsid w:val="007255D6"/>
    <w:rsid w:val="0072569D"/>
    <w:rsid w:val="00725DDD"/>
    <w:rsid w:val="00726022"/>
    <w:rsid w:val="0072620A"/>
    <w:rsid w:val="007263AE"/>
    <w:rsid w:val="00726AE5"/>
    <w:rsid w:val="00726BFC"/>
    <w:rsid w:val="00727461"/>
    <w:rsid w:val="00727F40"/>
    <w:rsid w:val="0073023C"/>
    <w:rsid w:val="007327D0"/>
    <w:rsid w:val="007329B4"/>
    <w:rsid w:val="00732BD4"/>
    <w:rsid w:val="00733023"/>
    <w:rsid w:val="007333F1"/>
    <w:rsid w:val="00734540"/>
    <w:rsid w:val="00735578"/>
    <w:rsid w:val="007355DB"/>
    <w:rsid w:val="007356D0"/>
    <w:rsid w:val="0073587A"/>
    <w:rsid w:val="0073596C"/>
    <w:rsid w:val="0073671D"/>
    <w:rsid w:val="00736EBE"/>
    <w:rsid w:val="007375F9"/>
    <w:rsid w:val="007401AE"/>
    <w:rsid w:val="00741836"/>
    <w:rsid w:val="0074303F"/>
    <w:rsid w:val="0074376C"/>
    <w:rsid w:val="0074389F"/>
    <w:rsid w:val="00743955"/>
    <w:rsid w:val="00743A93"/>
    <w:rsid w:val="00744035"/>
    <w:rsid w:val="00744DF5"/>
    <w:rsid w:val="00745801"/>
    <w:rsid w:val="00746638"/>
    <w:rsid w:val="007466FA"/>
    <w:rsid w:val="007470BF"/>
    <w:rsid w:val="00747A7B"/>
    <w:rsid w:val="00747CE0"/>
    <w:rsid w:val="00750008"/>
    <w:rsid w:val="00750553"/>
    <w:rsid w:val="0075068A"/>
    <w:rsid w:val="0075136A"/>
    <w:rsid w:val="007518C2"/>
    <w:rsid w:val="00751C1B"/>
    <w:rsid w:val="00751DE5"/>
    <w:rsid w:val="00751E0B"/>
    <w:rsid w:val="007520D5"/>
    <w:rsid w:val="007523EC"/>
    <w:rsid w:val="00752C88"/>
    <w:rsid w:val="00753AEE"/>
    <w:rsid w:val="00753C35"/>
    <w:rsid w:val="00753DA2"/>
    <w:rsid w:val="0075452E"/>
    <w:rsid w:val="00754940"/>
    <w:rsid w:val="00754B24"/>
    <w:rsid w:val="00755332"/>
    <w:rsid w:val="007556F9"/>
    <w:rsid w:val="00756AFD"/>
    <w:rsid w:val="00756FD2"/>
    <w:rsid w:val="00757213"/>
    <w:rsid w:val="00757932"/>
    <w:rsid w:val="007579A7"/>
    <w:rsid w:val="00757C98"/>
    <w:rsid w:val="00757F1E"/>
    <w:rsid w:val="00760369"/>
    <w:rsid w:val="007604D8"/>
    <w:rsid w:val="007605F8"/>
    <w:rsid w:val="00760C98"/>
    <w:rsid w:val="007620B5"/>
    <w:rsid w:val="00763099"/>
    <w:rsid w:val="007630FC"/>
    <w:rsid w:val="00763218"/>
    <w:rsid w:val="00763AA5"/>
    <w:rsid w:val="0076413B"/>
    <w:rsid w:val="00764FC7"/>
    <w:rsid w:val="0076568B"/>
    <w:rsid w:val="00767998"/>
    <w:rsid w:val="00767CFF"/>
    <w:rsid w:val="0077018E"/>
    <w:rsid w:val="00770C2E"/>
    <w:rsid w:val="00770E2A"/>
    <w:rsid w:val="007715C1"/>
    <w:rsid w:val="00771BE3"/>
    <w:rsid w:val="00771DB3"/>
    <w:rsid w:val="007721DA"/>
    <w:rsid w:val="00772F6D"/>
    <w:rsid w:val="0077367A"/>
    <w:rsid w:val="00775049"/>
    <w:rsid w:val="0077606A"/>
    <w:rsid w:val="00776D53"/>
    <w:rsid w:val="00777261"/>
    <w:rsid w:val="0077735A"/>
    <w:rsid w:val="00777D8E"/>
    <w:rsid w:val="00780EB6"/>
    <w:rsid w:val="00781EFE"/>
    <w:rsid w:val="00781F92"/>
    <w:rsid w:val="00782722"/>
    <w:rsid w:val="00782B79"/>
    <w:rsid w:val="00782F19"/>
    <w:rsid w:val="00783A94"/>
    <w:rsid w:val="00783D38"/>
    <w:rsid w:val="00784630"/>
    <w:rsid w:val="0078463B"/>
    <w:rsid w:val="00784682"/>
    <w:rsid w:val="00784A52"/>
    <w:rsid w:val="00785654"/>
    <w:rsid w:val="00787055"/>
    <w:rsid w:val="00787F35"/>
    <w:rsid w:val="007907A4"/>
    <w:rsid w:val="00791323"/>
    <w:rsid w:val="0079155B"/>
    <w:rsid w:val="00791AD3"/>
    <w:rsid w:val="00794069"/>
    <w:rsid w:val="00795B4D"/>
    <w:rsid w:val="0079607C"/>
    <w:rsid w:val="007961F7"/>
    <w:rsid w:val="00797EEB"/>
    <w:rsid w:val="007A054A"/>
    <w:rsid w:val="007A07D4"/>
    <w:rsid w:val="007A0AC0"/>
    <w:rsid w:val="007A0C83"/>
    <w:rsid w:val="007A101F"/>
    <w:rsid w:val="007A1EE9"/>
    <w:rsid w:val="007A1F0C"/>
    <w:rsid w:val="007A1FF7"/>
    <w:rsid w:val="007A3268"/>
    <w:rsid w:val="007A48EB"/>
    <w:rsid w:val="007A4A3F"/>
    <w:rsid w:val="007A4AB8"/>
    <w:rsid w:val="007A4D60"/>
    <w:rsid w:val="007A50B6"/>
    <w:rsid w:val="007A5D6C"/>
    <w:rsid w:val="007A5DB3"/>
    <w:rsid w:val="007A5EB6"/>
    <w:rsid w:val="007A627B"/>
    <w:rsid w:val="007A6B2F"/>
    <w:rsid w:val="007A72E9"/>
    <w:rsid w:val="007B0C67"/>
    <w:rsid w:val="007B0C85"/>
    <w:rsid w:val="007B2AFF"/>
    <w:rsid w:val="007B2E1A"/>
    <w:rsid w:val="007B37A7"/>
    <w:rsid w:val="007B38F9"/>
    <w:rsid w:val="007B3D37"/>
    <w:rsid w:val="007B3DB2"/>
    <w:rsid w:val="007B529F"/>
    <w:rsid w:val="007B5C67"/>
    <w:rsid w:val="007B68FB"/>
    <w:rsid w:val="007B752B"/>
    <w:rsid w:val="007B7772"/>
    <w:rsid w:val="007B7AEE"/>
    <w:rsid w:val="007B7B12"/>
    <w:rsid w:val="007C0071"/>
    <w:rsid w:val="007C0CA4"/>
    <w:rsid w:val="007C0D34"/>
    <w:rsid w:val="007C1105"/>
    <w:rsid w:val="007C11DC"/>
    <w:rsid w:val="007C1BB2"/>
    <w:rsid w:val="007C21F9"/>
    <w:rsid w:val="007C23B7"/>
    <w:rsid w:val="007C254A"/>
    <w:rsid w:val="007C2631"/>
    <w:rsid w:val="007C28C2"/>
    <w:rsid w:val="007C2BED"/>
    <w:rsid w:val="007C3346"/>
    <w:rsid w:val="007C35D2"/>
    <w:rsid w:val="007C389B"/>
    <w:rsid w:val="007C39C1"/>
    <w:rsid w:val="007C3A98"/>
    <w:rsid w:val="007C3B25"/>
    <w:rsid w:val="007C3E2B"/>
    <w:rsid w:val="007C3F3A"/>
    <w:rsid w:val="007C4741"/>
    <w:rsid w:val="007C5431"/>
    <w:rsid w:val="007C5CB0"/>
    <w:rsid w:val="007C6E77"/>
    <w:rsid w:val="007C7CA5"/>
    <w:rsid w:val="007D0C0F"/>
    <w:rsid w:val="007D0FA0"/>
    <w:rsid w:val="007D15CF"/>
    <w:rsid w:val="007D194F"/>
    <w:rsid w:val="007D1985"/>
    <w:rsid w:val="007D256A"/>
    <w:rsid w:val="007D28D2"/>
    <w:rsid w:val="007D2F25"/>
    <w:rsid w:val="007D4498"/>
    <w:rsid w:val="007D4691"/>
    <w:rsid w:val="007D5958"/>
    <w:rsid w:val="007D5E0C"/>
    <w:rsid w:val="007D642B"/>
    <w:rsid w:val="007D68EC"/>
    <w:rsid w:val="007D7F49"/>
    <w:rsid w:val="007E00D0"/>
    <w:rsid w:val="007E07A6"/>
    <w:rsid w:val="007E1531"/>
    <w:rsid w:val="007E1EBE"/>
    <w:rsid w:val="007E28A8"/>
    <w:rsid w:val="007E37ED"/>
    <w:rsid w:val="007E3E58"/>
    <w:rsid w:val="007E420E"/>
    <w:rsid w:val="007E49B2"/>
    <w:rsid w:val="007E4E28"/>
    <w:rsid w:val="007E4E74"/>
    <w:rsid w:val="007E4F33"/>
    <w:rsid w:val="007E4FEB"/>
    <w:rsid w:val="007E520C"/>
    <w:rsid w:val="007E52D4"/>
    <w:rsid w:val="007E57DE"/>
    <w:rsid w:val="007E5946"/>
    <w:rsid w:val="007E6076"/>
    <w:rsid w:val="007E632C"/>
    <w:rsid w:val="007E684D"/>
    <w:rsid w:val="007E6B1B"/>
    <w:rsid w:val="007E6BF1"/>
    <w:rsid w:val="007E6ED7"/>
    <w:rsid w:val="007E6F02"/>
    <w:rsid w:val="007E73C4"/>
    <w:rsid w:val="007E755C"/>
    <w:rsid w:val="007E7576"/>
    <w:rsid w:val="007E7B55"/>
    <w:rsid w:val="007E7BCB"/>
    <w:rsid w:val="007F01EF"/>
    <w:rsid w:val="007F05F9"/>
    <w:rsid w:val="007F16B5"/>
    <w:rsid w:val="007F21C0"/>
    <w:rsid w:val="007F242B"/>
    <w:rsid w:val="007F2948"/>
    <w:rsid w:val="007F3BBD"/>
    <w:rsid w:val="007F4196"/>
    <w:rsid w:val="007F4FA7"/>
    <w:rsid w:val="007F58D9"/>
    <w:rsid w:val="007F5A42"/>
    <w:rsid w:val="007F6436"/>
    <w:rsid w:val="007F6E3A"/>
    <w:rsid w:val="00800545"/>
    <w:rsid w:val="008005A0"/>
    <w:rsid w:val="008007AD"/>
    <w:rsid w:val="008009C4"/>
    <w:rsid w:val="00800EE0"/>
    <w:rsid w:val="008012BC"/>
    <w:rsid w:val="008012F7"/>
    <w:rsid w:val="00801864"/>
    <w:rsid w:val="0080196D"/>
    <w:rsid w:val="00801A7E"/>
    <w:rsid w:val="0080207B"/>
    <w:rsid w:val="008023DA"/>
    <w:rsid w:val="008025AB"/>
    <w:rsid w:val="00802C76"/>
    <w:rsid w:val="00802F2D"/>
    <w:rsid w:val="00803550"/>
    <w:rsid w:val="00803636"/>
    <w:rsid w:val="00803DD5"/>
    <w:rsid w:val="0080403B"/>
    <w:rsid w:val="0080422D"/>
    <w:rsid w:val="0080479C"/>
    <w:rsid w:val="00804CE7"/>
    <w:rsid w:val="00805397"/>
    <w:rsid w:val="008057AC"/>
    <w:rsid w:val="00805AF5"/>
    <w:rsid w:val="00805CC1"/>
    <w:rsid w:val="0080640B"/>
    <w:rsid w:val="00806DAC"/>
    <w:rsid w:val="00806ED0"/>
    <w:rsid w:val="008078B5"/>
    <w:rsid w:val="00807983"/>
    <w:rsid w:val="00807A59"/>
    <w:rsid w:val="00810C5B"/>
    <w:rsid w:val="008121CF"/>
    <w:rsid w:val="00813FE3"/>
    <w:rsid w:val="00814283"/>
    <w:rsid w:val="00815D0B"/>
    <w:rsid w:val="008160F4"/>
    <w:rsid w:val="008162BC"/>
    <w:rsid w:val="008170F0"/>
    <w:rsid w:val="008171B7"/>
    <w:rsid w:val="00817235"/>
    <w:rsid w:val="00817485"/>
    <w:rsid w:val="00817677"/>
    <w:rsid w:val="00817A17"/>
    <w:rsid w:val="00817BCD"/>
    <w:rsid w:val="008200EF"/>
    <w:rsid w:val="0082033A"/>
    <w:rsid w:val="00820A4D"/>
    <w:rsid w:val="00821E10"/>
    <w:rsid w:val="00821E80"/>
    <w:rsid w:val="00821ECC"/>
    <w:rsid w:val="008220B1"/>
    <w:rsid w:val="0082218B"/>
    <w:rsid w:val="00822745"/>
    <w:rsid w:val="00823481"/>
    <w:rsid w:val="00823E36"/>
    <w:rsid w:val="008243FC"/>
    <w:rsid w:val="008250BF"/>
    <w:rsid w:val="00825214"/>
    <w:rsid w:val="008261E8"/>
    <w:rsid w:val="008263BC"/>
    <w:rsid w:val="00826D27"/>
    <w:rsid w:val="008277C3"/>
    <w:rsid w:val="00827E30"/>
    <w:rsid w:val="00827F16"/>
    <w:rsid w:val="0083019E"/>
    <w:rsid w:val="008306A8"/>
    <w:rsid w:val="00830987"/>
    <w:rsid w:val="0083155E"/>
    <w:rsid w:val="00832012"/>
    <w:rsid w:val="00832598"/>
    <w:rsid w:val="00832877"/>
    <w:rsid w:val="00832D9B"/>
    <w:rsid w:val="008331E5"/>
    <w:rsid w:val="0083356A"/>
    <w:rsid w:val="00833DF7"/>
    <w:rsid w:val="00833F03"/>
    <w:rsid w:val="00834E56"/>
    <w:rsid w:val="0083516C"/>
    <w:rsid w:val="008351D6"/>
    <w:rsid w:val="00835BE9"/>
    <w:rsid w:val="00837200"/>
    <w:rsid w:val="00837485"/>
    <w:rsid w:val="008377B6"/>
    <w:rsid w:val="00837C87"/>
    <w:rsid w:val="008404B9"/>
    <w:rsid w:val="00842495"/>
    <w:rsid w:val="00843961"/>
    <w:rsid w:val="008446F0"/>
    <w:rsid w:val="00844BB6"/>
    <w:rsid w:val="00844DAB"/>
    <w:rsid w:val="00845058"/>
    <w:rsid w:val="008457D9"/>
    <w:rsid w:val="00845800"/>
    <w:rsid w:val="00846102"/>
    <w:rsid w:val="0084614F"/>
    <w:rsid w:val="008461C6"/>
    <w:rsid w:val="008468BB"/>
    <w:rsid w:val="00846E29"/>
    <w:rsid w:val="008470DE"/>
    <w:rsid w:val="00847CE0"/>
    <w:rsid w:val="00850356"/>
    <w:rsid w:val="0085047E"/>
    <w:rsid w:val="00850774"/>
    <w:rsid w:val="0085085E"/>
    <w:rsid w:val="00850C9E"/>
    <w:rsid w:val="00850E52"/>
    <w:rsid w:val="00851A24"/>
    <w:rsid w:val="00852949"/>
    <w:rsid w:val="00852B5A"/>
    <w:rsid w:val="008535A2"/>
    <w:rsid w:val="00853C27"/>
    <w:rsid w:val="008546B5"/>
    <w:rsid w:val="008558D8"/>
    <w:rsid w:val="00855A8D"/>
    <w:rsid w:val="00856154"/>
    <w:rsid w:val="00856319"/>
    <w:rsid w:val="008564EC"/>
    <w:rsid w:val="0085657C"/>
    <w:rsid w:val="00856885"/>
    <w:rsid w:val="00856A77"/>
    <w:rsid w:val="00857281"/>
    <w:rsid w:val="0085729B"/>
    <w:rsid w:val="008602D5"/>
    <w:rsid w:val="00860DAF"/>
    <w:rsid w:val="00860F03"/>
    <w:rsid w:val="008618DD"/>
    <w:rsid w:val="00861AC1"/>
    <w:rsid w:val="00861E5F"/>
    <w:rsid w:val="00862448"/>
    <w:rsid w:val="0086246B"/>
    <w:rsid w:val="00862677"/>
    <w:rsid w:val="008636CA"/>
    <w:rsid w:val="00863716"/>
    <w:rsid w:val="008642B3"/>
    <w:rsid w:val="008643A9"/>
    <w:rsid w:val="0086480A"/>
    <w:rsid w:val="008653FB"/>
    <w:rsid w:val="00865F64"/>
    <w:rsid w:val="0086679A"/>
    <w:rsid w:val="008667D4"/>
    <w:rsid w:val="00866C83"/>
    <w:rsid w:val="0086719F"/>
    <w:rsid w:val="00867746"/>
    <w:rsid w:val="008702DA"/>
    <w:rsid w:val="00870309"/>
    <w:rsid w:val="008705D0"/>
    <w:rsid w:val="00870969"/>
    <w:rsid w:val="0087154B"/>
    <w:rsid w:val="008715E2"/>
    <w:rsid w:val="008725C1"/>
    <w:rsid w:val="00872AD7"/>
    <w:rsid w:val="00872DA3"/>
    <w:rsid w:val="008731D6"/>
    <w:rsid w:val="008735D3"/>
    <w:rsid w:val="008739CC"/>
    <w:rsid w:val="0087441C"/>
    <w:rsid w:val="00874814"/>
    <w:rsid w:val="00874AC3"/>
    <w:rsid w:val="00874DA6"/>
    <w:rsid w:val="008754FB"/>
    <w:rsid w:val="0087629A"/>
    <w:rsid w:val="00876509"/>
    <w:rsid w:val="008810CB"/>
    <w:rsid w:val="00881AD7"/>
    <w:rsid w:val="00881CA0"/>
    <w:rsid w:val="00882317"/>
    <w:rsid w:val="00882F54"/>
    <w:rsid w:val="0088328D"/>
    <w:rsid w:val="0088384F"/>
    <w:rsid w:val="00883909"/>
    <w:rsid w:val="008861FD"/>
    <w:rsid w:val="00886230"/>
    <w:rsid w:val="00887198"/>
    <w:rsid w:val="008875EC"/>
    <w:rsid w:val="00890C31"/>
    <w:rsid w:val="0089182B"/>
    <w:rsid w:val="00891BA9"/>
    <w:rsid w:val="00891CA8"/>
    <w:rsid w:val="00892758"/>
    <w:rsid w:val="00892B2F"/>
    <w:rsid w:val="008944EF"/>
    <w:rsid w:val="00895780"/>
    <w:rsid w:val="00896600"/>
    <w:rsid w:val="0089665E"/>
    <w:rsid w:val="00896BF1"/>
    <w:rsid w:val="00896EF1"/>
    <w:rsid w:val="00897F49"/>
    <w:rsid w:val="008A0CB9"/>
    <w:rsid w:val="008A12D5"/>
    <w:rsid w:val="008A1656"/>
    <w:rsid w:val="008A2B6A"/>
    <w:rsid w:val="008A3199"/>
    <w:rsid w:val="008A3366"/>
    <w:rsid w:val="008A4611"/>
    <w:rsid w:val="008A484F"/>
    <w:rsid w:val="008A568D"/>
    <w:rsid w:val="008A5BA2"/>
    <w:rsid w:val="008A63C8"/>
    <w:rsid w:val="008A6C32"/>
    <w:rsid w:val="008A71B6"/>
    <w:rsid w:val="008B1089"/>
    <w:rsid w:val="008B16BD"/>
    <w:rsid w:val="008B21D8"/>
    <w:rsid w:val="008B2792"/>
    <w:rsid w:val="008B3BD3"/>
    <w:rsid w:val="008B428F"/>
    <w:rsid w:val="008B4C17"/>
    <w:rsid w:val="008B53E9"/>
    <w:rsid w:val="008B5D2A"/>
    <w:rsid w:val="008B5F7D"/>
    <w:rsid w:val="008B5F89"/>
    <w:rsid w:val="008B6429"/>
    <w:rsid w:val="008B65AB"/>
    <w:rsid w:val="008B69DA"/>
    <w:rsid w:val="008B72B8"/>
    <w:rsid w:val="008B7532"/>
    <w:rsid w:val="008B75D9"/>
    <w:rsid w:val="008B790B"/>
    <w:rsid w:val="008B79F5"/>
    <w:rsid w:val="008C0790"/>
    <w:rsid w:val="008C07E4"/>
    <w:rsid w:val="008C0D5F"/>
    <w:rsid w:val="008C2219"/>
    <w:rsid w:val="008C23BD"/>
    <w:rsid w:val="008C35BD"/>
    <w:rsid w:val="008C4542"/>
    <w:rsid w:val="008C53B8"/>
    <w:rsid w:val="008C5D68"/>
    <w:rsid w:val="008C5FD1"/>
    <w:rsid w:val="008C6B68"/>
    <w:rsid w:val="008C6C14"/>
    <w:rsid w:val="008C6DDC"/>
    <w:rsid w:val="008C7798"/>
    <w:rsid w:val="008C79B1"/>
    <w:rsid w:val="008C7F44"/>
    <w:rsid w:val="008D0F4E"/>
    <w:rsid w:val="008D1632"/>
    <w:rsid w:val="008D194D"/>
    <w:rsid w:val="008D1FB0"/>
    <w:rsid w:val="008D30B7"/>
    <w:rsid w:val="008D3217"/>
    <w:rsid w:val="008D42D6"/>
    <w:rsid w:val="008D4624"/>
    <w:rsid w:val="008D4831"/>
    <w:rsid w:val="008D4A28"/>
    <w:rsid w:val="008D4A43"/>
    <w:rsid w:val="008D4FB3"/>
    <w:rsid w:val="008D5467"/>
    <w:rsid w:val="008D5579"/>
    <w:rsid w:val="008D6266"/>
    <w:rsid w:val="008D6552"/>
    <w:rsid w:val="008D702D"/>
    <w:rsid w:val="008D72C3"/>
    <w:rsid w:val="008E0BBE"/>
    <w:rsid w:val="008E1535"/>
    <w:rsid w:val="008E214F"/>
    <w:rsid w:val="008E2515"/>
    <w:rsid w:val="008E328C"/>
    <w:rsid w:val="008E383A"/>
    <w:rsid w:val="008E40E7"/>
    <w:rsid w:val="008E482A"/>
    <w:rsid w:val="008E4F1A"/>
    <w:rsid w:val="008E550A"/>
    <w:rsid w:val="008E560C"/>
    <w:rsid w:val="008E5877"/>
    <w:rsid w:val="008E5C7D"/>
    <w:rsid w:val="008E660F"/>
    <w:rsid w:val="008E683C"/>
    <w:rsid w:val="008E7CFE"/>
    <w:rsid w:val="008E7FAE"/>
    <w:rsid w:val="008F073E"/>
    <w:rsid w:val="008F09D9"/>
    <w:rsid w:val="008F1386"/>
    <w:rsid w:val="008F14DA"/>
    <w:rsid w:val="008F21F2"/>
    <w:rsid w:val="008F270F"/>
    <w:rsid w:val="008F299D"/>
    <w:rsid w:val="008F3240"/>
    <w:rsid w:val="008F3887"/>
    <w:rsid w:val="008F3B06"/>
    <w:rsid w:val="008F3E64"/>
    <w:rsid w:val="008F3F5F"/>
    <w:rsid w:val="008F4F87"/>
    <w:rsid w:val="008F5435"/>
    <w:rsid w:val="008F548A"/>
    <w:rsid w:val="008F54D4"/>
    <w:rsid w:val="008F5F89"/>
    <w:rsid w:val="008F7187"/>
    <w:rsid w:val="008F7569"/>
    <w:rsid w:val="008F7AE2"/>
    <w:rsid w:val="008F7CED"/>
    <w:rsid w:val="008F7D4B"/>
    <w:rsid w:val="008F7DC6"/>
    <w:rsid w:val="00901612"/>
    <w:rsid w:val="009030D1"/>
    <w:rsid w:val="00903BD0"/>
    <w:rsid w:val="00904F51"/>
    <w:rsid w:val="0090619D"/>
    <w:rsid w:val="00906247"/>
    <w:rsid w:val="00906644"/>
    <w:rsid w:val="009076C8"/>
    <w:rsid w:val="00907877"/>
    <w:rsid w:val="00907EAB"/>
    <w:rsid w:val="00910425"/>
    <w:rsid w:val="00910582"/>
    <w:rsid w:val="00910910"/>
    <w:rsid w:val="00911FD4"/>
    <w:rsid w:val="0091225C"/>
    <w:rsid w:val="009139CF"/>
    <w:rsid w:val="00914988"/>
    <w:rsid w:val="00914BAC"/>
    <w:rsid w:val="00915439"/>
    <w:rsid w:val="00916428"/>
    <w:rsid w:val="00917022"/>
    <w:rsid w:val="009173AC"/>
    <w:rsid w:val="00917A89"/>
    <w:rsid w:val="0092010C"/>
    <w:rsid w:val="0092095E"/>
    <w:rsid w:val="00920C34"/>
    <w:rsid w:val="0092188D"/>
    <w:rsid w:val="0092384D"/>
    <w:rsid w:val="00923AB6"/>
    <w:rsid w:val="00924161"/>
    <w:rsid w:val="009251CD"/>
    <w:rsid w:val="00926465"/>
    <w:rsid w:val="00926A1A"/>
    <w:rsid w:val="00926BD3"/>
    <w:rsid w:val="00927387"/>
    <w:rsid w:val="00927514"/>
    <w:rsid w:val="00927664"/>
    <w:rsid w:val="00931129"/>
    <w:rsid w:val="0093150C"/>
    <w:rsid w:val="009315C7"/>
    <w:rsid w:val="009319FF"/>
    <w:rsid w:val="00932347"/>
    <w:rsid w:val="00932B19"/>
    <w:rsid w:val="00932B3E"/>
    <w:rsid w:val="00932E7D"/>
    <w:rsid w:val="0093302A"/>
    <w:rsid w:val="0093345A"/>
    <w:rsid w:val="00933F34"/>
    <w:rsid w:val="00934139"/>
    <w:rsid w:val="0093429A"/>
    <w:rsid w:val="009343C3"/>
    <w:rsid w:val="00934758"/>
    <w:rsid w:val="00934957"/>
    <w:rsid w:val="00934B3E"/>
    <w:rsid w:val="00934B7E"/>
    <w:rsid w:val="00934F59"/>
    <w:rsid w:val="009356BE"/>
    <w:rsid w:val="009360F0"/>
    <w:rsid w:val="00936247"/>
    <w:rsid w:val="009362EB"/>
    <w:rsid w:val="0093692F"/>
    <w:rsid w:val="00936A4E"/>
    <w:rsid w:val="00937382"/>
    <w:rsid w:val="009406A2"/>
    <w:rsid w:val="00940DBB"/>
    <w:rsid w:val="009416DA"/>
    <w:rsid w:val="00942320"/>
    <w:rsid w:val="00942391"/>
    <w:rsid w:val="0094261D"/>
    <w:rsid w:val="00943C29"/>
    <w:rsid w:val="00945279"/>
    <w:rsid w:val="009453D0"/>
    <w:rsid w:val="00945878"/>
    <w:rsid w:val="00945A4D"/>
    <w:rsid w:val="00945D27"/>
    <w:rsid w:val="0094611A"/>
    <w:rsid w:val="0094686D"/>
    <w:rsid w:val="00946C6A"/>
    <w:rsid w:val="00946DE6"/>
    <w:rsid w:val="00946F85"/>
    <w:rsid w:val="009528EC"/>
    <w:rsid w:val="009535C2"/>
    <w:rsid w:val="009539F8"/>
    <w:rsid w:val="009541C1"/>
    <w:rsid w:val="00954DA8"/>
    <w:rsid w:val="00955B6B"/>
    <w:rsid w:val="00955D00"/>
    <w:rsid w:val="00955F34"/>
    <w:rsid w:val="0095639A"/>
    <w:rsid w:val="009564CF"/>
    <w:rsid w:val="009574B4"/>
    <w:rsid w:val="009579E9"/>
    <w:rsid w:val="00957D64"/>
    <w:rsid w:val="00960280"/>
    <w:rsid w:val="009608B5"/>
    <w:rsid w:val="009624F4"/>
    <w:rsid w:val="00962780"/>
    <w:rsid w:val="00962DDF"/>
    <w:rsid w:val="00963EA9"/>
    <w:rsid w:val="00964635"/>
    <w:rsid w:val="009649B5"/>
    <w:rsid w:val="00965494"/>
    <w:rsid w:val="00965DA9"/>
    <w:rsid w:val="009668BB"/>
    <w:rsid w:val="00966985"/>
    <w:rsid w:val="00966CA7"/>
    <w:rsid w:val="009707B2"/>
    <w:rsid w:val="009708C6"/>
    <w:rsid w:val="009709F3"/>
    <w:rsid w:val="009718F7"/>
    <w:rsid w:val="009721FC"/>
    <w:rsid w:val="009724AA"/>
    <w:rsid w:val="00972E8A"/>
    <w:rsid w:val="00973C01"/>
    <w:rsid w:val="0097491E"/>
    <w:rsid w:val="00974D74"/>
    <w:rsid w:val="009765AB"/>
    <w:rsid w:val="00977F13"/>
    <w:rsid w:val="00977F21"/>
    <w:rsid w:val="009804D8"/>
    <w:rsid w:val="00980C45"/>
    <w:rsid w:val="009811CA"/>
    <w:rsid w:val="009818F9"/>
    <w:rsid w:val="00981ECF"/>
    <w:rsid w:val="00982B6F"/>
    <w:rsid w:val="00983084"/>
    <w:rsid w:val="0098331F"/>
    <w:rsid w:val="00984CFB"/>
    <w:rsid w:val="00984E9F"/>
    <w:rsid w:val="009852F7"/>
    <w:rsid w:val="0098783A"/>
    <w:rsid w:val="00987FD7"/>
    <w:rsid w:val="00990B4E"/>
    <w:rsid w:val="00990CEB"/>
    <w:rsid w:val="00991370"/>
    <w:rsid w:val="00991721"/>
    <w:rsid w:val="0099227F"/>
    <w:rsid w:val="0099241B"/>
    <w:rsid w:val="00992BF9"/>
    <w:rsid w:val="00992C3D"/>
    <w:rsid w:val="009934BC"/>
    <w:rsid w:val="00993810"/>
    <w:rsid w:val="00993CDC"/>
    <w:rsid w:val="0099427F"/>
    <w:rsid w:val="00994911"/>
    <w:rsid w:val="00994CBA"/>
    <w:rsid w:val="009950DB"/>
    <w:rsid w:val="00995459"/>
    <w:rsid w:val="009957A0"/>
    <w:rsid w:val="0099594A"/>
    <w:rsid w:val="00995B49"/>
    <w:rsid w:val="00996E9C"/>
    <w:rsid w:val="009973D6"/>
    <w:rsid w:val="00997736"/>
    <w:rsid w:val="009A0092"/>
    <w:rsid w:val="009A0668"/>
    <w:rsid w:val="009A0AFC"/>
    <w:rsid w:val="009A0FB2"/>
    <w:rsid w:val="009A12A9"/>
    <w:rsid w:val="009A1337"/>
    <w:rsid w:val="009A2702"/>
    <w:rsid w:val="009A388A"/>
    <w:rsid w:val="009A4083"/>
    <w:rsid w:val="009A4415"/>
    <w:rsid w:val="009A469C"/>
    <w:rsid w:val="009A68B3"/>
    <w:rsid w:val="009A6F9E"/>
    <w:rsid w:val="009A7784"/>
    <w:rsid w:val="009B0246"/>
    <w:rsid w:val="009B1851"/>
    <w:rsid w:val="009B28B5"/>
    <w:rsid w:val="009B2EBA"/>
    <w:rsid w:val="009B3978"/>
    <w:rsid w:val="009B3C33"/>
    <w:rsid w:val="009B41FB"/>
    <w:rsid w:val="009B4A0D"/>
    <w:rsid w:val="009B4BA8"/>
    <w:rsid w:val="009B4FC9"/>
    <w:rsid w:val="009B5014"/>
    <w:rsid w:val="009B5164"/>
    <w:rsid w:val="009B59AE"/>
    <w:rsid w:val="009B5C08"/>
    <w:rsid w:val="009B655A"/>
    <w:rsid w:val="009B6D8B"/>
    <w:rsid w:val="009B6FD9"/>
    <w:rsid w:val="009B735D"/>
    <w:rsid w:val="009B77F7"/>
    <w:rsid w:val="009B7837"/>
    <w:rsid w:val="009B7AF1"/>
    <w:rsid w:val="009B7CFD"/>
    <w:rsid w:val="009C01CF"/>
    <w:rsid w:val="009C043B"/>
    <w:rsid w:val="009C075A"/>
    <w:rsid w:val="009C0885"/>
    <w:rsid w:val="009C0A48"/>
    <w:rsid w:val="009C119B"/>
    <w:rsid w:val="009C1342"/>
    <w:rsid w:val="009C13BA"/>
    <w:rsid w:val="009C308D"/>
    <w:rsid w:val="009C3F6A"/>
    <w:rsid w:val="009C42F0"/>
    <w:rsid w:val="009C4864"/>
    <w:rsid w:val="009C4DFC"/>
    <w:rsid w:val="009C52B4"/>
    <w:rsid w:val="009C6367"/>
    <w:rsid w:val="009C65F3"/>
    <w:rsid w:val="009C7922"/>
    <w:rsid w:val="009C7BED"/>
    <w:rsid w:val="009C7E8C"/>
    <w:rsid w:val="009D0414"/>
    <w:rsid w:val="009D07DB"/>
    <w:rsid w:val="009D0D6F"/>
    <w:rsid w:val="009D1AC5"/>
    <w:rsid w:val="009D1DB4"/>
    <w:rsid w:val="009D23B0"/>
    <w:rsid w:val="009D28E9"/>
    <w:rsid w:val="009D2A18"/>
    <w:rsid w:val="009D2C86"/>
    <w:rsid w:val="009D33F1"/>
    <w:rsid w:val="009D38FF"/>
    <w:rsid w:val="009D3EBC"/>
    <w:rsid w:val="009D4192"/>
    <w:rsid w:val="009D492F"/>
    <w:rsid w:val="009D50CF"/>
    <w:rsid w:val="009D5406"/>
    <w:rsid w:val="009D5BE9"/>
    <w:rsid w:val="009D650D"/>
    <w:rsid w:val="009D66A6"/>
    <w:rsid w:val="009D6EC8"/>
    <w:rsid w:val="009D712F"/>
    <w:rsid w:val="009D74C8"/>
    <w:rsid w:val="009D74DF"/>
    <w:rsid w:val="009D77D1"/>
    <w:rsid w:val="009D7B12"/>
    <w:rsid w:val="009D7D9C"/>
    <w:rsid w:val="009E0064"/>
    <w:rsid w:val="009E086A"/>
    <w:rsid w:val="009E11FA"/>
    <w:rsid w:val="009E1A70"/>
    <w:rsid w:val="009E1C85"/>
    <w:rsid w:val="009E2278"/>
    <w:rsid w:val="009E24E2"/>
    <w:rsid w:val="009E29B2"/>
    <w:rsid w:val="009E2BF8"/>
    <w:rsid w:val="009E2C48"/>
    <w:rsid w:val="009E2D50"/>
    <w:rsid w:val="009E4151"/>
    <w:rsid w:val="009E502A"/>
    <w:rsid w:val="009E5386"/>
    <w:rsid w:val="009E5664"/>
    <w:rsid w:val="009E5B5B"/>
    <w:rsid w:val="009E5EEF"/>
    <w:rsid w:val="009E6BD1"/>
    <w:rsid w:val="009E70A4"/>
    <w:rsid w:val="009E7C2D"/>
    <w:rsid w:val="009F0154"/>
    <w:rsid w:val="009F0A08"/>
    <w:rsid w:val="009F0EAB"/>
    <w:rsid w:val="009F1152"/>
    <w:rsid w:val="009F1846"/>
    <w:rsid w:val="009F1C6C"/>
    <w:rsid w:val="009F1D36"/>
    <w:rsid w:val="009F3AEA"/>
    <w:rsid w:val="009F4C39"/>
    <w:rsid w:val="009F4D23"/>
    <w:rsid w:val="009F54B7"/>
    <w:rsid w:val="009F597A"/>
    <w:rsid w:val="009F5BD6"/>
    <w:rsid w:val="009F63A8"/>
    <w:rsid w:val="009F63AC"/>
    <w:rsid w:val="00A00A62"/>
    <w:rsid w:val="00A00DC6"/>
    <w:rsid w:val="00A00E06"/>
    <w:rsid w:val="00A0141D"/>
    <w:rsid w:val="00A01724"/>
    <w:rsid w:val="00A017E8"/>
    <w:rsid w:val="00A0186D"/>
    <w:rsid w:val="00A01F7F"/>
    <w:rsid w:val="00A01F93"/>
    <w:rsid w:val="00A025D6"/>
    <w:rsid w:val="00A025E2"/>
    <w:rsid w:val="00A02664"/>
    <w:rsid w:val="00A03A34"/>
    <w:rsid w:val="00A042E2"/>
    <w:rsid w:val="00A044E4"/>
    <w:rsid w:val="00A04EC1"/>
    <w:rsid w:val="00A050A8"/>
    <w:rsid w:val="00A06B5E"/>
    <w:rsid w:val="00A07155"/>
    <w:rsid w:val="00A0724C"/>
    <w:rsid w:val="00A0783C"/>
    <w:rsid w:val="00A10DC5"/>
    <w:rsid w:val="00A1132D"/>
    <w:rsid w:val="00A1166F"/>
    <w:rsid w:val="00A11B14"/>
    <w:rsid w:val="00A12320"/>
    <w:rsid w:val="00A1242D"/>
    <w:rsid w:val="00A13050"/>
    <w:rsid w:val="00A130B4"/>
    <w:rsid w:val="00A131A5"/>
    <w:rsid w:val="00A134E8"/>
    <w:rsid w:val="00A13713"/>
    <w:rsid w:val="00A13FD8"/>
    <w:rsid w:val="00A1476E"/>
    <w:rsid w:val="00A15174"/>
    <w:rsid w:val="00A1636A"/>
    <w:rsid w:val="00A164FC"/>
    <w:rsid w:val="00A1661A"/>
    <w:rsid w:val="00A17448"/>
    <w:rsid w:val="00A217EE"/>
    <w:rsid w:val="00A21F17"/>
    <w:rsid w:val="00A21F3D"/>
    <w:rsid w:val="00A21FC2"/>
    <w:rsid w:val="00A22755"/>
    <w:rsid w:val="00A238DE"/>
    <w:rsid w:val="00A23ECD"/>
    <w:rsid w:val="00A27665"/>
    <w:rsid w:val="00A306C3"/>
    <w:rsid w:val="00A30A2A"/>
    <w:rsid w:val="00A31627"/>
    <w:rsid w:val="00A31CD8"/>
    <w:rsid w:val="00A32125"/>
    <w:rsid w:val="00A322FB"/>
    <w:rsid w:val="00A327CF"/>
    <w:rsid w:val="00A329E8"/>
    <w:rsid w:val="00A32ED4"/>
    <w:rsid w:val="00A332F6"/>
    <w:rsid w:val="00A33392"/>
    <w:rsid w:val="00A33BE5"/>
    <w:rsid w:val="00A340FA"/>
    <w:rsid w:val="00A362E8"/>
    <w:rsid w:val="00A368FC"/>
    <w:rsid w:val="00A36934"/>
    <w:rsid w:val="00A36EE7"/>
    <w:rsid w:val="00A376C4"/>
    <w:rsid w:val="00A40435"/>
    <w:rsid w:val="00A40545"/>
    <w:rsid w:val="00A406CC"/>
    <w:rsid w:val="00A4148E"/>
    <w:rsid w:val="00A419A6"/>
    <w:rsid w:val="00A41B25"/>
    <w:rsid w:val="00A41B9E"/>
    <w:rsid w:val="00A428E1"/>
    <w:rsid w:val="00A42DE9"/>
    <w:rsid w:val="00A4394A"/>
    <w:rsid w:val="00A43BB0"/>
    <w:rsid w:val="00A43D4A"/>
    <w:rsid w:val="00A43D63"/>
    <w:rsid w:val="00A45195"/>
    <w:rsid w:val="00A46820"/>
    <w:rsid w:val="00A476DA"/>
    <w:rsid w:val="00A47B74"/>
    <w:rsid w:val="00A47CA6"/>
    <w:rsid w:val="00A47CF5"/>
    <w:rsid w:val="00A503E4"/>
    <w:rsid w:val="00A505F6"/>
    <w:rsid w:val="00A50674"/>
    <w:rsid w:val="00A50BB1"/>
    <w:rsid w:val="00A50CF7"/>
    <w:rsid w:val="00A51502"/>
    <w:rsid w:val="00A51FD8"/>
    <w:rsid w:val="00A527DE"/>
    <w:rsid w:val="00A52F9E"/>
    <w:rsid w:val="00A53188"/>
    <w:rsid w:val="00A534E7"/>
    <w:rsid w:val="00A536C1"/>
    <w:rsid w:val="00A53F44"/>
    <w:rsid w:val="00A54046"/>
    <w:rsid w:val="00A5461C"/>
    <w:rsid w:val="00A54790"/>
    <w:rsid w:val="00A54831"/>
    <w:rsid w:val="00A55311"/>
    <w:rsid w:val="00A56A8C"/>
    <w:rsid w:val="00A56B8E"/>
    <w:rsid w:val="00A56E4E"/>
    <w:rsid w:val="00A5730E"/>
    <w:rsid w:val="00A57558"/>
    <w:rsid w:val="00A578D5"/>
    <w:rsid w:val="00A579C0"/>
    <w:rsid w:val="00A61355"/>
    <w:rsid w:val="00A61463"/>
    <w:rsid w:val="00A61611"/>
    <w:rsid w:val="00A6187F"/>
    <w:rsid w:val="00A6195B"/>
    <w:rsid w:val="00A61A04"/>
    <w:rsid w:val="00A61B73"/>
    <w:rsid w:val="00A621EE"/>
    <w:rsid w:val="00A626B7"/>
    <w:rsid w:val="00A62AA5"/>
    <w:rsid w:val="00A62BE7"/>
    <w:rsid w:val="00A62C9B"/>
    <w:rsid w:val="00A62E08"/>
    <w:rsid w:val="00A656BC"/>
    <w:rsid w:val="00A65FB4"/>
    <w:rsid w:val="00A668DA"/>
    <w:rsid w:val="00A676E4"/>
    <w:rsid w:val="00A70CBF"/>
    <w:rsid w:val="00A71D69"/>
    <w:rsid w:val="00A723BE"/>
    <w:rsid w:val="00A74E27"/>
    <w:rsid w:val="00A75076"/>
    <w:rsid w:val="00A758F8"/>
    <w:rsid w:val="00A75D04"/>
    <w:rsid w:val="00A75DED"/>
    <w:rsid w:val="00A76530"/>
    <w:rsid w:val="00A76838"/>
    <w:rsid w:val="00A77194"/>
    <w:rsid w:val="00A77766"/>
    <w:rsid w:val="00A77BB1"/>
    <w:rsid w:val="00A80BB0"/>
    <w:rsid w:val="00A80F24"/>
    <w:rsid w:val="00A81237"/>
    <w:rsid w:val="00A812B8"/>
    <w:rsid w:val="00A8164B"/>
    <w:rsid w:val="00A81DF7"/>
    <w:rsid w:val="00A81EC0"/>
    <w:rsid w:val="00A827BD"/>
    <w:rsid w:val="00A8306B"/>
    <w:rsid w:val="00A83515"/>
    <w:rsid w:val="00A8390C"/>
    <w:rsid w:val="00A83C0C"/>
    <w:rsid w:val="00A83CA7"/>
    <w:rsid w:val="00A83E47"/>
    <w:rsid w:val="00A84059"/>
    <w:rsid w:val="00A8459B"/>
    <w:rsid w:val="00A84B00"/>
    <w:rsid w:val="00A85DB4"/>
    <w:rsid w:val="00A85FBC"/>
    <w:rsid w:val="00A86478"/>
    <w:rsid w:val="00A865FF"/>
    <w:rsid w:val="00A86851"/>
    <w:rsid w:val="00A90970"/>
    <w:rsid w:val="00A91CD2"/>
    <w:rsid w:val="00A935F7"/>
    <w:rsid w:val="00A94F29"/>
    <w:rsid w:val="00A953B5"/>
    <w:rsid w:val="00A95936"/>
    <w:rsid w:val="00A96317"/>
    <w:rsid w:val="00A96BAC"/>
    <w:rsid w:val="00A97B65"/>
    <w:rsid w:val="00AA020D"/>
    <w:rsid w:val="00AA1AAE"/>
    <w:rsid w:val="00AA21DC"/>
    <w:rsid w:val="00AA24E5"/>
    <w:rsid w:val="00AA2A75"/>
    <w:rsid w:val="00AA310C"/>
    <w:rsid w:val="00AA329F"/>
    <w:rsid w:val="00AA3AE8"/>
    <w:rsid w:val="00AA3D47"/>
    <w:rsid w:val="00AA42A2"/>
    <w:rsid w:val="00AA4304"/>
    <w:rsid w:val="00AA4483"/>
    <w:rsid w:val="00AA47F2"/>
    <w:rsid w:val="00AA4A2E"/>
    <w:rsid w:val="00AA4B01"/>
    <w:rsid w:val="00AA4F29"/>
    <w:rsid w:val="00AA5370"/>
    <w:rsid w:val="00AA5ABB"/>
    <w:rsid w:val="00AA5BC2"/>
    <w:rsid w:val="00AA6C83"/>
    <w:rsid w:val="00AA703D"/>
    <w:rsid w:val="00AA722B"/>
    <w:rsid w:val="00AB0050"/>
    <w:rsid w:val="00AB08A6"/>
    <w:rsid w:val="00AB1115"/>
    <w:rsid w:val="00AB16A1"/>
    <w:rsid w:val="00AB1919"/>
    <w:rsid w:val="00AB1B53"/>
    <w:rsid w:val="00AB1CBF"/>
    <w:rsid w:val="00AB220A"/>
    <w:rsid w:val="00AB24A4"/>
    <w:rsid w:val="00AB2EF8"/>
    <w:rsid w:val="00AB31A7"/>
    <w:rsid w:val="00AB3391"/>
    <w:rsid w:val="00AB33E5"/>
    <w:rsid w:val="00AB408B"/>
    <w:rsid w:val="00AB47B1"/>
    <w:rsid w:val="00AB5159"/>
    <w:rsid w:val="00AB51AA"/>
    <w:rsid w:val="00AB5C5D"/>
    <w:rsid w:val="00AB5EEB"/>
    <w:rsid w:val="00AB64F2"/>
    <w:rsid w:val="00AB68A3"/>
    <w:rsid w:val="00AB720C"/>
    <w:rsid w:val="00AB76DE"/>
    <w:rsid w:val="00AB78F9"/>
    <w:rsid w:val="00AC00C0"/>
    <w:rsid w:val="00AC02A5"/>
    <w:rsid w:val="00AC056B"/>
    <w:rsid w:val="00AC1965"/>
    <w:rsid w:val="00AC1BC1"/>
    <w:rsid w:val="00AC1C53"/>
    <w:rsid w:val="00AC218E"/>
    <w:rsid w:val="00AC29EB"/>
    <w:rsid w:val="00AC2BD9"/>
    <w:rsid w:val="00AC2D8A"/>
    <w:rsid w:val="00AC318D"/>
    <w:rsid w:val="00AC3246"/>
    <w:rsid w:val="00AC34DD"/>
    <w:rsid w:val="00AC3553"/>
    <w:rsid w:val="00AC3A77"/>
    <w:rsid w:val="00AC3D62"/>
    <w:rsid w:val="00AC457D"/>
    <w:rsid w:val="00AC4E56"/>
    <w:rsid w:val="00AC5423"/>
    <w:rsid w:val="00AC54F8"/>
    <w:rsid w:val="00AC5C13"/>
    <w:rsid w:val="00AC5C86"/>
    <w:rsid w:val="00AC5DD9"/>
    <w:rsid w:val="00AC5EF4"/>
    <w:rsid w:val="00AC5FA7"/>
    <w:rsid w:val="00AC66E7"/>
    <w:rsid w:val="00AC697B"/>
    <w:rsid w:val="00AC6CBD"/>
    <w:rsid w:val="00AC78C9"/>
    <w:rsid w:val="00AC78F9"/>
    <w:rsid w:val="00AC7B09"/>
    <w:rsid w:val="00AC7C69"/>
    <w:rsid w:val="00AD005A"/>
    <w:rsid w:val="00AD0114"/>
    <w:rsid w:val="00AD01C4"/>
    <w:rsid w:val="00AD09C5"/>
    <w:rsid w:val="00AD1174"/>
    <w:rsid w:val="00AD1576"/>
    <w:rsid w:val="00AD22D2"/>
    <w:rsid w:val="00AD24A7"/>
    <w:rsid w:val="00AD4577"/>
    <w:rsid w:val="00AD4C1E"/>
    <w:rsid w:val="00AD70DE"/>
    <w:rsid w:val="00AD7104"/>
    <w:rsid w:val="00AD79D3"/>
    <w:rsid w:val="00AE1BCC"/>
    <w:rsid w:val="00AE2AE8"/>
    <w:rsid w:val="00AE2E49"/>
    <w:rsid w:val="00AE46E6"/>
    <w:rsid w:val="00AE4D78"/>
    <w:rsid w:val="00AE4EA8"/>
    <w:rsid w:val="00AE5DAA"/>
    <w:rsid w:val="00AE5F0B"/>
    <w:rsid w:val="00AE660B"/>
    <w:rsid w:val="00AF0C9C"/>
    <w:rsid w:val="00AF0DF8"/>
    <w:rsid w:val="00AF124A"/>
    <w:rsid w:val="00AF14F2"/>
    <w:rsid w:val="00AF1DE6"/>
    <w:rsid w:val="00AF213F"/>
    <w:rsid w:val="00AF230C"/>
    <w:rsid w:val="00AF282F"/>
    <w:rsid w:val="00AF2E47"/>
    <w:rsid w:val="00AF3403"/>
    <w:rsid w:val="00AF3668"/>
    <w:rsid w:val="00AF3AE2"/>
    <w:rsid w:val="00AF4EDC"/>
    <w:rsid w:val="00AF6A49"/>
    <w:rsid w:val="00AF6C36"/>
    <w:rsid w:val="00AF7A65"/>
    <w:rsid w:val="00B00184"/>
    <w:rsid w:val="00B00C21"/>
    <w:rsid w:val="00B0141D"/>
    <w:rsid w:val="00B01626"/>
    <w:rsid w:val="00B02518"/>
    <w:rsid w:val="00B0261A"/>
    <w:rsid w:val="00B02ED4"/>
    <w:rsid w:val="00B03C62"/>
    <w:rsid w:val="00B0410F"/>
    <w:rsid w:val="00B04185"/>
    <w:rsid w:val="00B047A4"/>
    <w:rsid w:val="00B04A6A"/>
    <w:rsid w:val="00B057FE"/>
    <w:rsid w:val="00B05DB2"/>
    <w:rsid w:val="00B06264"/>
    <w:rsid w:val="00B0786B"/>
    <w:rsid w:val="00B10137"/>
    <w:rsid w:val="00B116AB"/>
    <w:rsid w:val="00B12050"/>
    <w:rsid w:val="00B122C8"/>
    <w:rsid w:val="00B12C67"/>
    <w:rsid w:val="00B135AA"/>
    <w:rsid w:val="00B13674"/>
    <w:rsid w:val="00B139D8"/>
    <w:rsid w:val="00B13DA7"/>
    <w:rsid w:val="00B13EE1"/>
    <w:rsid w:val="00B13F91"/>
    <w:rsid w:val="00B14273"/>
    <w:rsid w:val="00B15A34"/>
    <w:rsid w:val="00B16307"/>
    <w:rsid w:val="00B16B19"/>
    <w:rsid w:val="00B17739"/>
    <w:rsid w:val="00B179B5"/>
    <w:rsid w:val="00B17BD9"/>
    <w:rsid w:val="00B2034C"/>
    <w:rsid w:val="00B20A51"/>
    <w:rsid w:val="00B20B5A"/>
    <w:rsid w:val="00B21B91"/>
    <w:rsid w:val="00B2215C"/>
    <w:rsid w:val="00B2252A"/>
    <w:rsid w:val="00B229E5"/>
    <w:rsid w:val="00B22B80"/>
    <w:rsid w:val="00B23400"/>
    <w:rsid w:val="00B235F7"/>
    <w:rsid w:val="00B25157"/>
    <w:rsid w:val="00B25614"/>
    <w:rsid w:val="00B25A6E"/>
    <w:rsid w:val="00B263B0"/>
    <w:rsid w:val="00B2678B"/>
    <w:rsid w:val="00B270D9"/>
    <w:rsid w:val="00B27467"/>
    <w:rsid w:val="00B275BA"/>
    <w:rsid w:val="00B27970"/>
    <w:rsid w:val="00B3093D"/>
    <w:rsid w:val="00B309C3"/>
    <w:rsid w:val="00B30B16"/>
    <w:rsid w:val="00B31D7B"/>
    <w:rsid w:val="00B31E23"/>
    <w:rsid w:val="00B31E28"/>
    <w:rsid w:val="00B31F2F"/>
    <w:rsid w:val="00B321BA"/>
    <w:rsid w:val="00B32A44"/>
    <w:rsid w:val="00B32DD4"/>
    <w:rsid w:val="00B3335E"/>
    <w:rsid w:val="00B334D4"/>
    <w:rsid w:val="00B336F9"/>
    <w:rsid w:val="00B3403C"/>
    <w:rsid w:val="00B34846"/>
    <w:rsid w:val="00B34A8A"/>
    <w:rsid w:val="00B34D43"/>
    <w:rsid w:val="00B350CF"/>
    <w:rsid w:val="00B357BD"/>
    <w:rsid w:val="00B35CC5"/>
    <w:rsid w:val="00B367FF"/>
    <w:rsid w:val="00B36FBC"/>
    <w:rsid w:val="00B3719C"/>
    <w:rsid w:val="00B37EE3"/>
    <w:rsid w:val="00B40662"/>
    <w:rsid w:val="00B40E03"/>
    <w:rsid w:val="00B4107B"/>
    <w:rsid w:val="00B410EF"/>
    <w:rsid w:val="00B41329"/>
    <w:rsid w:val="00B41881"/>
    <w:rsid w:val="00B4326C"/>
    <w:rsid w:val="00B43635"/>
    <w:rsid w:val="00B44013"/>
    <w:rsid w:val="00B444DE"/>
    <w:rsid w:val="00B44658"/>
    <w:rsid w:val="00B44869"/>
    <w:rsid w:val="00B44C41"/>
    <w:rsid w:val="00B44DAE"/>
    <w:rsid w:val="00B4575B"/>
    <w:rsid w:val="00B45832"/>
    <w:rsid w:val="00B463A8"/>
    <w:rsid w:val="00B46D53"/>
    <w:rsid w:val="00B475D2"/>
    <w:rsid w:val="00B476A9"/>
    <w:rsid w:val="00B476AD"/>
    <w:rsid w:val="00B47BFF"/>
    <w:rsid w:val="00B504A5"/>
    <w:rsid w:val="00B51EB8"/>
    <w:rsid w:val="00B5227D"/>
    <w:rsid w:val="00B529FB"/>
    <w:rsid w:val="00B52DCC"/>
    <w:rsid w:val="00B52E47"/>
    <w:rsid w:val="00B52E9D"/>
    <w:rsid w:val="00B52EB0"/>
    <w:rsid w:val="00B5320E"/>
    <w:rsid w:val="00B534C8"/>
    <w:rsid w:val="00B53EF4"/>
    <w:rsid w:val="00B54BE4"/>
    <w:rsid w:val="00B54CD6"/>
    <w:rsid w:val="00B54F0A"/>
    <w:rsid w:val="00B55150"/>
    <w:rsid w:val="00B57708"/>
    <w:rsid w:val="00B57722"/>
    <w:rsid w:val="00B57BF4"/>
    <w:rsid w:val="00B6057F"/>
    <w:rsid w:val="00B607AC"/>
    <w:rsid w:val="00B60E04"/>
    <w:rsid w:val="00B60E96"/>
    <w:rsid w:val="00B611FA"/>
    <w:rsid w:val="00B61622"/>
    <w:rsid w:val="00B63238"/>
    <w:rsid w:val="00B638A7"/>
    <w:rsid w:val="00B64715"/>
    <w:rsid w:val="00B648C2"/>
    <w:rsid w:val="00B648F4"/>
    <w:rsid w:val="00B64E40"/>
    <w:rsid w:val="00B655CB"/>
    <w:rsid w:val="00B65830"/>
    <w:rsid w:val="00B65A36"/>
    <w:rsid w:val="00B66350"/>
    <w:rsid w:val="00B6721A"/>
    <w:rsid w:val="00B678E8"/>
    <w:rsid w:val="00B67A2E"/>
    <w:rsid w:val="00B67CD3"/>
    <w:rsid w:val="00B70B8C"/>
    <w:rsid w:val="00B70DC2"/>
    <w:rsid w:val="00B71B4D"/>
    <w:rsid w:val="00B71D40"/>
    <w:rsid w:val="00B7218F"/>
    <w:rsid w:val="00B72BDF"/>
    <w:rsid w:val="00B730B7"/>
    <w:rsid w:val="00B7364F"/>
    <w:rsid w:val="00B73FE8"/>
    <w:rsid w:val="00B74059"/>
    <w:rsid w:val="00B74547"/>
    <w:rsid w:val="00B745E6"/>
    <w:rsid w:val="00B747C7"/>
    <w:rsid w:val="00B74D87"/>
    <w:rsid w:val="00B7534B"/>
    <w:rsid w:val="00B7632B"/>
    <w:rsid w:val="00B7713D"/>
    <w:rsid w:val="00B777AC"/>
    <w:rsid w:val="00B80D22"/>
    <w:rsid w:val="00B8105C"/>
    <w:rsid w:val="00B81A1D"/>
    <w:rsid w:val="00B81C5D"/>
    <w:rsid w:val="00B81EE2"/>
    <w:rsid w:val="00B820B6"/>
    <w:rsid w:val="00B82D6C"/>
    <w:rsid w:val="00B82E38"/>
    <w:rsid w:val="00B82EED"/>
    <w:rsid w:val="00B83103"/>
    <w:rsid w:val="00B833B7"/>
    <w:rsid w:val="00B83CC0"/>
    <w:rsid w:val="00B842CE"/>
    <w:rsid w:val="00B86016"/>
    <w:rsid w:val="00B86809"/>
    <w:rsid w:val="00B903B2"/>
    <w:rsid w:val="00B906C0"/>
    <w:rsid w:val="00B90978"/>
    <w:rsid w:val="00B90E3C"/>
    <w:rsid w:val="00B915D8"/>
    <w:rsid w:val="00B91901"/>
    <w:rsid w:val="00B930A5"/>
    <w:rsid w:val="00B932CB"/>
    <w:rsid w:val="00B9370D"/>
    <w:rsid w:val="00B939C9"/>
    <w:rsid w:val="00B939D4"/>
    <w:rsid w:val="00B9453A"/>
    <w:rsid w:val="00B949CD"/>
    <w:rsid w:val="00B95330"/>
    <w:rsid w:val="00B955C3"/>
    <w:rsid w:val="00B957C8"/>
    <w:rsid w:val="00B95995"/>
    <w:rsid w:val="00B96113"/>
    <w:rsid w:val="00B96266"/>
    <w:rsid w:val="00B96637"/>
    <w:rsid w:val="00B96F6C"/>
    <w:rsid w:val="00B97ABC"/>
    <w:rsid w:val="00BA0DE2"/>
    <w:rsid w:val="00BA103D"/>
    <w:rsid w:val="00BA1A9F"/>
    <w:rsid w:val="00BA26C1"/>
    <w:rsid w:val="00BA2F0C"/>
    <w:rsid w:val="00BA3B80"/>
    <w:rsid w:val="00BA4047"/>
    <w:rsid w:val="00BA409F"/>
    <w:rsid w:val="00BA4132"/>
    <w:rsid w:val="00BA41BA"/>
    <w:rsid w:val="00BA42A1"/>
    <w:rsid w:val="00BA50BE"/>
    <w:rsid w:val="00BA5377"/>
    <w:rsid w:val="00BA54D6"/>
    <w:rsid w:val="00BA550A"/>
    <w:rsid w:val="00BA5EB1"/>
    <w:rsid w:val="00BA6A6F"/>
    <w:rsid w:val="00BA737F"/>
    <w:rsid w:val="00BA7865"/>
    <w:rsid w:val="00BA788A"/>
    <w:rsid w:val="00BA7B70"/>
    <w:rsid w:val="00BB02B4"/>
    <w:rsid w:val="00BB03CA"/>
    <w:rsid w:val="00BB0D4A"/>
    <w:rsid w:val="00BB10D8"/>
    <w:rsid w:val="00BB1900"/>
    <w:rsid w:val="00BB1944"/>
    <w:rsid w:val="00BB1987"/>
    <w:rsid w:val="00BB1A6D"/>
    <w:rsid w:val="00BB2116"/>
    <w:rsid w:val="00BB21A5"/>
    <w:rsid w:val="00BB2640"/>
    <w:rsid w:val="00BB2A1A"/>
    <w:rsid w:val="00BB3228"/>
    <w:rsid w:val="00BB37DA"/>
    <w:rsid w:val="00BB416A"/>
    <w:rsid w:val="00BB42BF"/>
    <w:rsid w:val="00BB4367"/>
    <w:rsid w:val="00BB45C0"/>
    <w:rsid w:val="00BB5652"/>
    <w:rsid w:val="00BB69C1"/>
    <w:rsid w:val="00BB6FA7"/>
    <w:rsid w:val="00BB788B"/>
    <w:rsid w:val="00BB7FE7"/>
    <w:rsid w:val="00BC028F"/>
    <w:rsid w:val="00BC116D"/>
    <w:rsid w:val="00BC11BD"/>
    <w:rsid w:val="00BC11BF"/>
    <w:rsid w:val="00BC12CD"/>
    <w:rsid w:val="00BC15D5"/>
    <w:rsid w:val="00BC1C2B"/>
    <w:rsid w:val="00BC1E37"/>
    <w:rsid w:val="00BC4046"/>
    <w:rsid w:val="00BC4290"/>
    <w:rsid w:val="00BC4721"/>
    <w:rsid w:val="00BC4995"/>
    <w:rsid w:val="00BC515C"/>
    <w:rsid w:val="00BC52A6"/>
    <w:rsid w:val="00BC551E"/>
    <w:rsid w:val="00BC65D5"/>
    <w:rsid w:val="00BC67BC"/>
    <w:rsid w:val="00BC6D58"/>
    <w:rsid w:val="00BC73FD"/>
    <w:rsid w:val="00BC76A2"/>
    <w:rsid w:val="00BC76D2"/>
    <w:rsid w:val="00BC7A99"/>
    <w:rsid w:val="00BC7F65"/>
    <w:rsid w:val="00BD000C"/>
    <w:rsid w:val="00BD0612"/>
    <w:rsid w:val="00BD08AA"/>
    <w:rsid w:val="00BD0A77"/>
    <w:rsid w:val="00BD1BB4"/>
    <w:rsid w:val="00BD1FEB"/>
    <w:rsid w:val="00BD2029"/>
    <w:rsid w:val="00BD29E4"/>
    <w:rsid w:val="00BD32A4"/>
    <w:rsid w:val="00BD4BEA"/>
    <w:rsid w:val="00BD4E4C"/>
    <w:rsid w:val="00BD5842"/>
    <w:rsid w:val="00BD6159"/>
    <w:rsid w:val="00BD6BAD"/>
    <w:rsid w:val="00BD6C8C"/>
    <w:rsid w:val="00BD6D57"/>
    <w:rsid w:val="00BD763F"/>
    <w:rsid w:val="00BE17CC"/>
    <w:rsid w:val="00BE2D62"/>
    <w:rsid w:val="00BE312D"/>
    <w:rsid w:val="00BE320E"/>
    <w:rsid w:val="00BE3355"/>
    <w:rsid w:val="00BE3F2C"/>
    <w:rsid w:val="00BE48D3"/>
    <w:rsid w:val="00BE4BC7"/>
    <w:rsid w:val="00BE5187"/>
    <w:rsid w:val="00BE5737"/>
    <w:rsid w:val="00BE5E83"/>
    <w:rsid w:val="00BE6BF7"/>
    <w:rsid w:val="00BE6E0A"/>
    <w:rsid w:val="00BE72F2"/>
    <w:rsid w:val="00BE753A"/>
    <w:rsid w:val="00BE762C"/>
    <w:rsid w:val="00BE7826"/>
    <w:rsid w:val="00BE7A79"/>
    <w:rsid w:val="00BE7FCF"/>
    <w:rsid w:val="00BF0077"/>
    <w:rsid w:val="00BF1282"/>
    <w:rsid w:val="00BF1F1D"/>
    <w:rsid w:val="00BF2ADD"/>
    <w:rsid w:val="00BF2CD0"/>
    <w:rsid w:val="00BF3004"/>
    <w:rsid w:val="00BF35B9"/>
    <w:rsid w:val="00BF40DC"/>
    <w:rsid w:val="00BF4269"/>
    <w:rsid w:val="00BF4B4C"/>
    <w:rsid w:val="00BF4C0C"/>
    <w:rsid w:val="00BF5536"/>
    <w:rsid w:val="00BF553F"/>
    <w:rsid w:val="00BF6081"/>
    <w:rsid w:val="00BF678B"/>
    <w:rsid w:val="00BF686B"/>
    <w:rsid w:val="00BF6EBD"/>
    <w:rsid w:val="00BF7C0C"/>
    <w:rsid w:val="00C002FD"/>
    <w:rsid w:val="00C007EF"/>
    <w:rsid w:val="00C01227"/>
    <w:rsid w:val="00C01D29"/>
    <w:rsid w:val="00C02C6A"/>
    <w:rsid w:val="00C03473"/>
    <w:rsid w:val="00C036C9"/>
    <w:rsid w:val="00C03A19"/>
    <w:rsid w:val="00C0439B"/>
    <w:rsid w:val="00C04D34"/>
    <w:rsid w:val="00C0541C"/>
    <w:rsid w:val="00C0545F"/>
    <w:rsid w:val="00C05DB8"/>
    <w:rsid w:val="00C07385"/>
    <w:rsid w:val="00C07B18"/>
    <w:rsid w:val="00C07E12"/>
    <w:rsid w:val="00C1045D"/>
    <w:rsid w:val="00C10E88"/>
    <w:rsid w:val="00C11221"/>
    <w:rsid w:val="00C11A44"/>
    <w:rsid w:val="00C12D69"/>
    <w:rsid w:val="00C130C8"/>
    <w:rsid w:val="00C130F5"/>
    <w:rsid w:val="00C14134"/>
    <w:rsid w:val="00C14BF8"/>
    <w:rsid w:val="00C154AA"/>
    <w:rsid w:val="00C15C6D"/>
    <w:rsid w:val="00C16549"/>
    <w:rsid w:val="00C16FDB"/>
    <w:rsid w:val="00C17161"/>
    <w:rsid w:val="00C1756F"/>
    <w:rsid w:val="00C17D16"/>
    <w:rsid w:val="00C214A8"/>
    <w:rsid w:val="00C21848"/>
    <w:rsid w:val="00C21F01"/>
    <w:rsid w:val="00C22FF8"/>
    <w:rsid w:val="00C23004"/>
    <w:rsid w:val="00C23820"/>
    <w:rsid w:val="00C24C06"/>
    <w:rsid w:val="00C3026F"/>
    <w:rsid w:val="00C302F1"/>
    <w:rsid w:val="00C3046C"/>
    <w:rsid w:val="00C30FDF"/>
    <w:rsid w:val="00C314A1"/>
    <w:rsid w:val="00C32041"/>
    <w:rsid w:val="00C32D53"/>
    <w:rsid w:val="00C3328D"/>
    <w:rsid w:val="00C33820"/>
    <w:rsid w:val="00C34516"/>
    <w:rsid w:val="00C3502E"/>
    <w:rsid w:val="00C352BA"/>
    <w:rsid w:val="00C3629D"/>
    <w:rsid w:val="00C36509"/>
    <w:rsid w:val="00C37004"/>
    <w:rsid w:val="00C37175"/>
    <w:rsid w:val="00C37CFC"/>
    <w:rsid w:val="00C408DE"/>
    <w:rsid w:val="00C416D3"/>
    <w:rsid w:val="00C41DFB"/>
    <w:rsid w:val="00C42610"/>
    <w:rsid w:val="00C44BD5"/>
    <w:rsid w:val="00C45CAC"/>
    <w:rsid w:val="00C45DED"/>
    <w:rsid w:val="00C465D1"/>
    <w:rsid w:val="00C46F27"/>
    <w:rsid w:val="00C50A34"/>
    <w:rsid w:val="00C50FFB"/>
    <w:rsid w:val="00C512B8"/>
    <w:rsid w:val="00C525A5"/>
    <w:rsid w:val="00C52D43"/>
    <w:rsid w:val="00C52E63"/>
    <w:rsid w:val="00C53195"/>
    <w:rsid w:val="00C53438"/>
    <w:rsid w:val="00C5356C"/>
    <w:rsid w:val="00C538B9"/>
    <w:rsid w:val="00C543E7"/>
    <w:rsid w:val="00C54BC4"/>
    <w:rsid w:val="00C552E5"/>
    <w:rsid w:val="00C554ED"/>
    <w:rsid w:val="00C55960"/>
    <w:rsid w:val="00C55F00"/>
    <w:rsid w:val="00C56389"/>
    <w:rsid w:val="00C5675D"/>
    <w:rsid w:val="00C568E4"/>
    <w:rsid w:val="00C56A8F"/>
    <w:rsid w:val="00C56AAB"/>
    <w:rsid w:val="00C56C6F"/>
    <w:rsid w:val="00C57D0D"/>
    <w:rsid w:val="00C60A0F"/>
    <w:rsid w:val="00C60EBA"/>
    <w:rsid w:val="00C60ED0"/>
    <w:rsid w:val="00C6172E"/>
    <w:rsid w:val="00C6202E"/>
    <w:rsid w:val="00C6226A"/>
    <w:rsid w:val="00C62680"/>
    <w:rsid w:val="00C62B95"/>
    <w:rsid w:val="00C654A2"/>
    <w:rsid w:val="00C65BDD"/>
    <w:rsid w:val="00C65D26"/>
    <w:rsid w:val="00C65D2F"/>
    <w:rsid w:val="00C67260"/>
    <w:rsid w:val="00C6751D"/>
    <w:rsid w:val="00C70357"/>
    <w:rsid w:val="00C703DE"/>
    <w:rsid w:val="00C7071B"/>
    <w:rsid w:val="00C71DEC"/>
    <w:rsid w:val="00C72969"/>
    <w:rsid w:val="00C7297A"/>
    <w:rsid w:val="00C72C40"/>
    <w:rsid w:val="00C72CC7"/>
    <w:rsid w:val="00C731FF"/>
    <w:rsid w:val="00C74552"/>
    <w:rsid w:val="00C74D87"/>
    <w:rsid w:val="00C7574A"/>
    <w:rsid w:val="00C760A3"/>
    <w:rsid w:val="00C7647E"/>
    <w:rsid w:val="00C76816"/>
    <w:rsid w:val="00C76888"/>
    <w:rsid w:val="00C77E60"/>
    <w:rsid w:val="00C77E8B"/>
    <w:rsid w:val="00C80689"/>
    <w:rsid w:val="00C80DBA"/>
    <w:rsid w:val="00C81288"/>
    <w:rsid w:val="00C81CDC"/>
    <w:rsid w:val="00C82991"/>
    <w:rsid w:val="00C83167"/>
    <w:rsid w:val="00C83D6E"/>
    <w:rsid w:val="00C84DE9"/>
    <w:rsid w:val="00C856DD"/>
    <w:rsid w:val="00C86C51"/>
    <w:rsid w:val="00C903B6"/>
    <w:rsid w:val="00C9082B"/>
    <w:rsid w:val="00C908C7"/>
    <w:rsid w:val="00C91DAE"/>
    <w:rsid w:val="00C920F9"/>
    <w:rsid w:val="00C92136"/>
    <w:rsid w:val="00C9294E"/>
    <w:rsid w:val="00C92BA2"/>
    <w:rsid w:val="00C93476"/>
    <w:rsid w:val="00C93764"/>
    <w:rsid w:val="00C93A63"/>
    <w:rsid w:val="00C93E33"/>
    <w:rsid w:val="00C94564"/>
    <w:rsid w:val="00C9468D"/>
    <w:rsid w:val="00C9506A"/>
    <w:rsid w:val="00C95A71"/>
    <w:rsid w:val="00C95B7B"/>
    <w:rsid w:val="00C9616D"/>
    <w:rsid w:val="00C970CB"/>
    <w:rsid w:val="00C97A73"/>
    <w:rsid w:val="00CA02FB"/>
    <w:rsid w:val="00CA1DB3"/>
    <w:rsid w:val="00CA1E7A"/>
    <w:rsid w:val="00CA237F"/>
    <w:rsid w:val="00CA2F16"/>
    <w:rsid w:val="00CA2FE4"/>
    <w:rsid w:val="00CA31B4"/>
    <w:rsid w:val="00CA35D4"/>
    <w:rsid w:val="00CA371B"/>
    <w:rsid w:val="00CA3834"/>
    <w:rsid w:val="00CA48E3"/>
    <w:rsid w:val="00CA5937"/>
    <w:rsid w:val="00CA6049"/>
    <w:rsid w:val="00CA615F"/>
    <w:rsid w:val="00CA62BF"/>
    <w:rsid w:val="00CA66EA"/>
    <w:rsid w:val="00CA7C70"/>
    <w:rsid w:val="00CA7CDF"/>
    <w:rsid w:val="00CB04BD"/>
    <w:rsid w:val="00CB101D"/>
    <w:rsid w:val="00CB15B0"/>
    <w:rsid w:val="00CB19EF"/>
    <w:rsid w:val="00CB1AE4"/>
    <w:rsid w:val="00CB2CFB"/>
    <w:rsid w:val="00CB2E8C"/>
    <w:rsid w:val="00CB341B"/>
    <w:rsid w:val="00CB374D"/>
    <w:rsid w:val="00CB3EA8"/>
    <w:rsid w:val="00CB539B"/>
    <w:rsid w:val="00CB5619"/>
    <w:rsid w:val="00CB6015"/>
    <w:rsid w:val="00CB681A"/>
    <w:rsid w:val="00CC01A4"/>
    <w:rsid w:val="00CC04E7"/>
    <w:rsid w:val="00CC0521"/>
    <w:rsid w:val="00CC0884"/>
    <w:rsid w:val="00CC1164"/>
    <w:rsid w:val="00CC1E02"/>
    <w:rsid w:val="00CC1E3E"/>
    <w:rsid w:val="00CC201C"/>
    <w:rsid w:val="00CC2B0C"/>
    <w:rsid w:val="00CC36C5"/>
    <w:rsid w:val="00CC38EE"/>
    <w:rsid w:val="00CC4E22"/>
    <w:rsid w:val="00CC4E9F"/>
    <w:rsid w:val="00CC51CE"/>
    <w:rsid w:val="00CC51F6"/>
    <w:rsid w:val="00CC55D8"/>
    <w:rsid w:val="00CC604D"/>
    <w:rsid w:val="00CC6198"/>
    <w:rsid w:val="00CC7673"/>
    <w:rsid w:val="00CC7941"/>
    <w:rsid w:val="00CD0B6A"/>
    <w:rsid w:val="00CD0C98"/>
    <w:rsid w:val="00CD0FA5"/>
    <w:rsid w:val="00CD14D1"/>
    <w:rsid w:val="00CD185B"/>
    <w:rsid w:val="00CD2A5E"/>
    <w:rsid w:val="00CD2DD2"/>
    <w:rsid w:val="00CD401C"/>
    <w:rsid w:val="00CD4180"/>
    <w:rsid w:val="00CD4DE1"/>
    <w:rsid w:val="00CD5DBC"/>
    <w:rsid w:val="00CD63C4"/>
    <w:rsid w:val="00CD66EA"/>
    <w:rsid w:val="00CD67CE"/>
    <w:rsid w:val="00CD737E"/>
    <w:rsid w:val="00CD798E"/>
    <w:rsid w:val="00CD7EF5"/>
    <w:rsid w:val="00CE0567"/>
    <w:rsid w:val="00CE0B13"/>
    <w:rsid w:val="00CE1C38"/>
    <w:rsid w:val="00CE1DD6"/>
    <w:rsid w:val="00CE2598"/>
    <w:rsid w:val="00CE2D22"/>
    <w:rsid w:val="00CE2F35"/>
    <w:rsid w:val="00CE35B8"/>
    <w:rsid w:val="00CE3B27"/>
    <w:rsid w:val="00CE4100"/>
    <w:rsid w:val="00CE4395"/>
    <w:rsid w:val="00CE44AC"/>
    <w:rsid w:val="00CE5615"/>
    <w:rsid w:val="00CE56AD"/>
    <w:rsid w:val="00CE5970"/>
    <w:rsid w:val="00CE61A3"/>
    <w:rsid w:val="00CE700E"/>
    <w:rsid w:val="00CE72BF"/>
    <w:rsid w:val="00CE7350"/>
    <w:rsid w:val="00CE73C0"/>
    <w:rsid w:val="00CF1460"/>
    <w:rsid w:val="00CF17C7"/>
    <w:rsid w:val="00CF2F19"/>
    <w:rsid w:val="00CF39AF"/>
    <w:rsid w:val="00CF3C8D"/>
    <w:rsid w:val="00CF437F"/>
    <w:rsid w:val="00CF5E3F"/>
    <w:rsid w:val="00CF6D8E"/>
    <w:rsid w:val="00CF7756"/>
    <w:rsid w:val="00CF7E18"/>
    <w:rsid w:val="00D01930"/>
    <w:rsid w:val="00D01942"/>
    <w:rsid w:val="00D01BD0"/>
    <w:rsid w:val="00D02187"/>
    <w:rsid w:val="00D023B9"/>
    <w:rsid w:val="00D02580"/>
    <w:rsid w:val="00D02913"/>
    <w:rsid w:val="00D03505"/>
    <w:rsid w:val="00D03FE0"/>
    <w:rsid w:val="00D0424A"/>
    <w:rsid w:val="00D0461E"/>
    <w:rsid w:val="00D06962"/>
    <w:rsid w:val="00D07322"/>
    <w:rsid w:val="00D10164"/>
    <w:rsid w:val="00D10937"/>
    <w:rsid w:val="00D10C95"/>
    <w:rsid w:val="00D119E8"/>
    <w:rsid w:val="00D11AE4"/>
    <w:rsid w:val="00D11CE5"/>
    <w:rsid w:val="00D11E46"/>
    <w:rsid w:val="00D1200D"/>
    <w:rsid w:val="00D1213B"/>
    <w:rsid w:val="00D121EE"/>
    <w:rsid w:val="00D14408"/>
    <w:rsid w:val="00D14428"/>
    <w:rsid w:val="00D14554"/>
    <w:rsid w:val="00D14882"/>
    <w:rsid w:val="00D15040"/>
    <w:rsid w:val="00D15CE2"/>
    <w:rsid w:val="00D15DCF"/>
    <w:rsid w:val="00D16DB5"/>
    <w:rsid w:val="00D17250"/>
    <w:rsid w:val="00D17944"/>
    <w:rsid w:val="00D17C3D"/>
    <w:rsid w:val="00D2036F"/>
    <w:rsid w:val="00D20FEF"/>
    <w:rsid w:val="00D213A7"/>
    <w:rsid w:val="00D215B0"/>
    <w:rsid w:val="00D22854"/>
    <w:rsid w:val="00D22B22"/>
    <w:rsid w:val="00D22F88"/>
    <w:rsid w:val="00D23A3D"/>
    <w:rsid w:val="00D244DE"/>
    <w:rsid w:val="00D2485B"/>
    <w:rsid w:val="00D25069"/>
    <w:rsid w:val="00D26352"/>
    <w:rsid w:val="00D26386"/>
    <w:rsid w:val="00D272D9"/>
    <w:rsid w:val="00D31BD0"/>
    <w:rsid w:val="00D321CC"/>
    <w:rsid w:val="00D32533"/>
    <w:rsid w:val="00D329B4"/>
    <w:rsid w:val="00D32CA3"/>
    <w:rsid w:val="00D32CE8"/>
    <w:rsid w:val="00D33663"/>
    <w:rsid w:val="00D3385C"/>
    <w:rsid w:val="00D33BC4"/>
    <w:rsid w:val="00D33DA6"/>
    <w:rsid w:val="00D3422F"/>
    <w:rsid w:val="00D34AA2"/>
    <w:rsid w:val="00D3578C"/>
    <w:rsid w:val="00D35C15"/>
    <w:rsid w:val="00D35FC6"/>
    <w:rsid w:val="00D36E2A"/>
    <w:rsid w:val="00D3799E"/>
    <w:rsid w:val="00D40002"/>
    <w:rsid w:val="00D40521"/>
    <w:rsid w:val="00D41A2A"/>
    <w:rsid w:val="00D41E6C"/>
    <w:rsid w:val="00D41EE6"/>
    <w:rsid w:val="00D42009"/>
    <w:rsid w:val="00D42021"/>
    <w:rsid w:val="00D42CF2"/>
    <w:rsid w:val="00D43471"/>
    <w:rsid w:val="00D439A4"/>
    <w:rsid w:val="00D43ABD"/>
    <w:rsid w:val="00D45259"/>
    <w:rsid w:val="00D4542F"/>
    <w:rsid w:val="00D45520"/>
    <w:rsid w:val="00D46380"/>
    <w:rsid w:val="00D463B7"/>
    <w:rsid w:val="00D46B28"/>
    <w:rsid w:val="00D47116"/>
    <w:rsid w:val="00D475B4"/>
    <w:rsid w:val="00D47806"/>
    <w:rsid w:val="00D47AD8"/>
    <w:rsid w:val="00D5012C"/>
    <w:rsid w:val="00D51E82"/>
    <w:rsid w:val="00D526D4"/>
    <w:rsid w:val="00D52AFA"/>
    <w:rsid w:val="00D5398F"/>
    <w:rsid w:val="00D53E07"/>
    <w:rsid w:val="00D543EB"/>
    <w:rsid w:val="00D54539"/>
    <w:rsid w:val="00D55358"/>
    <w:rsid w:val="00D566B3"/>
    <w:rsid w:val="00D56C47"/>
    <w:rsid w:val="00D56CA2"/>
    <w:rsid w:val="00D56D18"/>
    <w:rsid w:val="00D576C3"/>
    <w:rsid w:val="00D579C6"/>
    <w:rsid w:val="00D57E3B"/>
    <w:rsid w:val="00D60DCC"/>
    <w:rsid w:val="00D60EAA"/>
    <w:rsid w:val="00D61615"/>
    <w:rsid w:val="00D61E37"/>
    <w:rsid w:val="00D62B3B"/>
    <w:rsid w:val="00D62CC9"/>
    <w:rsid w:val="00D633BC"/>
    <w:rsid w:val="00D6357B"/>
    <w:rsid w:val="00D63685"/>
    <w:rsid w:val="00D648BE"/>
    <w:rsid w:val="00D64CB9"/>
    <w:rsid w:val="00D65D63"/>
    <w:rsid w:val="00D66304"/>
    <w:rsid w:val="00D66434"/>
    <w:rsid w:val="00D673BA"/>
    <w:rsid w:val="00D674BE"/>
    <w:rsid w:val="00D677FA"/>
    <w:rsid w:val="00D67ACE"/>
    <w:rsid w:val="00D701D7"/>
    <w:rsid w:val="00D70C43"/>
    <w:rsid w:val="00D70D0F"/>
    <w:rsid w:val="00D71E67"/>
    <w:rsid w:val="00D747AC"/>
    <w:rsid w:val="00D75FE5"/>
    <w:rsid w:val="00D76501"/>
    <w:rsid w:val="00D76CAB"/>
    <w:rsid w:val="00D76D79"/>
    <w:rsid w:val="00D77C1A"/>
    <w:rsid w:val="00D80181"/>
    <w:rsid w:val="00D80396"/>
    <w:rsid w:val="00D80698"/>
    <w:rsid w:val="00D80B4A"/>
    <w:rsid w:val="00D80CA1"/>
    <w:rsid w:val="00D80EF8"/>
    <w:rsid w:val="00D81609"/>
    <w:rsid w:val="00D81998"/>
    <w:rsid w:val="00D81D99"/>
    <w:rsid w:val="00D81F78"/>
    <w:rsid w:val="00D833C2"/>
    <w:rsid w:val="00D8383F"/>
    <w:rsid w:val="00D83CCB"/>
    <w:rsid w:val="00D8484C"/>
    <w:rsid w:val="00D84871"/>
    <w:rsid w:val="00D85C1F"/>
    <w:rsid w:val="00D8616B"/>
    <w:rsid w:val="00D868BC"/>
    <w:rsid w:val="00D86AE2"/>
    <w:rsid w:val="00D86D70"/>
    <w:rsid w:val="00D87310"/>
    <w:rsid w:val="00D87392"/>
    <w:rsid w:val="00D87708"/>
    <w:rsid w:val="00D87C0C"/>
    <w:rsid w:val="00D87C11"/>
    <w:rsid w:val="00D90606"/>
    <w:rsid w:val="00D90A8A"/>
    <w:rsid w:val="00D90FFF"/>
    <w:rsid w:val="00D9148E"/>
    <w:rsid w:val="00D91E60"/>
    <w:rsid w:val="00D924EE"/>
    <w:rsid w:val="00D92611"/>
    <w:rsid w:val="00D92C38"/>
    <w:rsid w:val="00D934DE"/>
    <w:rsid w:val="00D93AA3"/>
    <w:rsid w:val="00D93C1D"/>
    <w:rsid w:val="00D93D64"/>
    <w:rsid w:val="00D93DC4"/>
    <w:rsid w:val="00D945F8"/>
    <w:rsid w:val="00D951D0"/>
    <w:rsid w:val="00D955A2"/>
    <w:rsid w:val="00D956E0"/>
    <w:rsid w:val="00D97046"/>
    <w:rsid w:val="00D978BC"/>
    <w:rsid w:val="00DA0055"/>
    <w:rsid w:val="00DA15F3"/>
    <w:rsid w:val="00DA19B4"/>
    <w:rsid w:val="00DA3196"/>
    <w:rsid w:val="00DA3663"/>
    <w:rsid w:val="00DA3A4A"/>
    <w:rsid w:val="00DA403F"/>
    <w:rsid w:val="00DA474F"/>
    <w:rsid w:val="00DA52DE"/>
    <w:rsid w:val="00DA551A"/>
    <w:rsid w:val="00DA57A7"/>
    <w:rsid w:val="00DA6DA2"/>
    <w:rsid w:val="00DB16F1"/>
    <w:rsid w:val="00DB3532"/>
    <w:rsid w:val="00DB386A"/>
    <w:rsid w:val="00DB3F28"/>
    <w:rsid w:val="00DB3F5F"/>
    <w:rsid w:val="00DB43BB"/>
    <w:rsid w:val="00DB53F9"/>
    <w:rsid w:val="00DB5415"/>
    <w:rsid w:val="00DB575B"/>
    <w:rsid w:val="00DB6902"/>
    <w:rsid w:val="00DB6AFC"/>
    <w:rsid w:val="00DB6E90"/>
    <w:rsid w:val="00DB7176"/>
    <w:rsid w:val="00DB7944"/>
    <w:rsid w:val="00DB7D14"/>
    <w:rsid w:val="00DC0119"/>
    <w:rsid w:val="00DC0466"/>
    <w:rsid w:val="00DC04A0"/>
    <w:rsid w:val="00DC074E"/>
    <w:rsid w:val="00DC1051"/>
    <w:rsid w:val="00DC14C0"/>
    <w:rsid w:val="00DC206F"/>
    <w:rsid w:val="00DC215B"/>
    <w:rsid w:val="00DC2CBF"/>
    <w:rsid w:val="00DC379E"/>
    <w:rsid w:val="00DC3F45"/>
    <w:rsid w:val="00DC51E0"/>
    <w:rsid w:val="00DC6639"/>
    <w:rsid w:val="00DC6B12"/>
    <w:rsid w:val="00DD1332"/>
    <w:rsid w:val="00DD19AD"/>
    <w:rsid w:val="00DD1C52"/>
    <w:rsid w:val="00DD2731"/>
    <w:rsid w:val="00DD3A23"/>
    <w:rsid w:val="00DD3CEE"/>
    <w:rsid w:val="00DD41DB"/>
    <w:rsid w:val="00DD4934"/>
    <w:rsid w:val="00DD4E3C"/>
    <w:rsid w:val="00DD5320"/>
    <w:rsid w:val="00DD5719"/>
    <w:rsid w:val="00DD60D8"/>
    <w:rsid w:val="00DD61B5"/>
    <w:rsid w:val="00DD739C"/>
    <w:rsid w:val="00DD7569"/>
    <w:rsid w:val="00DE05F7"/>
    <w:rsid w:val="00DE12BD"/>
    <w:rsid w:val="00DE17AA"/>
    <w:rsid w:val="00DE19D0"/>
    <w:rsid w:val="00DE1F56"/>
    <w:rsid w:val="00DE21AD"/>
    <w:rsid w:val="00DE26E8"/>
    <w:rsid w:val="00DE292C"/>
    <w:rsid w:val="00DE3AF8"/>
    <w:rsid w:val="00DE4221"/>
    <w:rsid w:val="00DE48EC"/>
    <w:rsid w:val="00DE52DE"/>
    <w:rsid w:val="00DE532D"/>
    <w:rsid w:val="00DE59AB"/>
    <w:rsid w:val="00DE5A82"/>
    <w:rsid w:val="00DE6177"/>
    <w:rsid w:val="00DE6304"/>
    <w:rsid w:val="00DE69A2"/>
    <w:rsid w:val="00DE7F66"/>
    <w:rsid w:val="00DF050A"/>
    <w:rsid w:val="00DF053F"/>
    <w:rsid w:val="00DF06FC"/>
    <w:rsid w:val="00DF1585"/>
    <w:rsid w:val="00DF1944"/>
    <w:rsid w:val="00DF25AB"/>
    <w:rsid w:val="00DF291C"/>
    <w:rsid w:val="00DF2B1C"/>
    <w:rsid w:val="00DF310C"/>
    <w:rsid w:val="00DF37C6"/>
    <w:rsid w:val="00DF3A63"/>
    <w:rsid w:val="00DF4202"/>
    <w:rsid w:val="00DF43FB"/>
    <w:rsid w:val="00DF5C2A"/>
    <w:rsid w:val="00DF5CE3"/>
    <w:rsid w:val="00DF6261"/>
    <w:rsid w:val="00DF69E1"/>
    <w:rsid w:val="00DF6D85"/>
    <w:rsid w:val="00DF70DB"/>
    <w:rsid w:val="00E01401"/>
    <w:rsid w:val="00E0188D"/>
    <w:rsid w:val="00E01C1D"/>
    <w:rsid w:val="00E01E3F"/>
    <w:rsid w:val="00E01F70"/>
    <w:rsid w:val="00E02570"/>
    <w:rsid w:val="00E0294E"/>
    <w:rsid w:val="00E02FAC"/>
    <w:rsid w:val="00E03CEC"/>
    <w:rsid w:val="00E0427A"/>
    <w:rsid w:val="00E043EE"/>
    <w:rsid w:val="00E047AA"/>
    <w:rsid w:val="00E04E9B"/>
    <w:rsid w:val="00E050A5"/>
    <w:rsid w:val="00E0550E"/>
    <w:rsid w:val="00E06113"/>
    <w:rsid w:val="00E06287"/>
    <w:rsid w:val="00E06D61"/>
    <w:rsid w:val="00E1071D"/>
    <w:rsid w:val="00E14465"/>
    <w:rsid w:val="00E14C1F"/>
    <w:rsid w:val="00E155B2"/>
    <w:rsid w:val="00E16A8D"/>
    <w:rsid w:val="00E16B33"/>
    <w:rsid w:val="00E16CAC"/>
    <w:rsid w:val="00E1701A"/>
    <w:rsid w:val="00E171B6"/>
    <w:rsid w:val="00E1751D"/>
    <w:rsid w:val="00E208DF"/>
    <w:rsid w:val="00E2237F"/>
    <w:rsid w:val="00E223A3"/>
    <w:rsid w:val="00E224EB"/>
    <w:rsid w:val="00E2285D"/>
    <w:rsid w:val="00E22AB1"/>
    <w:rsid w:val="00E2366D"/>
    <w:rsid w:val="00E239CF"/>
    <w:rsid w:val="00E24007"/>
    <w:rsid w:val="00E24A2E"/>
    <w:rsid w:val="00E2516B"/>
    <w:rsid w:val="00E2562F"/>
    <w:rsid w:val="00E266E3"/>
    <w:rsid w:val="00E2704C"/>
    <w:rsid w:val="00E2752B"/>
    <w:rsid w:val="00E27BE2"/>
    <w:rsid w:val="00E27DE7"/>
    <w:rsid w:val="00E30727"/>
    <w:rsid w:val="00E30AFA"/>
    <w:rsid w:val="00E30D09"/>
    <w:rsid w:val="00E31122"/>
    <w:rsid w:val="00E31172"/>
    <w:rsid w:val="00E3155E"/>
    <w:rsid w:val="00E316C5"/>
    <w:rsid w:val="00E323F5"/>
    <w:rsid w:val="00E32B3E"/>
    <w:rsid w:val="00E342D2"/>
    <w:rsid w:val="00E34670"/>
    <w:rsid w:val="00E348B0"/>
    <w:rsid w:val="00E360E6"/>
    <w:rsid w:val="00E367B6"/>
    <w:rsid w:val="00E3691B"/>
    <w:rsid w:val="00E36A06"/>
    <w:rsid w:val="00E36CBA"/>
    <w:rsid w:val="00E37584"/>
    <w:rsid w:val="00E37699"/>
    <w:rsid w:val="00E40125"/>
    <w:rsid w:val="00E4028A"/>
    <w:rsid w:val="00E40489"/>
    <w:rsid w:val="00E40809"/>
    <w:rsid w:val="00E416A8"/>
    <w:rsid w:val="00E41C97"/>
    <w:rsid w:val="00E423E9"/>
    <w:rsid w:val="00E4251A"/>
    <w:rsid w:val="00E42611"/>
    <w:rsid w:val="00E43198"/>
    <w:rsid w:val="00E435BA"/>
    <w:rsid w:val="00E44083"/>
    <w:rsid w:val="00E4467A"/>
    <w:rsid w:val="00E45E48"/>
    <w:rsid w:val="00E46138"/>
    <w:rsid w:val="00E4620C"/>
    <w:rsid w:val="00E467FD"/>
    <w:rsid w:val="00E47FE4"/>
    <w:rsid w:val="00E50793"/>
    <w:rsid w:val="00E507E8"/>
    <w:rsid w:val="00E50D21"/>
    <w:rsid w:val="00E51E58"/>
    <w:rsid w:val="00E52204"/>
    <w:rsid w:val="00E53287"/>
    <w:rsid w:val="00E537A0"/>
    <w:rsid w:val="00E541A7"/>
    <w:rsid w:val="00E56743"/>
    <w:rsid w:val="00E56BF5"/>
    <w:rsid w:val="00E57EFC"/>
    <w:rsid w:val="00E604F7"/>
    <w:rsid w:val="00E60841"/>
    <w:rsid w:val="00E6134B"/>
    <w:rsid w:val="00E6156D"/>
    <w:rsid w:val="00E61E2F"/>
    <w:rsid w:val="00E621C9"/>
    <w:rsid w:val="00E62C34"/>
    <w:rsid w:val="00E63066"/>
    <w:rsid w:val="00E631B1"/>
    <w:rsid w:val="00E6353E"/>
    <w:rsid w:val="00E64672"/>
    <w:rsid w:val="00E650FC"/>
    <w:rsid w:val="00E65476"/>
    <w:rsid w:val="00E6583E"/>
    <w:rsid w:val="00E65BCB"/>
    <w:rsid w:val="00E66822"/>
    <w:rsid w:val="00E678A9"/>
    <w:rsid w:val="00E67A2E"/>
    <w:rsid w:val="00E67FB7"/>
    <w:rsid w:val="00E702B0"/>
    <w:rsid w:val="00E708DE"/>
    <w:rsid w:val="00E70EED"/>
    <w:rsid w:val="00E7123D"/>
    <w:rsid w:val="00E71E03"/>
    <w:rsid w:val="00E73184"/>
    <w:rsid w:val="00E7318F"/>
    <w:rsid w:val="00E733C6"/>
    <w:rsid w:val="00E73571"/>
    <w:rsid w:val="00E73E2F"/>
    <w:rsid w:val="00E73F16"/>
    <w:rsid w:val="00E74C5C"/>
    <w:rsid w:val="00E74FFF"/>
    <w:rsid w:val="00E750E6"/>
    <w:rsid w:val="00E75436"/>
    <w:rsid w:val="00E757AB"/>
    <w:rsid w:val="00E75E88"/>
    <w:rsid w:val="00E761FD"/>
    <w:rsid w:val="00E7631D"/>
    <w:rsid w:val="00E7668C"/>
    <w:rsid w:val="00E76A2D"/>
    <w:rsid w:val="00E76AB2"/>
    <w:rsid w:val="00E76D43"/>
    <w:rsid w:val="00E76D6B"/>
    <w:rsid w:val="00E76FF6"/>
    <w:rsid w:val="00E779D4"/>
    <w:rsid w:val="00E80A6C"/>
    <w:rsid w:val="00E80C94"/>
    <w:rsid w:val="00E81F3C"/>
    <w:rsid w:val="00E82EE9"/>
    <w:rsid w:val="00E83C68"/>
    <w:rsid w:val="00E840A1"/>
    <w:rsid w:val="00E84370"/>
    <w:rsid w:val="00E84D83"/>
    <w:rsid w:val="00E84F44"/>
    <w:rsid w:val="00E86177"/>
    <w:rsid w:val="00E8657B"/>
    <w:rsid w:val="00E86877"/>
    <w:rsid w:val="00E86C84"/>
    <w:rsid w:val="00E870DE"/>
    <w:rsid w:val="00E872B0"/>
    <w:rsid w:val="00E8733F"/>
    <w:rsid w:val="00E9096A"/>
    <w:rsid w:val="00E91B72"/>
    <w:rsid w:val="00E927C2"/>
    <w:rsid w:val="00E9285E"/>
    <w:rsid w:val="00E9328B"/>
    <w:rsid w:val="00E93CA3"/>
    <w:rsid w:val="00E93E98"/>
    <w:rsid w:val="00E9432E"/>
    <w:rsid w:val="00E945CD"/>
    <w:rsid w:val="00E94AEB"/>
    <w:rsid w:val="00E95512"/>
    <w:rsid w:val="00E95A40"/>
    <w:rsid w:val="00E95FFA"/>
    <w:rsid w:val="00E961FC"/>
    <w:rsid w:val="00E967E6"/>
    <w:rsid w:val="00E97121"/>
    <w:rsid w:val="00E971E3"/>
    <w:rsid w:val="00E97CF0"/>
    <w:rsid w:val="00EA0BB4"/>
    <w:rsid w:val="00EA127A"/>
    <w:rsid w:val="00EA1A91"/>
    <w:rsid w:val="00EA242D"/>
    <w:rsid w:val="00EA24CD"/>
    <w:rsid w:val="00EA2F90"/>
    <w:rsid w:val="00EA34DC"/>
    <w:rsid w:val="00EA359A"/>
    <w:rsid w:val="00EA3831"/>
    <w:rsid w:val="00EA4D9F"/>
    <w:rsid w:val="00EA50F3"/>
    <w:rsid w:val="00EA5F65"/>
    <w:rsid w:val="00EA63B5"/>
    <w:rsid w:val="00EA69F8"/>
    <w:rsid w:val="00EA72D5"/>
    <w:rsid w:val="00EA7403"/>
    <w:rsid w:val="00EA7773"/>
    <w:rsid w:val="00EA7A01"/>
    <w:rsid w:val="00EB02A8"/>
    <w:rsid w:val="00EB0E7E"/>
    <w:rsid w:val="00EB12C0"/>
    <w:rsid w:val="00EB22A3"/>
    <w:rsid w:val="00EB2B63"/>
    <w:rsid w:val="00EB2F18"/>
    <w:rsid w:val="00EB3513"/>
    <w:rsid w:val="00EB391C"/>
    <w:rsid w:val="00EB3942"/>
    <w:rsid w:val="00EB3A50"/>
    <w:rsid w:val="00EB3B05"/>
    <w:rsid w:val="00EB3E8F"/>
    <w:rsid w:val="00EB3E97"/>
    <w:rsid w:val="00EB4A85"/>
    <w:rsid w:val="00EB4BE6"/>
    <w:rsid w:val="00EB5964"/>
    <w:rsid w:val="00EB69BA"/>
    <w:rsid w:val="00EB6D4B"/>
    <w:rsid w:val="00EB7733"/>
    <w:rsid w:val="00EB7C68"/>
    <w:rsid w:val="00EB7CFD"/>
    <w:rsid w:val="00EC0573"/>
    <w:rsid w:val="00EC0DD1"/>
    <w:rsid w:val="00EC1392"/>
    <w:rsid w:val="00EC185E"/>
    <w:rsid w:val="00EC2D06"/>
    <w:rsid w:val="00EC393D"/>
    <w:rsid w:val="00EC486B"/>
    <w:rsid w:val="00EC4D42"/>
    <w:rsid w:val="00EC5016"/>
    <w:rsid w:val="00EC52D6"/>
    <w:rsid w:val="00EC6A22"/>
    <w:rsid w:val="00EC6E0D"/>
    <w:rsid w:val="00EC740A"/>
    <w:rsid w:val="00EC7A81"/>
    <w:rsid w:val="00EC7B6B"/>
    <w:rsid w:val="00ED00DF"/>
    <w:rsid w:val="00ED012D"/>
    <w:rsid w:val="00ED06F5"/>
    <w:rsid w:val="00ED0AA9"/>
    <w:rsid w:val="00ED0B27"/>
    <w:rsid w:val="00ED0E8B"/>
    <w:rsid w:val="00ED12CE"/>
    <w:rsid w:val="00ED1823"/>
    <w:rsid w:val="00ED19BC"/>
    <w:rsid w:val="00ED1BDF"/>
    <w:rsid w:val="00ED213C"/>
    <w:rsid w:val="00ED233B"/>
    <w:rsid w:val="00ED2C83"/>
    <w:rsid w:val="00ED2E15"/>
    <w:rsid w:val="00ED3C14"/>
    <w:rsid w:val="00ED4453"/>
    <w:rsid w:val="00ED4EFA"/>
    <w:rsid w:val="00ED4F24"/>
    <w:rsid w:val="00ED570A"/>
    <w:rsid w:val="00ED57D6"/>
    <w:rsid w:val="00ED65E9"/>
    <w:rsid w:val="00EE05C2"/>
    <w:rsid w:val="00EE08CF"/>
    <w:rsid w:val="00EE0AEE"/>
    <w:rsid w:val="00EE0D02"/>
    <w:rsid w:val="00EE11E3"/>
    <w:rsid w:val="00EE1AF4"/>
    <w:rsid w:val="00EE1B8D"/>
    <w:rsid w:val="00EE2208"/>
    <w:rsid w:val="00EE23B0"/>
    <w:rsid w:val="00EE2777"/>
    <w:rsid w:val="00EE2B09"/>
    <w:rsid w:val="00EE2BF2"/>
    <w:rsid w:val="00EE4192"/>
    <w:rsid w:val="00EE4348"/>
    <w:rsid w:val="00EE6926"/>
    <w:rsid w:val="00EE6DA7"/>
    <w:rsid w:val="00EE7799"/>
    <w:rsid w:val="00EE7BEC"/>
    <w:rsid w:val="00EE7F3C"/>
    <w:rsid w:val="00EF0346"/>
    <w:rsid w:val="00EF12BB"/>
    <w:rsid w:val="00EF1EBF"/>
    <w:rsid w:val="00EF1EEA"/>
    <w:rsid w:val="00EF229D"/>
    <w:rsid w:val="00EF2390"/>
    <w:rsid w:val="00EF23E8"/>
    <w:rsid w:val="00EF24B2"/>
    <w:rsid w:val="00EF2502"/>
    <w:rsid w:val="00EF27FC"/>
    <w:rsid w:val="00EF33BB"/>
    <w:rsid w:val="00EF35BD"/>
    <w:rsid w:val="00EF35C7"/>
    <w:rsid w:val="00EF4ADC"/>
    <w:rsid w:val="00EF55C8"/>
    <w:rsid w:val="00EF62DA"/>
    <w:rsid w:val="00EF69FE"/>
    <w:rsid w:val="00EF70DB"/>
    <w:rsid w:val="00EF7BC9"/>
    <w:rsid w:val="00F006B0"/>
    <w:rsid w:val="00F00E8B"/>
    <w:rsid w:val="00F00F5A"/>
    <w:rsid w:val="00F011DC"/>
    <w:rsid w:val="00F014B3"/>
    <w:rsid w:val="00F0249B"/>
    <w:rsid w:val="00F02933"/>
    <w:rsid w:val="00F02A44"/>
    <w:rsid w:val="00F03EE1"/>
    <w:rsid w:val="00F0433F"/>
    <w:rsid w:val="00F0469F"/>
    <w:rsid w:val="00F04B6D"/>
    <w:rsid w:val="00F05256"/>
    <w:rsid w:val="00F0539D"/>
    <w:rsid w:val="00F053CB"/>
    <w:rsid w:val="00F062DC"/>
    <w:rsid w:val="00F065ED"/>
    <w:rsid w:val="00F06633"/>
    <w:rsid w:val="00F06BFB"/>
    <w:rsid w:val="00F0750F"/>
    <w:rsid w:val="00F07C12"/>
    <w:rsid w:val="00F07CDF"/>
    <w:rsid w:val="00F07D99"/>
    <w:rsid w:val="00F07EB1"/>
    <w:rsid w:val="00F07EE1"/>
    <w:rsid w:val="00F07F3D"/>
    <w:rsid w:val="00F10666"/>
    <w:rsid w:val="00F10908"/>
    <w:rsid w:val="00F114AE"/>
    <w:rsid w:val="00F1186B"/>
    <w:rsid w:val="00F126CB"/>
    <w:rsid w:val="00F127F5"/>
    <w:rsid w:val="00F12C3B"/>
    <w:rsid w:val="00F1313A"/>
    <w:rsid w:val="00F14128"/>
    <w:rsid w:val="00F14814"/>
    <w:rsid w:val="00F157CF"/>
    <w:rsid w:val="00F15A50"/>
    <w:rsid w:val="00F16344"/>
    <w:rsid w:val="00F16367"/>
    <w:rsid w:val="00F16370"/>
    <w:rsid w:val="00F16643"/>
    <w:rsid w:val="00F16937"/>
    <w:rsid w:val="00F20087"/>
    <w:rsid w:val="00F208CD"/>
    <w:rsid w:val="00F20C70"/>
    <w:rsid w:val="00F216AE"/>
    <w:rsid w:val="00F22033"/>
    <w:rsid w:val="00F231BC"/>
    <w:rsid w:val="00F235B4"/>
    <w:rsid w:val="00F2396B"/>
    <w:rsid w:val="00F24259"/>
    <w:rsid w:val="00F24E94"/>
    <w:rsid w:val="00F25856"/>
    <w:rsid w:val="00F25992"/>
    <w:rsid w:val="00F25CC2"/>
    <w:rsid w:val="00F25F0A"/>
    <w:rsid w:val="00F26323"/>
    <w:rsid w:val="00F26565"/>
    <w:rsid w:val="00F26705"/>
    <w:rsid w:val="00F26D57"/>
    <w:rsid w:val="00F30EBB"/>
    <w:rsid w:val="00F31184"/>
    <w:rsid w:val="00F311CC"/>
    <w:rsid w:val="00F313EB"/>
    <w:rsid w:val="00F31592"/>
    <w:rsid w:val="00F3192B"/>
    <w:rsid w:val="00F31D75"/>
    <w:rsid w:val="00F320F0"/>
    <w:rsid w:val="00F32EB8"/>
    <w:rsid w:val="00F336CF"/>
    <w:rsid w:val="00F33CD3"/>
    <w:rsid w:val="00F34419"/>
    <w:rsid w:val="00F34DB2"/>
    <w:rsid w:val="00F3511C"/>
    <w:rsid w:val="00F3520F"/>
    <w:rsid w:val="00F3672E"/>
    <w:rsid w:val="00F36828"/>
    <w:rsid w:val="00F37B52"/>
    <w:rsid w:val="00F37CCB"/>
    <w:rsid w:val="00F4071B"/>
    <w:rsid w:val="00F407CC"/>
    <w:rsid w:val="00F4183E"/>
    <w:rsid w:val="00F41BAF"/>
    <w:rsid w:val="00F41C76"/>
    <w:rsid w:val="00F42222"/>
    <w:rsid w:val="00F423CB"/>
    <w:rsid w:val="00F435FE"/>
    <w:rsid w:val="00F44506"/>
    <w:rsid w:val="00F44901"/>
    <w:rsid w:val="00F44BB4"/>
    <w:rsid w:val="00F44FCE"/>
    <w:rsid w:val="00F45A8E"/>
    <w:rsid w:val="00F45DA6"/>
    <w:rsid w:val="00F46C0C"/>
    <w:rsid w:val="00F46DB9"/>
    <w:rsid w:val="00F475B7"/>
    <w:rsid w:val="00F476CC"/>
    <w:rsid w:val="00F50584"/>
    <w:rsid w:val="00F5065F"/>
    <w:rsid w:val="00F5069F"/>
    <w:rsid w:val="00F508A2"/>
    <w:rsid w:val="00F50F5B"/>
    <w:rsid w:val="00F519A6"/>
    <w:rsid w:val="00F5215B"/>
    <w:rsid w:val="00F527F3"/>
    <w:rsid w:val="00F52E44"/>
    <w:rsid w:val="00F535CD"/>
    <w:rsid w:val="00F53B50"/>
    <w:rsid w:val="00F54A99"/>
    <w:rsid w:val="00F54F04"/>
    <w:rsid w:val="00F5506D"/>
    <w:rsid w:val="00F56AEC"/>
    <w:rsid w:val="00F56C8E"/>
    <w:rsid w:val="00F5743E"/>
    <w:rsid w:val="00F57697"/>
    <w:rsid w:val="00F602CF"/>
    <w:rsid w:val="00F605F1"/>
    <w:rsid w:val="00F606CD"/>
    <w:rsid w:val="00F6072A"/>
    <w:rsid w:val="00F60F3E"/>
    <w:rsid w:val="00F6102C"/>
    <w:rsid w:val="00F61307"/>
    <w:rsid w:val="00F6205C"/>
    <w:rsid w:val="00F620BF"/>
    <w:rsid w:val="00F625B2"/>
    <w:rsid w:val="00F6304C"/>
    <w:rsid w:val="00F63387"/>
    <w:rsid w:val="00F63859"/>
    <w:rsid w:val="00F63A30"/>
    <w:rsid w:val="00F642F0"/>
    <w:rsid w:val="00F67797"/>
    <w:rsid w:val="00F67C56"/>
    <w:rsid w:val="00F706B4"/>
    <w:rsid w:val="00F7076D"/>
    <w:rsid w:val="00F708C8"/>
    <w:rsid w:val="00F70EB9"/>
    <w:rsid w:val="00F71B54"/>
    <w:rsid w:val="00F71D0F"/>
    <w:rsid w:val="00F726BE"/>
    <w:rsid w:val="00F72844"/>
    <w:rsid w:val="00F72AA5"/>
    <w:rsid w:val="00F733C8"/>
    <w:rsid w:val="00F7384D"/>
    <w:rsid w:val="00F73A8D"/>
    <w:rsid w:val="00F73F7D"/>
    <w:rsid w:val="00F73FC7"/>
    <w:rsid w:val="00F740AC"/>
    <w:rsid w:val="00F746A0"/>
    <w:rsid w:val="00F74B5A"/>
    <w:rsid w:val="00F74DCB"/>
    <w:rsid w:val="00F7578C"/>
    <w:rsid w:val="00F75C33"/>
    <w:rsid w:val="00F77650"/>
    <w:rsid w:val="00F77E87"/>
    <w:rsid w:val="00F80529"/>
    <w:rsid w:val="00F809E7"/>
    <w:rsid w:val="00F80C54"/>
    <w:rsid w:val="00F812D6"/>
    <w:rsid w:val="00F814A8"/>
    <w:rsid w:val="00F81E08"/>
    <w:rsid w:val="00F81F0B"/>
    <w:rsid w:val="00F82071"/>
    <w:rsid w:val="00F8214B"/>
    <w:rsid w:val="00F822EE"/>
    <w:rsid w:val="00F822F7"/>
    <w:rsid w:val="00F82317"/>
    <w:rsid w:val="00F82C6D"/>
    <w:rsid w:val="00F83496"/>
    <w:rsid w:val="00F83A44"/>
    <w:rsid w:val="00F85904"/>
    <w:rsid w:val="00F8597B"/>
    <w:rsid w:val="00F85AD7"/>
    <w:rsid w:val="00F85C95"/>
    <w:rsid w:val="00F86D95"/>
    <w:rsid w:val="00F86ED3"/>
    <w:rsid w:val="00F87612"/>
    <w:rsid w:val="00F9008B"/>
    <w:rsid w:val="00F90A34"/>
    <w:rsid w:val="00F90DEA"/>
    <w:rsid w:val="00F91C41"/>
    <w:rsid w:val="00F92541"/>
    <w:rsid w:val="00F9290F"/>
    <w:rsid w:val="00F9378D"/>
    <w:rsid w:val="00F9387E"/>
    <w:rsid w:val="00F93C78"/>
    <w:rsid w:val="00F93FCB"/>
    <w:rsid w:val="00F93FF7"/>
    <w:rsid w:val="00F940CA"/>
    <w:rsid w:val="00F94FFD"/>
    <w:rsid w:val="00F9565F"/>
    <w:rsid w:val="00F95F1C"/>
    <w:rsid w:val="00F96653"/>
    <w:rsid w:val="00F968C8"/>
    <w:rsid w:val="00F97A32"/>
    <w:rsid w:val="00FA1442"/>
    <w:rsid w:val="00FA1594"/>
    <w:rsid w:val="00FA1BDA"/>
    <w:rsid w:val="00FA1CDA"/>
    <w:rsid w:val="00FA20CF"/>
    <w:rsid w:val="00FA22D2"/>
    <w:rsid w:val="00FA2445"/>
    <w:rsid w:val="00FA2899"/>
    <w:rsid w:val="00FA2933"/>
    <w:rsid w:val="00FA2CFF"/>
    <w:rsid w:val="00FA3921"/>
    <w:rsid w:val="00FA44EC"/>
    <w:rsid w:val="00FA454A"/>
    <w:rsid w:val="00FA4E4B"/>
    <w:rsid w:val="00FA4F06"/>
    <w:rsid w:val="00FA530C"/>
    <w:rsid w:val="00FA5980"/>
    <w:rsid w:val="00FA63FF"/>
    <w:rsid w:val="00FA68D4"/>
    <w:rsid w:val="00FA776D"/>
    <w:rsid w:val="00FA77E9"/>
    <w:rsid w:val="00FA7A5E"/>
    <w:rsid w:val="00FB025E"/>
    <w:rsid w:val="00FB0294"/>
    <w:rsid w:val="00FB06F3"/>
    <w:rsid w:val="00FB0A7E"/>
    <w:rsid w:val="00FB0D0B"/>
    <w:rsid w:val="00FB0E95"/>
    <w:rsid w:val="00FB10D4"/>
    <w:rsid w:val="00FB1151"/>
    <w:rsid w:val="00FB13CE"/>
    <w:rsid w:val="00FB1434"/>
    <w:rsid w:val="00FB14AC"/>
    <w:rsid w:val="00FB155B"/>
    <w:rsid w:val="00FB1BED"/>
    <w:rsid w:val="00FB26CE"/>
    <w:rsid w:val="00FB2BD1"/>
    <w:rsid w:val="00FB2E10"/>
    <w:rsid w:val="00FB4237"/>
    <w:rsid w:val="00FB4BF2"/>
    <w:rsid w:val="00FB4CA6"/>
    <w:rsid w:val="00FB4F49"/>
    <w:rsid w:val="00FB5BBF"/>
    <w:rsid w:val="00FB5E82"/>
    <w:rsid w:val="00FB634E"/>
    <w:rsid w:val="00FB7B66"/>
    <w:rsid w:val="00FB7F3E"/>
    <w:rsid w:val="00FC02E1"/>
    <w:rsid w:val="00FC05D2"/>
    <w:rsid w:val="00FC0976"/>
    <w:rsid w:val="00FC0DF6"/>
    <w:rsid w:val="00FC1549"/>
    <w:rsid w:val="00FC1ADB"/>
    <w:rsid w:val="00FC244E"/>
    <w:rsid w:val="00FC292C"/>
    <w:rsid w:val="00FC2A9C"/>
    <w:rsid w:val="00FC2F1B"/>
    <w:rsid w:val="00FC33E4"/>
    <w:rsid w:val="00FC4743"/>
    <w:rsid w:val="00FC5201"/>
    <w:rsid w:val="00FC5894"/>
    <w:rsid w:val="00FC5ABF"/>
    <w:rsid w:val="00FC6231"/>
    <w:rsid w:val="00FC67DF"/>
    <w:rsid w:val="00FC6A79"/>
    <w:rsid w:val="00FC7151"/>
    <w:rsid w:val="00FC761E"/>
    <w:rsid w:val="00FD0488"/>
    <w:rsid w:val="00FD05DE"/>
    <w:rsid w:val="00FD139C"/>
    <w:rsid w:val="00FD2101"/>
    <w:rsid w:val="00FD2301"/>
    <w:rsid w:val="00FD3695"/>
    <w:rsid w:val="00FD404B"/>
    <w:rsid w:val="00FD4071"/>
    <w:rsid w:val="00FD47FA"/>
    <w:rsid w:val="00FD5183"/>
    <w:rsid w:val="00FD5596"/>
    <w:rsid w:val="00FD5C20"/>
    <w:rsid w:val="00FD6A77"/>
    <w:rsid w:val="00FD6D69"/>
    <w:rsid w:val="00FD7607"/>
    <w:rsid w:val="00FD7E9E"/>
    <w:rsid w:val="00FE0A91"/>
    <w:rsid w:val="00FE0D3D"/>
    <w:rsid w:val="00FE0E8D"/>
    <w:rsid w:val="00FE151A"/>
    <w:rsid w:val="00FE1ED4"/>
    <w:rsid w:val="00FE2292"/>
    <w:rsid w:val="00FE2CC4"/>
    <w:rsid w:val="00FE3377"/>
    <w:rsid w:val="00FE3641"/>
    <w:rsid w:val="00FE4CAA"/>
    <w:rsid w:val="00FE4D2F"/>
    <w:rsid w:val="00FE55D9"/>
    <w:rsid w:val="00FE5B59"/>
    <w:rsid w:val="00FE66E8"/>
    <w:rsid w:val="00FE735F"/>
    <w:rsid w:val="00FE751B"/>
    <w:rsid w:val="00FE7B8E"/>
    <w:rsid w:val="00FF019C"/>
    <w:rsid w:val="00FF01EC"/>
    <w:rsid w:val="00FF0B9F"/>
    <w:rsid w:val="00FF0DBF"/>
    <w:rsid w:val="00FF0E00"/>
    <w:rsid w:val="00FF1241"/>
    <w:rsid w:val="00FF12E9"/>
    <w:rsid w:val="00FF19A4"/>
    <w:rsid w:val="00FF1A41"/>
    <w:rsid w:val="00FF1BF0"/>
    <w:rsid w:val="00FF286A"/>
    <w:rsid w:val="00FF68B0"/>
    <w:rsid w:val="00FF6C75"/>
    <w:rsid w:val="00FF73F5"/>
    <w:rsid w:val="00FF7815"/>
    <w:rsid w:val="0137C39A"/>
    <w:rsid w:val="0185EA6A"/>
    <w:rsid w:val="01985041"/>
    <w:rsid w:val="01BF382E"/>
    <w:rsid w:val="02048B2A"/>
    <w:rsid w:val="020FF253"/>
    <w:rsid w:val="02568117"/>
    <w:rsid w:val="02818AB0"/>
    <w:rsid w:val="039A57E0"/>
    <w:rsid w:val="0405451F"/>
    <w:rsid w:val="044A46BB"/>
    <w:rsid w:val="04F2DF9B"/>
    <w:rsid w:val="05070609"/>
    <w:rsid w:val="054F8EBE"/>
    <w:rsid w:val="055ED131"/>
    <w:rsid w:val="05B98A3E"/>
    <w:rsid w:val="05F20C60"/>
    <w:rsid w:val="06A81AD0"/>
    <w:rsid w:val="07270BF3"/>
    <w:rsid w:val="07A55D11"/>
    <w:rsid w:val="07ADCF27"/>
    <w:rsid w:val="07D38FC8"/>
    <w:rsid w:val="080491BF"/>
    <w:rsid w:val="08424542"/>
    <w:rsid w:val="084975A0"/>
    <w:rsid w:val="08736765"/>
    <w:rsid w:val="08EF1A12"/>
    <w:rsid w:val="09855E2B"/>
    <w:rsid w:val="09DD4190"/>
    <w:rsid w:val="09EF407D"/>
    <w:rsid w:val="09FF37FF"/>
    <w:rsid w:val="0A6404C4"/>
    <w:rsid w:val="0A8A20D7"/>
    <w:rsid w:val="0AC57D83"/>
    <w:rsid w:val="0B125F66"/>
    <w:rsid w:val="0B5590B4"/>
    <w:rsid w:val="0B5DB3F8"/>
    <w:rsid w:val="0B808760"/>
    <w:rsid w:val="0BC98E6C"/>
    <w:rsid w:val="0BE94AB7"/>
    <w:rsid w:val="0C7EED76"/>
    <w:rsid w:val="0D81FA4F"/>
    <w:rsid w:val="0E6A0D70"/>
    <w:rsid w:val="0EB82822"/>
    <w:rsid w:val="0FD2012E"/>
    <w:rsid w:val="1030A616"/>
    <w:rsid w:val="1053F883"/>
    <w:rsid w:val="10A1CBE3"/>
    <w:rsid w:val="10F9625B"/>
    <w:rsid w:val="1169F34C"/>
    <w:rsid w:val="11D7DFDA"/>
    <w:rsid w:val="122B7DA6"/>
    <w:rsid w:val="1286CD51"/>
    <w:rsid w:val="12D87CEE"/>
    <w:rsid w:val="132C0928"/>
    <w:rsid w:val="132E2870"/>
    <w:rsid w:val="138B9945"/>
    <w:rsid w:val="13908997"/>
    <w:rsid w:val="14229DB2"/>
    <w:rsid w:val="1431031D"/>
    <w:rsid w:val="14C8D014"/>
    <w:rsid w:val="15BBD3C5"/>
    <w:rsid w:val="16F186D8"/>
    <w:rsid w:val="175C18B7"/>
    <w:rsid w:val="1775B8FA"/>
    <w:rsid w:val="17AA4DE4"/>
    <w:rsid w:val="17EBC499"/>
    <w:rsid w:val="1836B6C8"/>
    <w:rsid w:val="183FD9EE"/>
    <w:rsid w:val="18DD0D26"/>
    <w:rsid w:val="19526ADB"/>
    <w:rsid w:val="19B7DDCA"/>
    <w:rsid w:val="1A51C58B"/>
    <w:rsid w:val="1A717BF4"/>
    <w:rsid w:val="1B00C9AB"/>
    <w:rsid w:val="1B23655B"/>
    <w:rsid w:val="1B26E1C8"/>
    <w:rsid w:val="1B8E2FC6"/>
    <w:rsid w:val="1BFDE4C0"/>
    <w:rsid w:val="1C6565BC"/>
    <w:rsid w:val="1C7F5F34"/>
    <w:rsid w:val="1C896335"/>
    <w:rsid w:val="1D34842C"/>
    <w:rsid w:val="1D6B34A1"/>
    <w:rsid w:val="1DDFD2E9"/>
    <w:rsid w:val="1F36699E"/>
    <w:rsid w:val="1F5D0DA0"/>
    <w:rsid w:val="1FF6D67E"/>
    <w:rsid w:val="211773AB"/>
    <w:rsid w:val="218F2524"/>
    <w:rsid w:val="2192A6DF"/>
    <w:rsid w:val="21FCB5F2"/>
    <w:rsid w:val="2216B7D7"/>
    <w:rsid w:val="2243FACC"/>
    <w:rsid w:val="22F7C40C"/>
    <w:rsid w:val="23915EAA"/>
    <w:rsid w:val="23B28838"/>
    <w:rsid w:val="2482EE02"/>
    <w:rsid w:val="24CA47A1"/>
    <w:rsid w:val="24DA4420"/>
    <w:rsid w:val="25C65CC1"/>
    <w:rsid w:val="25DE32DB"/>
    <w:rsid w:val="26AC6882"/>
    <w:rsid w:val="26B2F6AC"/>
    <w:rsid w:val="270EA21A"/>
    <w:rsid w:val="272D6F20"/>
    <w:rsid w:val="276D8CD2"/>
    <w:rsid w:val="2786B52F"/>
    <w:rsid w:val="27ADDCDC"/>
    <w:rsid w:val="27FCD7DD"/>
    <w:rsid w:val="285DD279"/>
    <w:rsid w:val="2884A51F"/>
    <w:rsid w:val="2928822A"/>
    <w:rsid w:val="29288BA5"/>
    <w:rsid w:val="293969EB"/>
    <w:rsid w:val="29449DF7"/>
    <w:rsid w:val="29EC8F6F"/>
    <w:rsid w:val="2A40B0A6"/>
    <w:rsid w:val="2A650FE2"/>
    <w:rsid w:val="2A738C99"/>
    <w:rsid w:val="2AAAA414"/>
    <w:rsid w:val="2AFD6BF7"/>
    <w:rsid w:val="2B24C0C7"/>
    <w:rsid w:val="2B5CA24E"/>
    <w:rsid w:val="2B924EA7"/>
    <w:rsid w:val="2C2331AC"/>
    <w:rsid w:val="2C7DCC17"/>
    <w:rsid w:val="2C9970DC"/>
    <w:rsid w:val="2D4066F5"/>
    <w:rsid w:val="2DB6FD9C"/>
    <w:rsid w:val="2E425A0B"/>
    <w:rsid w:val="2E71CB51"/>
    <w:rsid w:val="2E79176D"/>
    <w:rsid w:val="2F78F000"/>
    <w:rsid w:val="306BCD04"/>
    <w:rsid w:val="30844EF8"/>
    <w:rsid w:val="308F9D27"/>
    <w:rsid w:val="3141B250"/>
    <w:rsid w:val="319EA2AC"/>
    <w:rsid w:val="33019650"/>
    <w:rsid w:val="33080DAF"/>
    <w:rsid w:val="331C601A"/>
    <w:rsid w:val="3387A3BF"/>
    <w:rsid w:val="34B9CF64"/>
    <w:rsid w:val="34C65D2A"/>
    <w:rsid w:val="35298B35"/>
    <w:rsid w:val="358D448A"/>
    <w:rsid w:val="35A52C60"/>
    <w:rsid w:val="35D295B7"/>
    <w:rsid w:val="35E0DF25"/>
    <w:rsid w:val="367B644D"/>
    <w:rsid w:val="3722127B"/>
    <w:rsid w:val="373D0523"/>
    <w:rsid w:val="37875FFB"/>
    <w:rsid w:val="37B33996"/>
    <w:rsid w:val="37F6334A"/>
    <w:rsid w:val="380AC2CD"/>
    <w:rsid w:val="3976B7BB"/>
    <w:rsid w:val="39C1B8D0"/>
    <w:rsid w:val="3AF47E2B"/>
    <w:rsid w:val="3AFB09F0"/>
    <w:rsid w:val="3B6890BD"/>
    <w:rsid w:val="3B68D774"/>
    <w:rsid w:val="3C149B95"/>
    <w:rsid w:val="3C7694CB"/>
    <w:rsid w:val="3C86CD50"/>
    <w:rsid w:val="3C9A6424"/>
    <w:rsid w:val="3D80BA59"/>
    <w:rsid w:val="3D9B83F6"/>
    <w:rsid w:val="3DB06BF6"/>
    <w:rsid w:val="3DBAC1F4"/>
    <w:rsid w:val="3DFFCE0C"/>
    <w:rsid w:val="3E2C1EED"/>
    <w:rsid w:val="3E4A28DE"/>
    <w:rsid w:val="3E4E9094"/>
    <w:rsid w:val="3E88E0CF"/>
    <w:rsid w:val="3F2211BF"/>
    <w:rsid w:val="3F34B122"/>
    <w:rsid w:val="3F6660D3"/>
    <w:rsid w:val="40F262B6"/>
    <w:rsid w:val="4116E2FD"/>
    <w:rsid w:val="414A9752"/>
    <w:rsid w:val="414B5058"/>
    <w:rsid w:val="4175D517"/>
    <w:rsid w:val="41799A40"/>
    <w:rsid w:val="42074FD9"/>
    <w:rsid w:val="4274E408"/>
    <w:rsid w:val="42CE8C27"/>
    <w:rsid w:val="435B78BA"/>
    <w:rsid w:val="43A1D39C"/>
    <w:rsid w:val="43CD111A"/>
    <w:rsid w:val="43DB0013"/>
    <w:rsid w:val="4451F32D"/>
    <w:rsid w:val="4488C3D9"/>
    <w:rsid w:val="44FBCAF2"/>
    <w:rsid w:val="45285868"/>
    <w:rsid w:val="453DA3FD"/>
    <w:rsid w:val="459631B3"/>
    <w:rsid w:val="45CBF124"/>
    <w:rsid w:val="45D8B2AA"/>
    <w:rsid w:val="45D9BB76"/>
    <w:rsid w:val="4652B458"/>
    <w:rsid w:val="47311182"/>
    <w:rsid w:val="47EA337C"/>
    <w:rsid w:val="47F081E0"/>
    <w:rsid w:val="491E9CFC"/>
    <w:rsid w:val="49299D3C"/>
    <w:rsid w:val="4942381B"/>
    <w:rsid w:val="49BD34C5"/>
    <w:rsid w:val="4ABD1976"/>
    <w:rsid w:val="4ADE2F34"/>
    <w:rsid w:val="4BBF1F92"/>
    <w:rsid w:val="4BD693E9"/>
    <w:rsid w:val="4BDD6EA3"/>
    <w:rsid w:val="4C0A2FB5"/>
    <w:rsid w:val="4CD7D6BD"/>
    <w:rsid w:val="4CE932A3"/>
    <w:rsid w:val="4D146C72"/>
    <w:rsid w:val="4DB83F3A"/>
    <w:rsid w:val="4E6FE473"/>
    <w:rsid w:val="4EA28849"/>
    <w:rsid w:val="4EF10799"/>
    <w:rsid w:val="4F16BB8B"/>
    <w:rsid w:val="4F3020C5"/>
    <w:rsid w:val="4FA8A09E"/>
    <w:rsid w:val="4FC4BA57"/>
    <w:rsid w:val="4FFF0A9A"/>
    <w:rsid w:val="5012D01F"/>
    <w:rsid w:val="511BC9F8"/>
    <w:rsid w:val="514D44DE"/>
    <w:rsid w:val="5166D94E"/>
    <w:rsid w:val="5200BCC4"/>
    <w:rsid w:val="52AAF3AE"/>
    <w:rsid w:val="52E656D8"/>
    <w:rsid w:val="52FB6258"/>
    <w:rsid w:val="53733996"/>
    <w:rsid w:val="53F2ABEE"/>
    <w:rsid w:val="54AAE496"/>
    <w:rsid w:val="54AB35DF"/>
    <w:rsid w:val="54AB5AEB"/>
    <w:rsid w:val="55129D9E"/>
    <w:rsid w:val="552D6CD7"/>
    <w:rsid w:val="55ED8B14"/>
    <w:rsid w:val="560450EF"/>
    <w:rsid w:val="56436528"/>
    <w:rsid w:val="56734C13"/>
    <w:rsid w:val="570DD671"/>
    <w:rsid w:val="57F322B7"/>
    <w:rsid w:val="5809AD05"/>
    <w:rsid w:val="5899871D"/>
    <w:rsid w:val="58C3BF93"/>
    <w:rsid w:val="5911A4F7"/>
    <w:rsid w:val="594CE545"/>
    <w:rsid w:val="59BA8ADD"/>
    <w:rsid w:val="5ACDBDB0"/>
    <w:rsid w:val="5B5D704C"/>
    <w:rsid w:val="5BCFEF56"/>
    <w:rsid w:val="5BDD12C4"/>
    <w:rsid w:val="5BE237F8"/>
    <w:rsid w:val="5C62B52E"/>
    <w:rsid w:val="5CF940AD"/>
    <w:rsid w:val="5D1F044A"/>
    <w:rsid w:val="5D38B28E"/>
    <w:rsid w:val="5D3BEB93"/>
    <w:rsid w:val="5D7E0859"/>
    <w:rsid w:val="5D8D191C"/>
    <w:rsid w:val="5E4AA94E"/>
    <w:rsid w:val="5E64B1C0"/>
    <w:rsid w:val="5E95110E"/>
    <w:rsid w:val="5EB9DD1B"/>
    <w:rsid w:val="5F0C18C0"/>
    <w:rsid w:val="5F718337"/>
    <w:rsid w:val="5F9A0F75"/>
    <w:rsid w:val="5FA166B6"/>
    <w:rsid w:val="5FF79B79"/>
    <w:rsid w:val="600E3325"/>
    <w:rsid w:val="604FCEE2"/>
    <w:rsid w:val="606EC276"/>
    <w:rsid w:val="60B5A91B"/>
    <w:rsid w:val="60BBB151"/>
    <w:rsid w:val="60EF5340"/>
    <w:rsid w:val="60F5D015"/>
    <w:rsid w:val="610CD4FE"/>
    <w:rsid w:val="614F938C"/>
    <w:rsid w:val="63EB8771"/>
    <w:rsid w:val="641BBD19"/>
    <w:rsid w:val="642D70D7"/>
    <w:rsid w:val="644EA5A6"/>
    <w:rsid w:val="6497023D"/>
    <w:rsid w:val="65243B55"/>
    <w:rsid w:val="66C71FC0"/>
    <w:rsid w:val="67D328EA"/>
    <w:rsid w:val="6821F9DC"/>
    <w:rsid w:val="683C7121"/>
    <w:rsid w:val="68573EAF"/>
    <w:rsid w:val="6866BCBD"/>
    <w:rsid w:val="692B6029"/>
    <w:rsid w:val="69966011"/>
    <w:rsid w:val="699CAFBA"/>
    <w:rsid w:val="6A01877F"/>
    <w:rsid w:val="6A2796BC"/>
    <w:rsid w:val="6AC7308A"/>
    <w:rsid w:val="6AFECEED"/>
    <w:rsid w:val="6B07EB63"/>
    <w:rsid w:val="6B47A2A4"/>
    <w:rsid w:val="6B99DD9A"/>
    <w:rsid w:val="6BC55F5B"/>
    <w:rsid w:val="6BF7E8B2"/>
    <w:rsid w:val="6CBAF052"/>
    <w:rsid w:val="6D39DA97"/>
    <w:rsid w:val="6D44263B"/>
    <w:rsid w:val="6D50AC8B"/>
    <w:rsid w:val="6D5BC9D7"/>
    <w:rsid w:val="6D9FF868"/>
    <w:rsid w:val="6E3B745D"/>
    <w:rsid w:val="6EBBDB44"/>
    <w:rsid w:val="6EDD3BEC"/>
    <w:rsid w:val="6F19121A"/>
    <w:rsid w:val="6F1D71DA"/>
    <w:rsid w:val="6F42853C"/>
    <w:rsid w:val="6FCBB625"/>
    <w:rsid w:val="6FD7EFF6"/>
    <w:rsid w:val="7059D874"/>
    <w:rsid w:val="709C7D8D"/>
    <w:rsid w:val="70A491DA"/>
    <w:rsid w:val="71357B48"/>
    <w:rsid w:val="7143880D"/>
    <w:rsid w:val="717F66D0"/>
    <w:rsid w:val="71B8F76C"/>
    <w:rsid w:val="71CE729A"/>
    <w:rsid w:val="7274A49C"/>
    <w:rsid w:val="72F28F9E"/>
    <w:rsid w:val="736B425B"/>
    <w:rsid w:val="74D35537"/>
    <w:rsid w:val="74EE6C8F"/>
    <w:rsid w:val="75014DFF"/>
    <w:rsid w:val="7555972A"/>
    <w:rsid w:val="755BF7E2"/>
    <w:rsid w:val="757D6515"/>
    <w:rsid w:val="76E8F1D8"/>
    <w:rsid w:val="77342262"/>
    <w:rsid w:val="77B473B9"/>
    <w:rsid w:val="77EF2CAA"/>
    <w:rsid w:val="77FD78EF"/>
    <w:rsid w:val="7848E039"/>
    <w:rsid w:val="7899DB2C"/>
    <w:rsid w:val="78E7BF28"/>
    <w:rsid w:val="794A0029"/>
    <w:rsid w:val="7A10367C"/>
    <w:rsid w:val="7B1CE03D"/>
    <w:rsid w:val="7B5C5A84"/>
    <w:rsid w:val="7BA475A4"/>
    <w:rsid w:val="7C80287A"/>
    <w:rsid w:val="7CC3F242"/>
    <w:rsid w:val="7D801198"/>
    <w:rsid w:val="7DE6295F"/>
    <w:rsid w:val="7DEA3B65"/>
    <w:rsid w:val="7DF5C329"/>
    <w:rsid w:val="7F164266"/>
    <w:rsid w:val="7F1CE957"/>
    <w:rsid w:val="7F81F9C0"/>
    <w:rsid w:val="7F9B294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CE24B0"/>
  <w15:chartTrackingRefBased/>
  <w15:docId w15:val="{90613F35-6C0E-4B85-BD0B-2140D1B70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FZ"/>
    <w:qFormat/>
    <w:rsid w:val="00565792"/>
    <w:pPr>
      <w:spacing w:line="480" w:lineRule="auto"/>
      <w:ind w:firstLine="720"/>
    </w:pPr>
    <w:rPr>
      <w:rFonts w:eastAsia="Times New Roman" w:cs="Times New Roman"/>
      <w:lang w:eastAsia="en-GB"/>
    </w:rPr>
  </w:style>
  <w:style w:type="paragraph" w:styleId="Heading1">
    <w:name w:val="heading 1"/>
    <w:basedOn w:val="Normal"/>
    <w:next w:val="Normal"/>
    <w:link w:val="Heading1Char"/>
    <w:uiPriority w:val="9"/>
    <w:qFormat/>
    <w:rsid w:val="00AB408B"/>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920F9"/>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920F9"/>
    <w:pPr>
      <w:keepNext/>
      <w:keepLines/>
      <w:spacing w:before="40"/>
      <w:ind w:firstLine="0"/>
      <w:outlineLvl w:val="2"/>
    </w:pPr>
    <w:rPr>
      <w:rFonts w:eastAsiaTheme="majorEastAsia" w:cstheme="majorBidi"/>
      <w:b/>
      <w:i/>
    </w:rPr>
  </w:style>
  <w:style w:type="paragraph" w:styleId="Heading4">
    <w:name w:val="heading 4"/>
    <w:basedOn w:val="Normal"/>
    <w:next w:val="Normal"/>
    <w:link w:val="Heading4Char"/>
    <w:uiPriority w:val="9"/>
    <w:unhideWhenUsed/>
    <w:qFormat/>
    <w:rsid w:val="002E53F6"/>
    <w:pPr>
      <w:keepNext/>
      <w:keepLines/>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2E53F6"/>
    <w:pPr>
      <w:keepNext/>
      <w:keepLines/>
      <w:spacing w:before="40"/>
      <w:outlineLvl w:val="4"/>
    </w:pPr>
    <w:rPr>
      <w:rFonts w:eastAsiaTheme="majorEastAsi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08B"/>
    <w:rPr>
      <w:rFonts w:ascii="Times New Roman" w:eastAsiaTheme="majorEastAsia" w:hAnsi="Times New Roman" w:cstheme="majorBidi"/>
      <w:b/>
      <w:szCs w:val="32"/>
      <w:lang w:eastAsia="en-GB"/>
    </w:rPr>
  </w:style>
  <w:style w:type="paragraph" w:styleId="Title">
    <w:name w:val="Title"/>
    <w:basedOn w:val="Normal"/>
    <w:next w:val="Normal"/>
    <w:link w:val="TitleChar"/>
    <w:uiPriority w:val="10"/>
    <w:qFormat/>
    <w:rsid w:val="000A6DA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6DAF"/>
    <w:rPr>
      <w:rFonts w:asciiTheme="majorHAnsi" w:eastAsiaTheme="majorEastAsia" w:hAnsiTheme="majorHAnsi" w:cstheme="majorBidi"/>
      <w:spacing w:val="-10"/>
      <w:kern w:val="28"/>
      <w:sz w:val="56"/>
      <w:szCs w:val="56"/>
      <w:lang w:eastAsia="en-GB"/>
    </w:rPr>
  </w:style>
  <w:style w:type="character" w:customStyle="1" w:styleId="Heading2Char">
    <w:name w:val="Heading 2 Char"/>
    <w:basedOn w:val="DefaultParagraphFont"/>
    <w:link w:val="Heading2"/>
    <w:uiPriority w:val="9"/>
    <w:rsid w:val="00C920F9"/>
    <w:rPr>
      <w:rFonts w:eastAsiaTheme="majorEastAsia" w:cstheme="majorBidi"/>
      <w:b/>
      <w:szCs w:val="26"/>
      <w:lang w:eastAsia="en-GB"/>
    </w:rPr>
  </w:style>
  <w:style w:type="character" w:customStyle="1" w:styleId="Heading3Char">
    <w:name w:val="Heading 3 Char"/>
    <w:basedOn w:val="DefaultParagraphFont"/>
    <w:link w:val="Heading3"/>
    <w:uiPriority w:val="9"/>
    <w:rsid w:val="00C920F9"/>
    <w:rPr>
      <w:rFonts w:eastAsiaTheme="majorEastAsia" w:cstheme="majorBidi"/>
      <w:b/>
      <w:i/>
      <w:lang w:eastAsia="en-GB"/>
    </w:rPr>
  </w:style>
  <w:style w:type="character" w:customStyle="1" w:styleId="Heading4Char">
    <w:name w:val="Heading 4 Char"/>
    <w:basedOn w:val="DefaultParagraphFont"/>
    <w:link w:val="Heading4"/>
    <w:uiPriority w:val="9"/>
    <w:rsid w:val="002E53F6"/>
    <w:rPr>
      <w:rFonts w:ascii="Times New Roman" w:eastAsiaTheme="majorEastAsia" w:hAnsi="Times New Roman" w:cstheme="majorBidi"/>
      <w:b/>
      <w:iCs/>
      <w:lang w:eastAsia="en-GB"/>
    </w:rPr>
  </w:style>
  <w:style w:type="character" w:customStyle="1" w:styleId="Heading5Char">
    <w:name w:val="Heading 5 Char"/>
    <w:basedOn w:val="DefaultParagraphFont"/>
    <w:link w:val="Heading5"/>
    <w:uiPriority w:val="9"/>
    <w:semiHidden/>
    <w:rsid w:val="002E53F6"/>
    <w:rPr>
      <w:rFonts w:ascii="Times New Roman" w:eastAsiaTheme="majorEastAsia" w:hAnsi="Times New Roman" w:cstheme="majorBidi"/>
      <w:b/>
      <w:i/>
      <w:lang w:eastAsia="en-GB"/>
    </w:rPr>
  </w:style>
  <w:style w:type="paragraph" w:styleId="NormalWeb">
    <w:name w:val="Normal (Web)"/>
    <w:basedOn w:val="Normal"/>
    <w:uiPriority w:val="99"/>
    <w:unhideWhenUsed/>
    <w:rsid w:val="00D36E2A"/>
    <w:pPr>
      <w:spacing w:before="100" w:beforeAutospacing="1" w:after="100" w:afterAutospacing="1" w:line="240" w:lineRule="auto"/>
    </w:pPr>
  </w:style>
  <w:style w:type="paragraph" w:styleId="Header">
    <w:name w:val="header"/>
    <w:basedOn w:val="Normal"/>
    <w:link w:val="HeaderChar"/>
    <w:uiPriority w:val="99"/>
    <w:unhideWhenUsed/>
    <w:rsid w:val="003B14D3"/>
    <w:pPr>
      <w:tabs>
        <w:tab w:val="center" w:pos="4513"/>
        <w:tab w:val="right" w:pos="9026"/>
      </w:tabs>
      <w:spacing w:line="240" w:lineRule="auto"/>
    </w:pPr>
  </w:style>
  <w:style w:type="character" w:customStyle="1" w:styleId="HeaderChar">
    <w:name w:val="Header Char"/>
    <w:basedOn w:val="DefaultParagraphFont"/>
    <w:link w:val="Header"/>
    <w:uiPriority w:val="99"/>
    <w:rsid w:val="003B14D3"/>
    <w:rPr>
      <w:rFonts w:eastAsia="Times New Roman" w:cs="Times New Roman"/>
      <w:lang w:eastAsia="en-GB"/>
    </w:rPr>
  </w:style>
  <w:style w:type="paragraph" w:styleId="Footer">
    <w:name w:val="footer"/>
    <w:basedOn w:val="Normal"/>
    <w:link w:val="FooterChar"/>
    <w:uiPriority w:val="99"/>
    <w:unhideWhenUsed/>
    <w:rsid w:val="003B14D3"/>
    <w:pPr>
      <w:tabs>
        <w:tab w:val="center" w:pos="4513"/>
        <w:tab w:val="right" w:pos="9026"/>
      </w:tabs>
      <w:spacing w:line="240" w:lineRule="auto"/>
    </w:pPr>
  </w:style>
  <w:style w:type="character" w:customStyle="1" w:styleId="FooterChar">
    <w:name w:val="Footer Char"/>
    <w:basedOn w:val="DefaultParagraphFont"/>
    <w:link w:val="Footer"/>
    <w:uiPriority w:val="99"/>
    <w:rsid w:val="003B14D3"/>
    <w:rPr>
      <w:rFonts w:eastAsia="Times New Roman" w:cs="Times New Roman"/>
      <w:lang w:eastAsia="en-GB"/>
    </w:rPr>
  </w:style>
  <w:style w:type="paragraph" w:customStyle="1" w:styleId="EndNoteBibliographyTitle">
    <w:name w:val="EndNote Bibliography Title"/>
    <w:basedOn w:val="Normal"/>
    <w:link w:val="EndNoteBibliographyTitleChar"/>
    <w:rsid w:val="004143B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143BE"/>
    <w:rPr>
      <w:rFonts w:ascii="Calibri" w:eastAsia="Times New Roman" w:hAnsi="Calibri" w:cs="Calibri"/>
      <w:lang w:eastAsia="en-GB"/>
    </w:rPr>
  </w:style>
  <w:style w:type="paragraph" w:customStyle="1" w:styleId="EndNoteBibliography">
    <w:name w:val="EndNote Bibliography"/>
    <w:basedOn w:val="Normal"/>
    <w:link w:val="EndNoteBibliographyChar"/>
    <w:rsid w:val="00A54831"/>
    <w:pPr>
      <w:spacing w:line="240" w:lineRule="auto"/>
      <w:ind w:left="720" w:hanging="720"/>
    </w:pPr>
    <w:rPr>
      <w:rFonts w:ascii="Calibri" w:hAnsi="Calibri" w:cs="Calibri"/>
    </w:rPr>
  </w:style>
  <w:style w:type="character" w:customStyle="1" w:styleId="EndNoteBibliographyChar">
    <w:name w:val="EndNote Bibliography Char"/>
    <w:basedOn w:val="DefaultParagraphFont"/>
    <w:link w:val="EndNoteBibliography"/>
    <w:rsid w:val="00A54831"/>
    <w:rPr>
      <w:rFonts w:ascii="Calibri" w:eastAsia="Times New Roman" w:hAnsi="Calibri" w:cs="Calibri"/>
      <w:lang w:eastAsia="en-GB"/>
    </w:rPr>
  </w:style>
  <w:style w:type="character" w:styleId="CommentReference">
    <w:name w:val="annotation reference"/>
    <w:basedOn w:val="DefaultParagraphFont"/>
    <w:uiPriority w:val="99"/>
    <w:semiHidden/>
    <w:unhideWhenUsed/>
    <w:rsid w:val="00390C71"/>
    <w:rPr>
      <w:sz w:val="16"/>
      <w:szCs w:val="16"/>
    </w:rPr>
  </w:style>
  <w:style w:type="paragraph" w:styleId="CommentText">
    <w:name w:val="annotation text"/>
    <w:basedOn w:val="Normal"/>
    <w:link w:val="CommentTextChar"/>
    <w:uiPriority w:val="99"/>
    <w:semiHidden/>
    <w:unhideWhenUsed/>
    <w:rsid w:val="00390C71"/>
    <w:pPr>
      <w:spacing w:line="240" w:lineRule="auto"/>
    </w:pPr>
    <w:rPr>
      <w:sz w:val="20"/>
      <w:szCs w:val="20"/>
    </w:rPr>
  </w:style>
  <w:style w:type="character" w:customStyle="1" w:styleId="CommentTextChar">
    <w:name w:val="Comment Text Char"/>
    <w:basedOn w:val="DefaultParagraphFont"/>
    <w:link w:val="CommentText"/>
    <w:uiPriority w:val="99"/>
    <w:semiHidden/>
    <w:rsid w:val="00390C71"/>
    <w:rPr>
      <w:rFonts w:eastAsia="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90C71"/>
    <w:rPr>
      <w:b/>
      <w:bCs/>
    </w:rPr>
  </w:style>
  <w:style w:type="character" w:customStyle="1" w:styleId="CommentSubjectChar">
    <w:name w:val="Comment Subject Char"/>
    <w:basedOn w:val="CommentTextChar"/>
    <w:link w:val="CommentSubject"/>
    <w:uiPriority w:val="99"/>
    <w:semiHidden/>
    <w:rsid w:val="00390C71"/>
    <w:rPr>
      <w:rFonts w:eastAsia="Times New Roman" w:cs="Times New Roman"/>
      <w:b/>
      <w:bCs/>
      <w:sz w:val="20"/>
      <w:szCs w:val="20"/>
      <w:lang w:eastAsia="en-GB"/>
    </w:rPr>
  </w:style>
  <w:style w:type="paragraph" w:styleId="ListParagraph">
    <w:name w:val="List Paragraph"/>
    <w:basedOn w:val="Normal"/>
    <w:uiPriority w:val="34"/>
    <w:qFormat/>
    <w:rsid w:val="00560B1B"/>
    <w:pPr>
      <w:ind w:left="720"/>
      <w:contextualSpacing/>
    </w:pPr>
  </w:style>
  <w:style w:type="paragraph" w:styleId="Revision">
    <w:name w:val="Revision"/>
    <w:hidden/>
    <w:uiPriority w:val="99"/>
    <w:semiHidden/>
    <w:rsid w:val="00283B90"/>
    <w:rPr>
      <w:rFonts w:eastAsia="Times New Roman" w:cs="Times New Roman"/>
      <w:lang w:eastAsia="en-GB"/>
    </w:rPr>
  </w:style>
  <w:style w:type="character" w:styleId="Hyperlink">
    <w:name w:val="Hyperlink"/>
    <w:basedOn w:val="DefaultParagraphFont"/>
    <w:uiPriority w:val="99"/>
    <w:unhideWhenUsed/>
    <w:rsid w:val="00782722"/>
    <w:rPr>
      <w:color w:val="0563C1" w:themeColor="hyperlink"/>
      <w:u w:val="single"/>
    </w:rPr>
  </w:style>
  <w:style w:type="character" w:styleId="UnresolvedMention">
    <w:name w:val="Unresolved Mention"/>
    <w:basedOn w:val="DefaultParagraphFont"/>
    <w:uiPriority w:val="99"/>
    <w:semiHidden/>
    <w:unhideWhenUsed/>
    <w:rsid w:val="00782722"/>
    <w:rPr>
      <w:color w:val="605E5C"/>
      <w:shd w:val="clear" w:color="auto" w:fill="E1DFDD"/>
    </w:rPr>
  </w:style>
  <w:style w:type="character" w:customStyle="1" w:styleId="apple-converted-space">
    <w:name w:val="apple-converted-space"/>
    <w:basedOn w:val="DefaultParagraphFont"/>
    <w:rsid w:val="00DC1051"/>
  </w:style>
  <w:style w:type="character" w:customStyle="1" w:styleId="anchor-text">
    <w:name w:val="anchor-text"/>
    <w:basedOn w:val="DefaultParagraphFont"/>
    <w:rsid w:val="00DC1051"/>
  </w:style>
  <w:style w:type="character" w:styleId="FollowedHyperlink">
    <w:name w:val="FollowedHyperlink"/>
    <w:basedOn w:val="DefaultParagraphFont"/>
    <w:uiPriority w:val="99"/>
    <w:semiHidden/>
    <w:unhideWhenUsed/>
    <w:rsid w:val="00ED19BC"/>
    <w:rPr>
      <w:color w:val="954F72" w:themeColor="followedHyperlink"/>
      <w:u w:val="single"/>
    </w:rPr>
  </w:style>
  <w:style w:type="table" w:styleId="TableGrid">
    <w:name w:val="Table Grid"/>
    <w:basedOn w:val="TableNormal"/>
    <w:uiPriority w:val="39"/>
    <w:rsid w:val="00937382"/>
    <w:rPr>
      <w:rFonts w:eastAsia="Times New Roman"/>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345D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558442">
      <w:bodyDiv w:val="1"/>
      <w:marLeft w:val="0"/>
      <w:marRight w:val="0"/>
      <w:marTop w:val="0"/>
      <w:marBottom w:val="0"/>
      <w:divBdr>
        <w:top w:val="none" w:sz="0" w:space="0" w:color="auto"/>
        <w:left w:val="none" w:sz="0" w:space="0" w:color="auto"/>
        <w:bottom w:val="none" w:sz="0" w:space="0" w:color="auto"/>
        <w:right w:val="none" w:sz="0" w:space="0" w:color="auto"/>
      </w:divBdr>
    </w:div>
    <w:div w:id="191460179">
      <w:bodyDiv w:val="1"/>
      <w:marLeft w:val="0"/>
      <w:marRight w:val="0"/>
      <w:marTop w:val="0"/>
      <w:marBottom w:val="0"/>
      <w:divBdr>
        <w:top w:val="none" w:sz="0" w:space="0" w:color="auto"/>
        <w:left w:val="none" w:sz="0" w:space="0" w:color="auto"/>
        <w:bottom w:val="none" w:sz="0" w:space="0" w:color="auto"/>
        <w:right w:val="none" w:sz="0" w:space="0" w:color="auto"/>
      </w:divBdr>
    </w:div>
    <w:div w:id="406461102">
      <w:bodyDiv w:val="1"/>
      <w:marLeft w:val="0"/>
      <w:marRight w:val="0"/>
      <w:marTop w:val="0"/>
      <w:marBottom w:val="0"/>
      <w:divBdr>
        <w:top w:val="none" w:sz="0" w:space="0" w:color="auto"/>
        <w:left w:val="none" w:sz="0" w:space="0" w:color="auto"/>
        <w:bottom w:val="none" w:sz="0" w:space="0" w:color="auto"/>
        <w:right w:val="none" w:sz="0" w:space="0" w:color="auto"/>
      </w:divBdr>
      <w:divsChild>
        <w:div w:id="710619223">
          <w:marLeft w:val="0"/>
          <w:marRight w:val="0"/>
          <w:marTop w:val="0"/>
          <w:marBottom w:val="0"/>
          <w:divBdr>
            <w:top w:val="none" w:sz="0" w:space="0" w:color="auto"/>
            <w:left w:val="none" w:sz="0" w:space="0" w:color="auto"/>
            <w:bottom w:val="none" w:sz="0" w:space="0" w:color="auto"/>
            <w:right w:val="none" w:sz="0" w:space="0" w:color="auto"/>
          </w:divBdr>
          <w:divsChild>
            <w:div w:id="365060607">
              <w:marLeft w:val="0"/>
              <w:marRight w:val="0"/>
              <w:marTop w:val="0"/>
              <w:marBottom w:val="0"/>
              <w:divBdr>
                <w:top w:val="none" w:sz="0" w:space="0" w:color="auto"/>
                <w:left w:val="none" w:sz="0" w:space="0" w:color="auto"/>
                <w:bottom w:val="none" w:sz="0" w:space="0" w:color="auto"/>
                <w:right w:val="none" w:sz="0" w:space="0" w:color="auto"/>
              </w:divBdr>
              <w:divsChild>
                <w:div w:id="202928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814227">
      <w:bodyDiv w:val="1"/>
      <w:marLeft w:val="0"/>
      <w:marRight w:val="0"/>
      <w:marTop w:val="0"/>
      <w:marBottom w:val="0"/>
      <w:divBdr>
        <w:top w:val="none" w:sz="0" w:space="0" w:color="auto"/>
        <w:left w:val="none" w:sz="0" w:space="0" w:color="auto"/>
        <w:bottom w:val="none" w:sz="0" w:space="0" w:color="auto"/>
        <w:right w:val="none" w:sz="0" w:space="0" w:color="auto"/>
      </w:divBdr>
    </w:div>
    <w:div w:id="758793087">
      <w:bodyDiv w:val="1"/>
      <w:marLeft w:val="0"/>
      <w:marRight w:val="0"/>
      <w:marTop w:val="0"/>
      <w:marBottom w:val="0"/>
      <w:divBdr>
        <w:top w:val="none" w:sz="0" w:space="0" w:color="auto"/>
        <w:left w:val="none" w:sz="0" w:space="0" w:color="auto"/>
        <w:bottom w:val="none" w:sz="0" w:space="0" w:color="auto"/>
        <w:right w:val="none" w:sz="0" w:space="0" w:color="auto"/>
      </w:divBdr>
      <w:divsChild>
        <w:div w:id="245844054">
          <w:marLeft w:val="0"/>
          <w:marRight w:val="0"/>
          <w:marTop w:val="0"/>
          <w:marBottom w:val="0"/>
          <w:divBdr>
            <w:top w:val="none" w:sz="0" w:space="0" w:color="auto"/>
            <w:left w:val="none" w:sz="0" w:space="0" w:color="auto"/>
            <w:bottom w:val="none" w:sz="0" w:space="0" w:color="auto"/>
            <w:right w:val="none" w:sz="0" w:space="0" w:color="auto"/>
          </w:divBdr>
          <w:divsChild>
            <w:div w:id="1017539015">
              <w:marLeft w:val="0"/>
              <w:marRight w:val="0"/>
              <w:marTop w:val="0"/>
              <w:marBottom w:val="0"/>
              <w:divBdr>
                <w:top w:val="none" w:sz="0" w:space="0" w:color="auto"/>
                <w:left w:val="none" w:sz="0" w:space="0" w:color="auto"/>
                <w:bottom w:val="none" w:sz="0" w:space="0" w:color="auto"/>
                <w:right w:val="none" w:sz="0" w:space="0" w:color="auto"/>
              </w:divBdr>
              <w:divsChild>
                <w:div w:id="180180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284929">
      <w:bodyDiv w:val="1"/>
      <w:marLeft w:val="0"/>
      <w:marRight w:val="0"/>
      <w:marTop w:val="0"/>
      <w:marBottom w:val="0"/>
      <w:divBdr>
        <w:top w:val="none" w:sz="0" w:space="0" w:color="auto"/>
        <w:left w:val="none" w:sz="0" w:space="0" w:color="auto"/>
        <w:bottom w:val="none" w:sz="0" w:space="0" w:color="auto"/>
        <w:right w:val="none" w:sz="0" w:space="0" w:color="auto"/>
      </w:divBdr>
    </w:div>
    <w:div w:id="852955447">
      <w:bodyDiv w:val="1"/>
      <w:marLeft w:val="0"/>
      <w:marRight w:val="0"/>
      <w:marTop w:val="0"/>
      <w:marBottom w:val="0"/>
      <w:divBdr>
        <w:top w:val="none" w:sz="0" w:space="0" w:color="auto"/>
        <w:left w:val="none" w:sz="0" w:space="0" w:color="auto"/>
        <w:bottom w:val="none" w:sz="0" w:space="0" w:color="auto"/>
        <w:right w:val="none" w:sz="0" w:space="0" w:color="auto"/>
      </w:divBdr>
    </w:div>
    <w:div w:id="1094133653">
      <w:bodyDiv w:val="1"/>
      <w:marLeft w:val="0"/>
      <w:marRight w:val="0"/>
      <w:marTop w:val="0"/>
      <w:marBottom w:val="0"/>
      <w:divBdr>
        <w:top w:val="none" w:sz="0" w:space="0" w:color="auto"/>
        <w:left w:val="none" w:sz="0" w:space="0" w:color="auto"/>
        <w:bottom w:val="none" w:sz="0" w:space="0" w:color="auto"/>
        <w:right w:val="none" w:sz="0" w:space="0" w:color="auto"/>
      </w:divBdr>
    </w:div>
    <w:div w:id="1394809898">
      <w:bodyDiv w:val="1"/>
      <w:marLeft w:val="0"/>
      <w:marRight w:val="0"/>
      <w:marTop w:val="0"/>
      <w:marBottom w:val="0"/>
      <w:divBdr>
        <w:top w:val="none" w:sz="0" w:space="0" w:color="auto"/>
        <w:left w:val="none" w:sz="0" w:space="0" w:color="auto"/>
        <w:bottom w:val="none" w:sz="0" w:space="0" w:color="auto"/>
        <w:right w:val="none" w:sz="0" w:space="0" w:color="auto"/>
      </w:divBdr>
    </w:div>
    <w:div w:id="1731267513">
      <w:bodyDiv w:val="1"/>
      <w:marLeft w:val="0"/>
      <w:marRight w:val="0"/>
      <w:marTop w:val="0"/>
      <w:marBottom w:val="0"/>
      <w:divBdr>
        <w:top w:val="none" w:sz="0" w:space="0" w:color="auto"/>
        <w:left w:val="none" w:sz="0" w:space="0" w:color="auto"/>
        <w:bottom w:val="none" w:sz="0" w:space="0" w:color="auto"/>
        <w:right w:val="none" w:sz="0" w:space="0" w:color="auto"/>
      </w:divBdr>
      <w:divsChild>
        <w:div w:id="234321944">
          <w:marLeft w:val="0"/>
          <w:marRight w:val="0"/>
          <w:marTop w:val="0"/>
          <w:marBottom w:val="0"/>
          <w:divBdr>
            <w:top w:val="none" w:sz="0" w:space="0" w:color="auto"/>
            <w:left w:val="none" w:sz="0" w:space="0" w:color="auto"/>
            <w:bottom w:val="none" w:sz="0" w:space="0" w:color="auto"/>
            <w:right w:val="none" w:sz="0" w:space="0" w:color="auto"/>
          </w:divBdr>
          <w:divsChild>
            <w:div w:id="195774703">
              <w:marLeft w:val="0"/>
              <w:marRight w:val="0"/>
              <w:marTop w:val="0"/>
              <w:marBottom w:val="0"/>
              <w:divBdr>
                <w:top w:val="none" w:sz="0" w:space="0" w:color="auto"/>
                <w:left w:val="none" w:sz="0" w:space="0" w:color="auto"/>
                <w:bottom w:val="none" w:sz="0" w:space="0" w:color="auto"/>
                <w:right w:val="none" w:sz="0" w:space="0" w:color="auto"/>
              </w:divBdr>
              <w:divsChild>
                <w:div w:id="126638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946325">
      <w:bodyDiv w:val="1"/>
      <w:marLeft w:val="0"/>
      <w:marRight w:val="0"/>
      <w:marTop w:val="0"/>
      <w:marBottom w:val="0"/>
      <w:divBdr>
        <w:top w:val="none" w:sz="0" w:space="0" w:color="auto"/>
        <w:left w:val="none" w:sz="0" w:space="0" w:color="auto"/>
        <w:bottom w:val="none" w:sz="0" w:space="0" w:color="auto"/>
        <w:right w:val="none" w:sz="0" w:space="0" w:color="auto"/>
      </w:divBdr>
    </w:div>
    <w:div w:id="1941454076">
      <w:bodyDiv w:val="1"/>
      <w:marLeft w:val="0"/>
      <w:marRight w:val="0"/>
      <w:marTop w:val="0"/>
      <w:marBottom w:val="0"/>
      <w:divBdr>
        <w:top w:val="none" w:sz="0" w:space="0" w:color="auto"/>
        <w:left w:val="none" w:sz="0" w:space="0" w:color="auto"/>
        <w:bottom w:val="none" w:sz="0" w:space="0" w:color="auto"/>
        <w:right w:val="none" w:sz="0" w:space="0" w:color="auto"/>
      </w:divBdr>
      <w:divsChild>
        <w:div w:id="706180140">
          <w:marLeft w:val="0"/>
          <w:marRight w:val="0"/>
          <w:marTop w:val="0"/>
          <w:marBottom w:val="0"/>
          <w:divBdr>
            <w:top w:val="none" w:sz="0" w:space="0" w:color="auto"/>
            <w:left w:val="none" w:sz="0" w:space="0" w:color="auto"/>
            <w:bottom w:val="none" w:sz="0" w:space="0" w:color="auto"/>
            <w:right w:val="none" w:sz="0" w:space="0" w:color="auto"/>
          </w:divBdr>
          <w:divsChild>
            <w:div w:id="1379279005">
              <w:marLeft w:val="0"/>
              <w:marRight w:val="0"/>
              <w:marTop w:val="0"/>
              <w:marBottom w:val="0"/>
              <w:divBdr>
                <w:top w:val="none" w:sz="0" w:space="0" w:color="auto"/>
                <w:left w:val="none" w:sz="0" w:space="0" w:color="auto"/>
                <w:bottom w:val="none" w:sz="0" w:space="0" w:color="auto"/>
                <w:right w:val="none" w:sz="0" w:space="0" w:color="auto"/>
              </w:divBdr>
              <w:divsChild>
                <w:div w:id="64161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543228">
      <w:bodyDiv w:val="1"/>
      <w:marLeft w:val="0"/>
      <w:marRight w:val="0"/>
      <w:marTop w:val="0"/>
      <w:marBottom w:val="0"/>
      <w:divBdr>
        <w:top w:val="none" w:sz="0" w:space="0" w:color="auto"/>
        <w:left w:val="none" w:sz="0" w:space="0" w:color="auto"/>
        <w:bottom w:val="none" w:sz="0" w:space="0" w:color="auto"/>
        <w:right w:val="none" w:sz="0" w:space="0" w:color="auto"/>
      </w:divBdr>
      <w:divsChild>
        <w:div w:id="840506126">
          <w:marLeft w:val="0"/>
          <w:marRight w:val="0"/>
          <w:marTop w:val="0"/>
          <w:marBottom w:val="0"/>
          <w:divBdr>
            <w:top w:val="none" w:sz="0" w:space="0" w:color="auto"/>
            <w:left w:val="none" w:sz="0" w:space="0" w:color="auto"/>
            <w:bottom w:val="none" w:sz="0" w:space="0" w:color="auto"/>
            <w:right w:val="none" w:sz="0" w:space="0" w:color="auto"/>
          </w:divBdr>
          <w:divsChild>
            <w:div w:id="175581158">
              <w:marLeft w:val="0"/>
              <w:marRight w:val="0"/>
              <w:marTop w:val="0"/>
              <w:marBottom w:val="0"/>
              <w:divBdr>
                <w:top w:val="none" w:sz="0" w:space="0" w:color="auto"/>
                <w:left w:val="none" w:sz="0" w:space="0" w:color="auto"/>
                <w:bottom w:val="none" w:sz="0" w:space="0" w:color="auto"/>
                <w:right w:val="none" w:sz="0" w:space="0" w:color="auto"/>
              </w:divBdr>
              <w:divsChild>
                <w:div w:id="114486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817746">
      <w:bodyDiv w:val="1"/>
      <w:marLeft w:val="0"/>
      <w:marRight w:val="0"/>
      <w:marTop w:val="0"/>
      <w:marBottom w:val="0"/>
      <w:divBdr>
        <w:top w:val="none" w:sz="0" w:space="0" w:color="auto"/>
        <w:left w:val="none" w:sz="0" w:space="0" w:color="auto"/>
        <w:bottom w:val="none" w:sz="0" w:space="0" w:color="auto"/>
        <w:right w:val="none" w:sz="0" w:space="0" w:color="auto"/>
      </w:divBdr>
      <w:divsChild>
        <w:div w:id="2055108099">
          <w:marLeft w:val="0"/>
          <w:marRight w:val="0"/>
          <w:marTop w:val="0"/>
          <w:marBottom w:val="0"/>
          <w:divBdr>
            <w:top w:val="none" w:sz="0" w:space="0" w:color="auto"/>
            <w:left w:val="none" w:sz="0" w:space="0" w:color="auto"/>
            <w:bottom w:val="none" w:sz="0" w:space="0" w:color="auto"/>
            <w:right w:val="none" w:sz="0" w:space="0" w:color="auto"/>
          </w:divBdr>
          <w:divsChild>
            <w:div w:id="975986998">
              <w:marLeft w:val="0"/>
              <w:marRight w:val="0"/>
              <w:marTop w:val="0"/>
              <w:marBottom w:val="0"/>
              <w:divBdr>
                <w:top w:val="none" w:sz="0" w:space="0" w:color="auto"/>
                <w:left w:val="none" w:sz="0" w:space="0" w:color="auto"/>
                <w:bottom w:val="none" w:sz="0" w:space="0" w:color="auto"/>
                <w:right w:val="none" w:sz="0" w:space="0" w:color="auto"/>
              </w:divBdr>
              <w:divsChild>
                <w:div w:id="95895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201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16/j.cpr.2007.07.011" TargetMode="External"/><Relationship Id="rId26" Type="http://schemas.openxmlformats.org/officeDocument/2006/relationships/hyperlink" Target="https://doi.org/https://doi.org/10.1016/B978-0-12-813004-9.00006-2" TargetMode="External"/><Relationship Id="rId39" Type="http://schemas.openxmlformats.org/officeDocument/2006/relationships/hyperlink" Target="https://doi.org/https://doi.org/10.1016/j.jaac.2024.04.005" TargetMode="External"/><Relationship Id="rId21" Type="http://schemas.openxmlformats.org/officeDocument/2006/relationships/hyperlink" Target="https://doi.org/https://doi.org/10.1016/j.lanepe.2024.101038" TargetMode="External"/><Relationship Id="rId34" Type="http://schemas.openxmlformats.org/officeDocument/2006/relationships/hyperlink" Target="https://doi.org/10.1007/s10802-019-00588-5"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yperlink" Target="https://doi.org/10.1016/j.brat.2005.09.003" TargetMode="External"/><Relationship Id="rId29" Type="http://schemas.openxmlformats.org/officeDocument/2006/relationships/hyperlink" Target="https://doi.org/10.1017/s0033291709005157"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bristol.ac.uk/alspac/external/documents/grant-acknowledgements.pdf" TargetMode="External"/><Relationship Id="rId24" Type="http://schemas.openxmlformats.org/officeDocument/2006/relationships/hyperlink" Target="https://doi.org/10.1176/appi.ajp.2015.14091178" TargetMode="External"/><Relationship Id="rId32" Type="http://schemas.openxmlformats.org/officeDocument/2006/relationships/hyperlink" Target="https://doi.org/https://doi.org/10.1016/j.jad.2021.02.053" TargetMode="External"/><Relationship Id="rId37" Type="http://schemas.openxmlformats.org/officeDocument/2006/relationships/hyperlink" Target="https://doi.org/https://doi.org/10.1016/j.neubiorev.2004.10.007" TargetMode="Externa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doi.org/10.1017/S0954579423000354" TargetMode="External"/><Relationship Id="rId28" Type="http://schemas.openxmlformats.org/officeDocument/2006/relationships/hyperlink" Target="https://doi.org/https://doi.org/10.1111/ppe.12681" TargetMode="External"/><Relationship Id="rId36" Type="http://schemas.openxmlformats.org/officeDocument/2006/relationships/hyperlink" Target="https://doi.org/10.1038/srep06623" TargetMode="External"/><Relationship Id="rId10" Type="http://schemas.openxmlformats.org/officeDocument/2006/relationships/endnotes" Target="endnotes.xml"/><Relationship Id="rId19" Type="http://schemas.openxmlformats.org/officeDocument/2006/relationships/hyperlink" Target="https://doi.org/http://dx.doi.org/10.1016/j.jad.2015.08.012" TargetMode="External"/><Relationship Id="rId31" Type="http://schemas.openxmlformats.org/officeDocument/2006/relationships/hyperlink" Target="https://doi.org/10.1001/jamapsychiatry.2017.436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bristol.ac.uk/alspac/researchers/research-ethics/" TargetMode="External"/><Relationship Id="rId22" Type="http://schemas.openxmlformats.org/officeDocument/2006/relationships/hyperlink" Target="https://doi.org/10.1037/a0031808" TargetMode="External"/><Relationship Id="rId27" Type="http://schemas.openxmlformats.org/officeDocument/2006/relationships/hyperlink" Target="https://doi.org/10.1001/jamapediatrics.2024.4376" TargetMode="External"/><Relationship Id="rId30" Type="http://schemas.openxmlformats.org/officeDocument/2006/relationships/hyperlink" Target="https://doi.org/10.1007/s10567-014-0169-z" TargetMode="External"/><Relationship Id="rId35" Type="http://schemas.openxmlformats.org/officeDocument/2006/relationships/hyperlink" Target="https://doi.org/https://doi.org/10.1016/j.jaac.2024.10.004"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hyperlink" Target="https://doi.org/10.1016/j.jaac.2018.07.898" TargetMode="External"/><Relationship Id="rId33" Type="http://schemas.openxmlformats.org/officeDocument/2006/relationships/hyperlink" Target="https://doi.org/10.1192/bjo.2021.959" TargetMode="External"/><Relationship Id="rId38" Type="http://schemas.openxmlformats.org/officeDocument/2006/relationships/hyperlink" Target="https://doi.org/10.1093/ije/dys1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64A75C35F564F489CB1766922218DA1" ma:contentTypeVersion="17" ma:contentTypeDescription="Create a new document." ma:contentTypeScope="" ma:versionID="6932e7c6a6222f001662c5b68b371e45">
  <xsd:schema xmlns:xsd="http://www.w3.org/2001/XMLSchema" xmlns:xs="http://www.w3.org/2001/XMLSchema" xmlns:p="http://schemas.microsoft.com/office/2006/metadata/properties" xmlns:ns2="b4d3a6c6-7897-48e0-849c-6772e230a035" xmlns:ns3="03e0174c-423c-4b06-8ce0-e931b4da4e1f" targetNamespace="http://schemas.microsoft.com/office/2006/metadata/properties" ma:root="true" ma:fieldsID="6210a8bf9364e824b75ac805d266e0e5" ns2:_="" ns3:_="">
    <xsd:import namespace="b4d3a6c6-7897-48e0-849c-6772e230a035"/>
    <xsd:import namespace="03e0174c-423c-4b06-8ce0-e931b4da4e1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d3a6c6-7897-48e0-849c-6772e230a0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3e0174c-423c-4b06-8ce0-e931b4da4e1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0e03990-6a90-4af6-95cb-52a447323d37}" ma:internalName="TaxCatchAll" ma:showField="CatchAllData" ma:web="03e0174c-423c-4b06-8ce0-e931b4da4e1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03e0174c-423c-4b06-8ce0-e931b4da4e1f" xsi:nil="true"/>
    <lcf76f155ced4ddcb4097134ff3c332f xmlns="b4d3a6c6-7897-48e0-849c-6772e230a03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B736CED-9BA1-4813-BA53-DA1B6CBC1A97}">
  <ds:schemaRefs>
    <ds:schemaRef ds:uri="http://schemas.microsoft.com/sharepoint/v3/contenttype/forms"/>
  </ds:schemaRefs>
</ds:datastoreItem>
</file>

<file path=customXml/itemProps2.xml><?xml version="1.0" encoding="utf-8"?>
<ds:datastoreItem xmlns:ds="http://schemas.openxmlformats.org/officeDocument/2006/customXml" ds:itemID="{6EEF1C6B-14B3-46B1-B131-B7766C3DB3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d3a6c6-7897-48e0-849c-6772e230a035"/>
    <ds:schemaRef ds:uri="03e0174c-423c-4b06-8ce0-e931b4da4e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2EAEE22-A808-E440-976D-998332B353C3}">
  <ds:schemaRefs>
    <ds:schemaRef ds:uri="http://schemas.openxmlformats.org/officeDocument/2006/bibliography"/>
  </ds:schemaRefs>
</ds:datastoreItem>
</file>

<file path=customXml/itemProps4.xml><?xml version="1.0" encoding="utf-8"?>
<ds:datastoreItem xmlns:ds="http://schemas.openxmlformats.org/officeDocument/2006/customXml" ds:itemID="{1C319E50-9092-4D1A-8F44-1E854645C0FB}">
  <ds:schemaRefs>
    <ds:schemaRef ds:uri="http://schemas.microsoft.com/office/2006/metadata/properties"/>
    <ds:schemaRef ds:uri="http://schemas.microsoft.com/office/infopath/2007/PartnerControls"/>
    <ds:schemaRef ds:uri="03e0174c-423c-4b06-8ce0-e931b4da4e1f"/>
    <ds:schemaRef ds:uri="b4d3a6c6-7897-48e0-849c-6772e230a035"/>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60</Pages>
  <Words>26719</Words>
  <Characters>152300</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62</CharactersWithSpaces>
  <SharedDoc>false</SharedDoc>
  <HLinks>
    <vt:vector size="30" baseType="variant">
      <vt:variant>
        <vt:i4>2162745</vt:i4>
      </vt:variant>
      <vt:variant>
        <vt:i4>281</vt:i4>
      </vt:variant>
      <vt:variant>
        <vt:i4>0</vt:i4>
      </vt:variant>
      <vt:variant>
        <vt:i4>5</vt:i4>
      </vt:variant>
      <vt:variant>
        <vt:lpwstr>https://doi.org/10.1016/j.jaac.2024.04.005</vt:lpwstr>
      </vt:variant>
      <vt:variant>
        <vt:lpwstr/>
      </vt:variant>
      <vt:variant>
        <vt:i4>3407980</vt:i4>
      </vt:variant>
      <vt:variant>
        <vt:i4>278</vt:i4>
      </vt:variant>
      <vt:variant>
        <vt:i4>0</vt:i4>
      </vt:variant>
      <vt:variant>
        <vt:i4>5</vt:i4>
      </vt:variant>
      <vt:variant>
        <vt:lpwstr>https://doi.org/10.1016/j.neubiorev.2004.10.007</vt:lpwstr>
      </vt:variant>
      <vt:variant>
        <vt:lpwstr/>
      </vt:variant>
      <vt:variant>
        <vt:i4>4587592</vt:i4>
      </vt:variant>
      <vt:variant>
        <vt:i4>275</vt:i4>
      </vt:variant>
      <vt:variant>
        <vt:i4>0</vt:i4>
      </vt:variant>
      <vt:variant>
        <vt:i4>5</vt:i4>
      </vt:variant>
      <vt:variant>
        <vt:lpwstr>https://doi.org/10.1111/ppe.12681</vt:lpwstr>
      </vt:variant>
      <vt:variant>
        <vt:lpwstr/>
      </vt:variant>
      <vt:variant>
        <vt:i4>2687020</vt:i4>
      </vt:variant>
      <vt:variant>
        <vt:i4>272</vt:i4>
      </vt:variant>
      <vt:variant>
        <vt:i4>0</vt:i4>
      </vt:variant>
      <vt:variant>
        <vt:i4>5</vt:i4>
      </vt:variant>
      <vt:variant>
        <vt:lpwstr>http://dx.doi.org/10.1016/j.jad.2015.08.012</vt:lpwstr>
      </vt:variant>
      <vt:variant>
        <vt:lpwstr/>
      </vt:variant>
      <vt:variant>
        <vt:i4>6029315</vt:i4>
      </vt:variant>
      <vt:variant>
        <vt:i4>155</vt:i4>
      </vt:variant>
      <vt:variant>
        <vt:i4>0</vt:i4>
      </vt:variant>
      <vt:variant>
        <vt:i4>5</vt:i4>
      </vt:variant>
      <vt:variant>
        <vt:lpwstr>http://www.bristol.ac.uk/alspac/researchers/research-ethic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Zecchinato</dc:creator>
  <cp:keywords/>
  <dc:description/>
  <cp:lastModifiedBy>Francesca Zecchinato</cp:lastModifiedBy>
  <cp:revision>95</cp:revision>
  <cp:lastPrinted>2024-12-22T18:57:00Z</cp:lastPrinted>
  <dcterms:created xsi:type="dcterms:W3CDTF">2025-03-21T15:07:00Z</dcterms:created>
  <dcterms:modified xsi:type="dcterms:W3CDTF">2025-03-31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4A75C35F564F489CB1766922218DA1</vt:lpwstr>
  </property>
  <property fmtid="{D5CDD505-2E9C-101B-9397-08002B2CF9AE}" pid="3" name="MediaServiceImageTags">
    <vt:lpwstr/>
  </property>
</Properties>
</file>